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Default="00C665C7" w:rsidP="001E09B0">
      <w:pPr>
        <w:pStyle w:val="CHAPsStyle14ptBoldCentered"/>
        <w:rPr>
          <w:noProof/>
          <w:color w:val="4472C4" w:themeColor="accent1"/>
          <w14:ligatures w14:val="none"/>
          <w14:numSpacing w14:val="default"/>
        </w:rPr>
      </w:pPr>
      <w:r w:rsidRPr="00C665C7">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0056817" r:id="rId12">
            <o:FieldCodes>\s</o:FieldCodes>
          </o:OLEObject>
        </w:object>
      </w:r>
    </w:p>
    <w:p w14:paraId="69D4FA69" w14:textId="77777777" w:rsidR="009D1A96" w:rsidRDefault="009D1A96" w:rsidP="001E09B0">
      <w:pPr>
        <w:pStyle w:val="CHAPsStyle14ptBoldCentered"/>
        <w:sectPr w:rsidR="009D1A96"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Default="009D1A96" w:rsidP="009D1A96">
      <w:pPr>
        <w:tabs>
          <w:tab w:val="left" w:pos="1134"/>
        </w:tabs>
        <w:jc w:val="center"/>
        <w:rPr>
          <w:rFonts w:cs="Times New Roman"/>
          <w:bCs/>
          <w:color w:val="000000"/>
        </w:rPr>
      </w:pPr>
      <w:r>
        <w:rPr>
          <w:rFonts w:cs="Times New Roman"/>
          <w:bCs/>
          <w:color w:val="000000"/>
        </w:rPr>
        <w:lastRenderedPageBreak/>
        <w:t>Thesis</w:t>
      </w:r>
    </w:p>
    <w:p w14:paraId="46AA3000"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0A0043A9"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4730697C" w14:textId="77777777" w:rsidR="009D1A96" w:rsidRDefault="009D1A96" w:rsidP="009D1A96">
      <w:pPr>
        <w:tabs>
          <w:tab w:val="left" w:pos="1134"/>
        </w:tabs>
        <w:jc w:val="center"/>
        <w:rPr>
          <w:rFonts w:cs="Times New Roman"/>
          <w:b/>
          <w:bCs/>
          <w:color w:val="000000"/>
          <w:sz w:val="28"/>
        </w:rPr>
      </w:pPr>
    </w:p>
    <w:p w14:paraId="4B5810F3" w14:textId="77777777" w:rsidR="009D1A96" w:rsidRDefault="009D1A96" w:rsidP="009D1A96">
      <w:pPr>
        <w:tabs>
          <w:tab w:val="left" w:pos="1134"/>
        </w:tabs>
        <w:jc w:val="center"/>
        <w:rPr>
          <w:rFonts w:cs="Times New Roman"/>
          <w:b/>
          <w:bCs/>
          <w:color w:val="000000"/>
          <w:sz w:val="28"/>
        </w:rPr>
      </w:pPr>
    </w:p>
    <w:tbl>
      <w:tblPr>
        <w:tblW w:w="0" w:type="auto"/>
        <w:tblLayout w:type="fixed"/>
        <w:tblLook w:val="0000" w:firstRow="0" w:lastRow="0" w:firstColumn="0" w:lastColumn="0" w:noHBand="0" w:noVBand="0"/>
      </w:tblPr>
      <w:tblGrid>
        <w:gridCol w:w="4289"/>
        <w:gridCol w:w="4290"/>
      </w:tblGrid>
      <w:tr w:rsidR="009D1A96" w14:paraId="7401D4A3" w14:textId="77777777" w:rsidTr="00916DAE">
        <w:tc>
          <w:tcPr>
            <w:tcW w:w="4289" w:type="dxa"/>
          </w:tcPr>
          <w:p w14:paraId="0C8F22F5" w14:textId="77777777" w:rsidR="009D1A96" w:rsidRDefault="009D1A96" w:rsidP="00916DAE">
            <w:pPr>
              <w:tabs>
                <w:tab w:val="left" w:pos="1134"/>
              </w:tabs>
              <w:rPr>
                <w:rFonts w:cs="Times New Roman"/>
                <w:b/>
                <w:bCs/>
                <w:color w:val="000000"/>
                <w:sz w:val="28"/>
              </w:rPr>
            </w:pPr>
          </w:p>
        </w:tc>
        <w:tc>
          <w:tcPr>
            <w:tcW w:w="4290" w:type="dxa"/>
          </w:tcPr>
          <w:p w14:paraId="6A3CBAF6" w14:textId="77777777" w:rsidR="009D1A96" w:rsidRDefault="009D1A96" w:rsidP="00916DAE">
            <w:pPr>
              <w:tabs>
                <w:tab w:val="left" w:pos="1134"/>
              </w:tabs>
              <w:rPr>
                <w:rFonts w:cs="Times New Roman"/>
                <w:bCs/>
                <w:color w:val="000000"/>
              </w:rPr>
            </w:pPr>
            <w:r>
              <w:rPr>
                <w:rFonts w:cs="Times New Roman"/>
                <w:bCs/>
                <w:color w:val="000000"/>
              </w:rPr>
              <w:t>.....................................................</w:t>
            </w:r>
          </w:p>
          <w:p w14:paraId="36DD64C8"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66701855" w14:textId="77777777" w:rsidR="009D1A96" w:rsidRDefault="009D1A96" w:rsidP="00916DAE">
            <w:pPr>
              <w:tabs>
                <w:tab w:val="left" w:pos="1134"/>
              </w:tabs>
              <w:rPr>
                <w:rFonts w:cs="Times New Roman"/>
                <w:bCs/>
                <w:color w:val="000000"/>
              </w:rPr>
            </w:pPr>
            <w:r>
              <w:rPr>
                <w:rFonts w:cs="Times New Roman"/>
                <w:bCs/>
                <w:color w:val="000000"/>
              </w:rPr>
              <w:t>Candidate</w:t>
            </w:r>
          </w:p>
          <w:p w14:paraId="75626040" w14:textId="77777777" w:rsidR="009D1A96" w:rsidRDefault="009D1A96" w:rsidP="00916DAE">
            <w:pPr>
              <w:tabs>
                <w:tab w:val="left" w:pos="1134"/>
              </w:tabs>
              <w:rPr>
                <w:rFonts w:cs="Times New Roman"/>
                <w:bCs/>
                <w:color w:val="000000"/>
              </w:rPr>
            </w:pPr>
          </w:p>
          <w:p w14:paraId="5A135C41" w14:textId="77777777" w:rsidR="009D1A96" w:rsidRDefault="009D1A96" w:rsidP="00916DAE">
            <w:pPr>
              <w:tabs>
                <w:tab w:val="left" w:pos="1134"/>
              </w:tabs>
              <w:rPr>
                <w:rFonts w:cs="Times New Roman"/>
                <w:bCs/>
                <w:color w:val="000000"/>
              </w:rPr>
            </w:pPr>
          </w:p>
          <w:p w14:paraId="33C6FDC2" w14:textId="77777777" w:rsidR="009D1A96" w:rsidRPr="00710B71" w:rsidRDefault="009D1A96" w:rsidP="00916DAE">
            <w:pPr>
              <w:tabs>
                <w:tab w:val="left" w:pos="1134"/>
              </w:tabs>
              <w:rPr>
                <w:rFonts w:cs="Times New Roman"/>
                <w:bCs/>
                <w:color w:val="000000"/>
              </w:rPr>
            </w:pPr>
          </w:p>
        </w:tc>
      </w:tr>
      <w:tr w:rsidR="009D1A96" w14:paraId="223C11E0" w14:textId="77777777" w:rsidTr="00916DAE">
        <w:tc>
          <w:tcPr>
            <w:tcW w:w="4289" w:type="dxa"/>
          </w:tcPr>
          <w:p w14:paraId="05477744" w14:textId="77777777" w:rsidR="009D1A96" w:rsidRDefault="009D1A96" w:rsidP="00916DAE">
            <w:pPr>
              <w:tabs>
                <w:tab w:val="left" w:pos="1134"/>
              </w:tabs>
              <w:rPr>
                <w:rFonts w:cs="Times New Roman"/>
                <w:b/>
                <w:bCs/>
                <w:color w:val="000000"/>
                <w:sz w:val="28"/>
              </w:rPr>
            </w:pPr>
          </w:p>
        </w:tc>
        <w:tc>
          <w:tcPr>
            <w:tcW w:w="4290" w:type="dxa"/>
          </w:tcPr>
          <w:p w14:paraId="21B71D88" w14:textId="77777777" w:rsidR="009D1A96" w:rsidRDefault="009D1A96" w:rsidP="00916DAE">
            <w:pPr>
              <w:tabs>
                <w:tab w:val="left" w:pos="1134"/>
              </w:tabs>
              <w:rPr>
                <w:rFonts w:cs="Times New Roman"/>
                <w:bCs/>
                <w:color w:val="000000"/>
              </w:rPr>
            </w:pPr>
            <w:r>
              <w:rPr>
                <w:rFonts w:cs="Times New Roman"/>
                <w:bCs/>
                <w:color w:val="000000"/>
              </w:rPr>
              <w:t>.....................................................</w:t>
            </w:r>
          </w:p>
          <w:p w14:paraId="08F4BC3B" w14:textId="77777777" w:rsidR="009D1A96" w:rsidRDefault="009D1A96" w:rsidP="00916DAE">
            <w:pPr>
              <w:tabs>
                <w:tab w:val="left" w:pos="1134"/>
              </w:tabs>
              <w:rPr>
                <w:rFonts w:cs="Times New Roman"/>
                <w:bCs/>
                <w:color w:val="000000"/>
              </w:rPr>
            </w:pPr>
            <w:r>
              <w:rPr>
                <w:rFonts w:cs="Times New Roman"/>
                <w:bCs/>
                <w:color w:val="000000"/>
              </w:rPr>
              <w:t>Michael George  Hayes,</w:t>
            </w:r>
          </w:p>
          <w:p w14:paraId="2FE5E466" w14:textId="77777777" w:rsidR="009D1A96" w:rsidRDefault="009D1A96" w:rsidP="00916DAE">
            <w:pPr>
              <w:tabs>
                <w:tab w:val="left" w:pos="1134"/>
              </w:tabs>
              <w:rPr>
                <w:rFonts w:cs="Times New Roman"/>
                <w:bCs/>
                <w:color w:val="000000"/>
              </w:rPr>
            </w:pPr>
            <w:r>
              <w:rPr>
                <w:rFonts w:cs="Times New Roman"/>
                <w:bCs/>
                <w:color w:val="000000"/>
              </w:rPr>
              <w:t>Ph.D.(Communication and Cultural Studies)</w:t>
            </w:r>
          </w:p>
          <w:p w14:paraId="2177E30A" w14:textId="77777777" w:rsidR="009D1A96" w:rsidRDefault="009D1A96" w:rsidP="00916DAE">
            <w:pPr>
              <w:tabs>
                <w:tab w:val="left" w:pos="1134"/>
              </w:tabs>
              <w:rPr>
                <w:rFonts w:cs="Times New Roman"/>
                <w:bCs/>
                <w:color w:val="000000"/>
              </w:rPr>
            </w:pPr>
            <w:r>
              <w:rPr>
                <w:rFonts w:cs="Times New Roman"/>
                <w:bCs/>
                <w:color w:val="000000"/>
              </w:rPr>
              <w:t>Major advisor</w:t>
            </w:r>
          </w:p>
          <w:p w14:paraId="0F4DC323" w14:textId="77777777" w:rsidR="009D1A96" w:rsidRDefault="009D1A96" w:rsidP="00916DAE">
            <w:pPr>
              <w:tabs>
                <w:tab w:val="left" w:pos="1134"/>
              </w:tabs>
              <w:rPr>
                <w:rFonts w:cs="Times New Roman"/>
                <w:bCs/>
                <w:color w:val="000000"/>
              </w:rPr>
            </w:pPr>
          </w:p>
          <w:p w14:paraId="3543DAA6" w14:textId="77777777" w:rsidR="009D1A96" w:rsidRDefault="009D1A96" w:rsidP="00916DAE">
            <w:pPr>
              <w:tabs>
                <w:tab w:val="left" w:pos="1134"/>
              </w:tabs>
              <w:rPr>
                <w:rFonts w:cs="Times New Roman"/>
                <w:bCs/>
                <w:color w:val="000000"/>
              </w:rPr>
            </w:pPr>
          </w:p>
          <w:p w14:paraId="0727F058" w14:textId="77777777" w:rsidR="009D1A96" w:rsidRPr="00710B71" w:rsidRDefault="009D1A96" w:rsidP="00916DAE">
            <w:pPr>
              <w:tabs>
                <w:tab w:val="left" w:pos="1134"/>
              </w:tabs>
              <w:rPr>
                <w:rFonts w:cs="Times New Roman"/>
                <w:bCs/>
                <w:color w:val="000000"/>
              </w:rPr>
            </w:pPr>
          </w:p>
        </w:tc>
      </w:tr>
      <w:tr w:rsidR="009D1A96" w14:paraId="6D5DBD5B" w14:textId="77777777" w:rsidTr="00916DAE">
        <w:tc>
          <w:tcPr>
            <w:tcW w:w="4289" w:type="dxa"/>
          </w:tcPr>
          <w:p w14:paraId="758670CC" w14:textId="77777777" w:rsidR="009D1A96" w:rsidRDefault="009D1A96" w:rsidP="00916DAE">
            <w:pPr>
              <w:tabs>
                <w:tab w:val="left" w:pos="1134"/>
              </w:tabs>
              <w:rPr>
                <w:rFonts w:cs="Times New Roman"/>
                <w:b/>
                <w:bCs/>
                <w:color w:val="000000"/>
                <w:sz w:val="28"/>
              </w:rPr>
            </w:pPr>
          </w:p>
        </w:tc>
        <w:tc>
          <w:tcPr>
            <w:tcW w:w="4290" w:type="dxa"/>
          </w:tcPr>
          <w:p w14:paraId="41A24BAE" w14:textId="77777777" w:rsidR="009D1A96" w:rsidRDefault="009D1A96" w:rsidP="00916DAE">
            <w:pPr>
              <w:tabs>
                <w:tab w:val="left" w:pos="1134"/>
              </w:tabs>
              <w:rPr>
                <w:rFonts w:cs="Times New Roman"/>
                <w:bCs/>
                <w:color w:val="000000"/>
              </w:rPr>
            </w:pPr>
            <w:r>
              <w:rPr>
                <w:rFonts w:cs="Times New Roman"/>
                <w:bCs/>
                <w:color w:val="000000"/>
              </w:rPr>
              <w:t>.....................................................</w:t>
            </w:r>
          </w:p>
          <w:p w14:paraId="0A3E1892" w14:textId="77777777" w:rsidR="009D1A96" w:rsidRDefault="009D1A96" w:rsidP="00916DAE">
            <w:pPr>
              <w:tabs>
                <w:tab w:val="left" w:pos="1134"/>
              </w:tabs>
              <w:rPr>
                <w:rFonts w:cs="Times New Roman"/>
                <w:bCs/>
                <w:color w:val="000000"/>
              </w:rPr>
            </w:pPr>
            <w:proofErr w:type="spellStart"/>
            <w:r>
              <w:rPr>
                <w:rFonts w:cs="Times New Roman"/>
                <w:bCs/>
                <w:color w:val="000000"/>
              </w:rPr>
              <w:t>Sriprapha</w:t>
            </w:r>
            <w:proofErr w:type="spellEnd"/>
            <w:r>
              <w:rPr>
                <w:rFonts w:cs="Times New Roman"/>
                <w:bCs/>
                <w:color w:val="000000"/>
              </w:rPr>
              <w:t xml:space="preserve">  </w:t>
            </w:r>
            <w:proofErr w:type="spellStart"/>
            <w:r>
              <w:rPr>
                <w:rFonts w:cs="Times New Roman"/>
                <w:bCs/>
                <w:color w:val="000000"/>
              </w:rPr>
              <w:t>Petcharamesree</w:t>
            </w:r>
            <w:proofErr w:type="spellEnd"/>
            <w:r>
              <w:rPr>
                <w:rFonts w:cs="Times New Roman"/>
                <w:bCs/>
                <w:color w:val="000000"/>
              </w:rPr>
              <w:t>,</w:t>
            </w:r>
          </w:p>
          <w:p w14:paraId="0B416206" w14:textId="77777777" w:rsidR="009D1A96" w:rsidRDefault="009D1A96" w:rsidP="00916DAE">
            <w:pPr>
              <w:tabs>
                <w:tab w:val="left" w:pos="1134"/>
              </w:tabs>
              <w:rPr>
                <w:rFonts w:cs="Times New Roman"/>
                <w:bCs/>
                <w:color w:val="000000"/>
              </w:rPr>
            </w:pPr>
            <w:r>
              <w:rPr>
                <w:rFonts w:cs="Times New Roman"/>
                <w:bCs/>
                <w:color w:val="000000"/>
              </w:rPr>
              <w:t>Ph.D.(Political Sciences Southeast Asian Studies)</w:t>
            </w:r>
          </w:p>
          <w:p w14:paraId="665A3082" w14:textId="77777777" w:rsidR="009D1A96" w:rsidRDefault="009D1A96" w:rsidP="00916DAE">
            <w:pPr>
              <w:tabs>
                <w:tab w:val="left" w:pos="1134"/>
              </w:tabs>
              <w:rPr>
                <w:rFonts w:cs="Times New Roman"/>
                <w:bCs/>
                <w:color w:val="000000"/>
              </w:rPr>
            </w:pPr>
            <w:r>
              <w:rPr>
                <w:rFonts w:cs="Times New Roman"/>
                <w:bCs/>
                <w:color w:val="000000"/>
              </w:rPr>
              <w:t>Co-advisor</w:t>
            </w:r>
          </w:p>
          <w:p w14:paraId="2D03CB23" w14:textId="77777777" w:rsidR="009D1A96" w:rsidRDefault="009D1A96" w:rsidP="00916DAE">
            <w:pPr>
              <w:tabs>
                <w:tab w:val="left" w:pos="1134"/>
              </w:tabs>
              <w:rPr>
                <w:rFonts w:cs="Times New Roman"/>
                <w:bCs/>
                <w:color w:val="000000"/>
              </w:rPr>
            </w:pPr>
          </w:p>
          <w:p w14:paraId="0594C460" w14:textId="77777777" w:rsidR="009D1A96" w:rsidRDefault="009D1A96" w:rsidP="00916DAE">
            <w:pPr>
              <w:tabs>
                <w:tab w:val="left" w:pos="1134"/>
              </w:tabs>
              <w:rPr>
                <w:rFonts w:cs="Times New Roman"/>
                <w:bCs/>
                <w:color w:val="000000"/>
              </w:rPr>
            </w:pPr>
          </w:p>
          <w:p w14:paraId="373E555E" w14:textId="77777777" w:rsidR="009D1A96" w:rsidRPr="00710B71" w:rsidRDefault="009D1A96" w:rsidP="00916DAE">
            <w:pPr>
              <w:tabs>
                <w:tab w:val="left" w:pos="1134"/>
              </w:tabs>
              <w:rPr>
                <w:rFonts w:cs="Times New Roman"/>
                <w:bCs/>
                <w:color w:val="000000"/>
              </w:rPr>
            </w:pPr>
          </w:p>
        </w:tc>
      </w:tr>
      <w:tr w:rsidR="009D1A96" w14:paraId="2D17C87E" w14:textId="77777777" w:rsidTr="00916DAE">
        <w:tc>
          <w:tcPr>
            <w:tcW w:w="4289" w:type="dxa"/>
          </w:tcPr>
          <w:p w14:paraId="40362D77" w14:textId="77777777" w:rsidR="009D1A96" w:rsidRDefault="009D1A96" w:rsidP="00916DAE">
            <w:pPr>
              <w:tabs>
                <w:tab w:val="left" w:pos="1134"/>
              </w:tabs>
              <w:rPr>
                <w:rFonts w:cs="Times New Roman"/>
                <w:b/>
                <w:bCs/>
                <w:color w:val="000000"/>
                <w:sz w:val="28"/>
              </w:rPr>
            </w:pPr>
          </w:p>
        </w:tc>
        <w:tc>
          <w:tcPr>
            <w:tcW w:w="4290" w:type="dxa"/>
          </w:tcPr>
          <w:p w14:paraId="797B0D29" w14:textId="77777777" w:rsidR="009D1A96" w:rsidRDefault="009D1A96" w:rsidP="00916DAE">
            <w:pPr>
              <w:tabs>
                <w:tab w:val="left" w:pos="1134"/>
              </w:tabs>
              <w:rPr>
                <w:rFonts w:cs="Times New Roman"/>
                <w:bCs/>
                <w:color w:val="000000"/>
              </w:rPr>
            </w:pPr>
            <w:r>
              <w:rPr>
                <w:rFonts w:cs="Times New Roman"/>
                <w:bCs/>
                <w:color w:val="000000"/>
              </w:rPr>
              <w:t>.....................................................</w:t>
            </w:r>
          </w:p>
          <w:p w14:paraId="00B4E36C" w14:textId="77777777" w:rsidR="009D1A96" w:rsidRDefault="009D1A96" w:rsidP="00916DAE">
            <w:pPr>
              <w:tabs>
                <w:tab w:val="left" w:pos="1134"/>
              </w:tabs>
              <w:rPr>
                <w:rFonts w:cs="Times New Roman"/>
                <w:bCs/>
                <w:color w:val="000000"/>
              </w:rPr>
            </w:pPr>
            <w:proofErr w:type="spellStart"/>
            <w:r>
              <w:rPr>
                <w:rFonts w:cs="Times New Roman"/>
                <w:bCs/>
                <w:color w:val="000000"/>
              </w:rPr>
              <w:t>Amalinda</w:t>
            </w:r>
            <w:proofErr w:type="spellEnd"/>
            <w:r>
              <w:rPr>
                <w:rFonts w:cs="Times New Roman"/>
                <w:bCs/>
                <w:color w:val="000000"/>
              </w:rPr>
              <w:t xml:space="preserve">  </w:t>
            </w:r>
            <w:proofErr w:type="spellStart"/>
            <w:r>
              <w:rPr>
                <w:rFonts w:cs="Times New Roman"/>
                <w:bCs/>
                <w:color w:val="000000"/>
              </w:rPr>
              <w:t>Savirani</w:t>
            </w:r>
            <w:proofErr w:type="spellEnd"/>
            <w:r>
              <w:rPr>
                <w:rFonts w:cs="Times New Roman"/>
                <w:bCs/>
                <w:color w:val="000000"/>
              </w:rPr>
              <w:t>,</w:t>
            </w:r>
          </w:p>
          <w:p w14:paraId="36854DB9" w14:textId="77777777" w:rsidR="009D1A96" w:rsidRDefault="009D1A96" w:rsidP="00916DAE">
            <w:pPr>
              <w:tabs>
                <w:tab w:val="left" w:pos="1134"/>
              </w:tabs>
              <w:rPr>
                <w:rFonts w:cs="Times New Roman"/>
                <w:bCs/>
                <w:color w:val="000000"/>
              </w:rPr>
            </w:pPr>
            <w:r>
              <w:rPr>
                <w:rFonts w:cs="Times New Roman"/>
                <w:bCs/>
                <w:color w:val="000000"/>
              </w:rPr>
              <w:t>Ph.D.(Political Science)</w:t>
            </w:r>
          </w:p>
          <w:p w14:paraId="3303817C" w14:textId="77777777" w:rsidR="009D1A96" w:rsidRDefault="009D1A96" w:rsidP="00916DAE">
            <w:pPr>
              <w:tabs>
                <w:tab w:val="left" w:pos="1134"/>
              </w:tabs>
              <w:rPr>
                <w:rFonts w:cs="Times New Roman"/>
                <w:bCs/>
                <w:color w:val="000000"/>
              </w:rPr>
            </w:pPr>
            <w:r>
              <w:rPr>
                <w:rFonts w:cs="Times New Roman"/>
                <w:bCs/>
                <w:color w:val="000000"/>
              </w:rPr>
              <w:t>Co-advisor</w:t>
            </w:r>
          </w:p>
          <w:p w14:paraId="288B37BB" w14:textId="77777777" w:rsidR="009D1A96" w:rsidRDefault="009D1A96" w:rsidP="00916DAE">
            <w:pPr>
              <w:tabs>
                <w:tab w:val="left" w:pos="1134"/>
              </w:tabs>
              <w:rPr>
                <w:rFonts w:cs="Times New Roman"/>
                <w:bCs/>
                <w:color w:val="000000"/>
              </w:rPr>
            </w:pPr>
          </w:p>
          <w:p w14:paraId="7FE5D7EC" w14:textId="77777777" w:rsidR="009D1A96" w:rsidRDefault="009D1A96" w:rsidP="00916DAE">
            <w:pPr>
              <w:tabs>
                <w:tab w:val="left" w:pos="1134"/>
              </w:tabs>
              <w:rPr>
                <w:rFonts w:cs="Times New Roman"/>
                <w:bCs/>
                <w:color w:val="000000"/>
              </w:rPr>
            </w:pPr>
          </w:p>
          <w:p w14:paraId="2F997484" w14:textId="77777777" w:rsidR="009D1A96" w:rsidRPr="00710B71" w:rsidRDefault="009D1A96" w:rsidP="00916DAE">
            <w:pPr>
              <w:tabs>
                <w:tab w:val="left" w:pos="1134"/>
              </w:tabs>
              <w:rPr>
                <w:rFonts w:cs="Times New Roman"/>
                <w:bCs/>
                <w:color w:val="000000"/>
              </w:rPr>
            </w:pPr>
          </w:p>
        </w:tc>
      </w:tr>
      <w:tr w:rsidR="009D1A96" w14:paraId="78407446" w14:textId="77777777" w:rsidTr="00916DAE">
        <w:tc>
          <w:tcPr>
            <w:tcW w:w="4289" w:type="dxa"/>
          </w:tcPr>
          <w:p w14:paraId="047349C4" w14:textId="77777777" w:rsidR="009D1A96" w:rsidRDefault="009D1A96" w:rsidP="00916DAE">
            <w:pPr>
              <w:tabs>
                <w:tab w:val="left" w:pos="1134"/>
              </w:tabs>
              <w:rPr>
                <w:rFonts w:cs="Times New Roman"/>
                <w:bCs/>
                <w:color w:val="000000"/>
              </w:rPr>
            </w:pPr>
            <w:r>
              <w:rPr>
                <w:rFonts w:cs="Times New Roman"/>
                <w:bCs/>
                <w:color w:val="000000"/>
              </w:rPr>
              <w:t>.....................................................</w:t>
            </w:r>
          </w:p>
          <w:p w14:paraId="55E19C53"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4B36F7DD"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16CFBFB7" w14:textId="77777777" w:rsidR="009D1A96" w:rsidRDefault="009D1A96" w:rsidP="00916DAE">
            <w:pPr>
              <w:tabs>
                <w:tab w:val="left" w:pos="1134"/>
              </w:tabs>
              <w:rPr>
                <w:rFonts w:cs="Times New Roman"/>
                <w:bCs/>
                <w:color w:val="000000"/>
              </w:rPr>
            </w:pPr>
            <w:r>
              <w:rPr>
                <w:rFonts w:cs="Times New Roman"/>
                <w:bCs/>
                <w:color w:val="000000"/>
              </w:rPr>
              <w:t>Dean</w:t>
            </w:r>
          </w:p>
          <w:p w14:paraId="3AFA8E9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393C4EA2"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59A15D4A" w14:textId="77777777" w:rsidR="009D1A96" w:rsidRDefault="009D1A96" w:rsidP="00916DAE">
            <w:pPr>
              <w:tabs>
                <w:tab w:val="left" w:pos="1134"/>
              </w:tabs>
              <w:rPr>
                <w:rFonts w:cs="Times New Roman"/>
                <w:bCs/>
                <w:color w:val="000000"/>
              </w:rPr>
            </w:pPr>
            <w:r>
              <w:rPr>
                <w:rFonts w:cs="Times New Roman"/>
                <w:bCs/>
                <w:color w:val="000000"/>
              </w:rPr>
              <w:t>.....................................................</w:t>
            </w:r>
          </w:p>
          <w:p w14:paraId="1E84C1D1"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660C31E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7CE3A051" w14:textId="77777777" w:rsidR="009D1A96" w:rsidRDefault="009D1A96" w:rsidP="00916DAE">
            <w:pPr>
              <w:tabs>
                <w:tab w:val="left" w:pos="1134"/>
              </w:tabs>
              <w:rPr>
                <w:rFonts w:cs="Times New Roman"/>
                <w:bCs/>
                <w:color w:val="000000"/>
              </w:rPr>
            </w:pPr>
            <w:r>
              <w:rPr>
                <w:rFonts w:cs="Times New Roman"/>
                <w:bCs/>
                <w:color w:val="000000"/>
              </w:rPr>
              <w:t>Program Director</w:t>
            </w:r>
          </w:p>
          <w:p w14:paraId="438A3A1D" w14:textId="77777777" w:rsidR="009D1A96" w:rsidRDefault="009D1A96" w:rsidP="00916DAE">
            <w:pPr>
              <w:tabs>
                <w:tab w:val="left" w:pos="1134"/>
              </w:tabs>
              <w:rPr>
                <w:rFonts w:cs="Times New Roman"/>
                <w:bCs/>
                <w:color w:val="000000"/>
              </w:rPr>
            </w:pPr>
            <w:r>
              <w:rPr>
                <w:rFonts w:cs="Times New Roman"/>
                <w:bCs/>
                <w:color w:val="000000"/>
              </w:rPr>
              <w:t>Doctor of Philosophy Program in Human Rights and Peace Studies (International  Program)</w:t>
            </w:r>
          </w:p>
          <w:p w14:paraId="5681FB2B" w14:textId="5DD94B00" w:rsidR="009D1A96" w:rsidRDefault="009D1A96" w:rsidP="00916DAE">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p w14:paraId="538D8BFE" w14:textId="77777777" w:rsidR="009D1A96" w:rsidRPr="00710B71" w:rsidRDefault="009D1A96" w:rsidP="00916DAE">
            <w:pPr>
              <w:tabs>
                <w:tab w:val="left" w:pos="1134"/>
              </w:tabs>
              <w:rPr>
                <w:rFonts w:cs="Times New Roman"/>
                <w:bCs/>
                <w:color w:val="000000"/>
              </w:rPr>
            </w:pPr>
          </w:p>
        </w:tc>
      </w:tr>
    </w:tbl>
    <w:p w14:paraId="5BB99BF0" w14:textId="77777777" w:rsidR="009D1A96" w:rsidRDefault="009D1A96" w:rsidP="009D1A96">
      <w:pPr>
        <w:tabs>
          <w:tab w:val="left" w:pos="1134"/>
        </w:tabs>
        <w:jc w:val="center"/>
        <w:rPr>
          <w:rFonts w:cs="Times New Roman"/>
          <w:bCs/>
          <w:color w:val="000000"/>
        </w:rPr>
      </w:pPr>
      <w:r>
        <w:rPr>
          <w:rFonts w:cs="Times New Roman"/>
          <w:b/>
          <w:bCs/>
          <w:color w:val="000000"/>
          <w:sz w:val="28"/>
        </w:rPr>
        <w:br w:type="page"/>
      </w:r>
      <w:r>
        <w:rPr>
          <w:rFonts w:cs="Times New Roman"/>
          <w:bCs/>
          <w:color w:val="000000"/>
        </w:rPr>
        <w:lastRenderedPageBreak/>
        <w:t>Thesis</w:t>
      </w:r>
    </w:p>
    <w:p w14:paraId="7AA01F6D"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6BE27F3F"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6B388E64" w14:textId="77777777" w:rsidR="009D1A96" w:rsidRDefault="009D1A96" w:rsidP="009D1A96">
      <w:pPr>
        <w:tabs>
          <w:tab w:val="left" w:pos="1134"/>
        </w:tabs>
        <w:jc w:val="center"/>
        <w:rPr>
          <w:rFonts w:cs="Times New Roman"/>
          <w:bCs/>
          <w:color w:val="000000"/>
        </w:rPr>
      </w:pPr>
    </w:p>
    <w:p w14:paraId="73BB91EE" w14:textId="77777777" w:rsidR="009D1A96" w:rsidRDefault="009D1A96" w:rsidP="009D1A96">
      <w:pPr>
        <w:tabs>
          <w:tab w:val="left" w:pos="1134"/>
        </w:tabs>
        <w:jc w:val="center"/>
        <w:rPr>
          <w:rFonts w:cs="Times New Roman"/>
          <w:bCs/>
          <w:color w:val="000000"/>
        </w:rPr>
      </w:pPr>
      <w:r>
        <w:rPr>
          <w:rFonts w:cs="Times New Roman"/>
          <w:bCs/>
          <w:color w:val="000000"/>
        </w:rPr>
        <w:t>was submitted to the Faculty of Graduate Studies, Mahidol University</w:t>
      </w:r>
    </w:p>
    <w:p w14:paraId="7DDA3E2F" w14:textId="77777777" w:rsidR="009D1A96" w:rsidRDefault="009D1A96" w:rsidP="009D1A96">
      <w:pPr>
        <w:tabs>
          <w:tab w:val="left" w:pos="1134"/>
        </w:tabs>
        <w:jc w:val="center"/>
        <w:rPr>
          <w:rFonts w:cs="Times New Roman"/>
          <w:bCs/>
          <w:color w:val="000000"/>
        </w:rPr>
      </w:pPr>
      <w:r>
        <w:rPr>
          <w:rFonts w:cs="Times New Roman"/>
          <w:bCs/>
          <w:color w:val="000000"/>
        </w:rPr>
        <w:t>for the degree of Doctor of Philosophy(Human Rights and Peace Studies)</w:t>
      </w:r>
    </w:p>
    <w:p w14:paraId="3890927A" w14:textId="77777777" w:rsidR="009D1A96" w:rsidRDefault="009D1A96" w:rsidP="009D1A96">
      <w:pPr>
        <w:tabs>
          <w:tab w:val="left" w:pos="1134"/>
        </w:tabs>
        <w:jc w:val="center"/>
        <w:rPr>
          <w:rFonts w:cs="Times New Roman"/>
          <w:bCs/>
          <w:color w:val="000000"/>
        </w:rPr>
      </w:pPr>
      <w:r>
        <w:rPr>
          <w:rFonts w:cs="Times New Roman"/>
          <w:bCs/>
          <w:color w:val="000000"/>
        </w:rPr>
        <w:t>on</w:t>
      </w:r>
    </w:p>
    <w:p w14:paraId="1D502079" w14:textId="77777777" w:rsidR="009D1A96" w:rsidRDefault="009D1A96" w:rsidP="009D1A96">
      <w:pPr>
        <w:tabs>
          <w:tab w:val="left" w:pos="1134"/>
        </w:tabs>
        <w:jc w:val="center"/>
        <w:rPr>
          <w:rFonts w:cs="Times New Roman"/>
          <w:bCs/>
          <w:color w:val="000000"/>
        </w:rPr>
      </w:pPr>
    </w:p>
    <w:tbl>
      <w:tblPr>
        <w:tblW w:w="0" w:type="auto"/>
        <w:tblLayout w:type="fixed"/>
        <w:tblLook w:val="0000" w:firstRow="0" w:lastRow="0" w:firstColumn="0" w:lastColumn="0" w:noHBand="0" w:noVBand="0"/>
      </w:tblPr>
      <w:tblGrid>
        <w:gridCol w:w="4289"/>
        <w:gridCol w:w="4290"/>
      </w:tblGrid>
      <w:tr w:rsidR="009D1A96" w14:paraId="671713C3" w14:textId="77777777" w:rsidTr="00916DAE">
        <w:tc>
          <w:tcPr>
            <w:tcW w:w="4289" w:type="dxa"/>
          </w:tcPr>
          <w:p w14:paraId="25FA86BE" w14:textId="77777777" w:rsidR="009D1A96" w:rsidRDefault="009D1A96" w:rsidP="00916DAE">
            <w:pPr>
              <w:tabs>
                <w:tab w:val="left" w:pos="1134"/>
              </w:tabs>
              <w:rPr>
                <w:rFonts w:cs="Times New Roman"/>
                <w:bCs/>
                <w:color w:val="000000"/>
              </w:rPr>
            </w:pPr>
          </w:p>
        </w:tc>
        <w:tc>
          <w:tcPr>
            <w:tcW w:w="4290" w:type="dxa"/>
          </w:tcPr>
          <w:p w14:paraId="170FF720" w14:textId="77777777" w:rsidR="009D1A96" w:rsidRDefault="009D1A96" w:rsidP="00916DAE">
            <w:pPr>
              <w:tabs>
                <w:tab w:val="left" w:pos="1134"/>
              </w:tabs>
              <w:rPr>
                <w:rFonts w:cs="Times New Roman"/>
                <w:bCs/>
                <w:color w:val="000000"/>
              </w:rPr>
            </w:pPr>
            <w:r>
              <w:rPr>
                <w:rFonts w:cs="Times New Roman"/>
                <w:bCs/>
                <w:color w:val="000000"/>
              </w:rPr>
              <w:t>.....................................................</w:t>
            </w:r>
          </w:p>
          <w:p w14:paraId="5A8840C5"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38299D9C" w14:textId="77777777" w:rsidR="009D1A96" w:rsidRDefault="009D1A96" w:rsidP="00916DAE">
            <w:pPr>
              <w:tabs>
                <w:tab w:val="left" w:pos="1134"/>
              </w:tabs>
              <w:rPr>
                <w:rFonts w:cs="Times New Roman"/>
                <w:bCs/>
                <w:color w:val="000000"/>
              </w:rPr>
            </w:pPr>
            <w:r>
              <w:rPr>
                <w:rFonts w:cs="Times New Roman"/>
                <w:bCs/>
                <w:color w:val="000000"/>
              </w:rPr>
              <w:t>Candidate</w:t>
            </w:r>
          </w:p>
          <w:p w14:paraId="2F902D8F" w14:textId="77777777" w:rsidR="009D1A96" w:rsidRDefault="009D1A96" w:rsidP="00916DAE">
            <w:pPr>
              <w:tabs>
                <w:tab w:val="left" w:pos="1134"/>
              </w:tabs>
              <w:rPr>
                <w:rFonts w:cs="Times New Roman"/>
                <w:bCs/>
                <w:color w:val="000000"/>
              </w:rPr>
            </w:pPr>
          </w:p>
          <w:p w14:paraId="49309027" w14:textId="77777777" w:rsidR="009D1A96" w:rsidRPr="00710B71" w:rsidRDefault="009D1A96" w:rsidP="00916DAE">
            <w:pPr>
              <w:tabs>
                <w:tab w:val="left" w:pos="1134"/>
              </w:tabs>
              <w:rPr>
                <w:rFonts w:cs="Times New Roman"/>
                <w:bCs/>
                <w:color w:val="000000"/>
              </w:rPr>
            </w:pPr>
          </w:p>
        </w:tc>
      </w:tr>
      <w:tr w:rsidR="009D1A96" w14:paraId="207E15D9" w14:textId="77777777" w:rsidTr="00916DAE">
        <w:tc>
          <w:tcPr>
            <w:tcW w:w="4289" w:type="dxa"/>
          </w:tcPr>
          <w:p w14:paraId="7B5E19BF" w14:textId="77777777" w:rsidR="009D1A96" w:rsidRDefault="009D1A96" w:rsidP="00916DAE">
            <w:pPr>
              <w:tabs>
                <w:tab w:val="left" w:pos="1134"/>
              </w:tabs>
              <w:rPr>
                <w:rFonts w:cs="Times New Roman"/>
                <w:bCs/>
                <w:color w:val="000000"/>
              </w:rPr>
            </w:pPr>
          </w:p>
        </w:tc>
        <w:tc>
          <w:tcPr>
            <w:tcW w:w="4290" w:type="dxa"/>
          </w:tcPr>
          <w:p w14:paraId="640EA288" w14:textId="77777777" w:rsidR="009D1A96" w:rsidRDefault="009D1A96" w:rsidP="00916DAE">
            <w:pPr>
              <w:tabs>
                <w:tab w:val="left" w:pos="1134"/>
              </w:tabs>
              <w:rPr>
                <w:rFonts w:cs="Times New Roman"/>
                <w:bCs/>
                <w:color w:val="000000"/>
              </w:rPr>
            </w:pPr>
          </w:p>
        </w:tc>
      </w:tr>
      <w:tr w:rsidR="009D1A96" w14:paraId="0A8C5F75" w14:textId="77777777" w:rsidTr="00916DAE">
        <w:tc>
          <w:tcPr>
            <w:tcW w:w="4289" w:type="dxa"/>
          </w:tcPr>
          <w:p w14:paraId="2018E287" w14:textId="77777777" w:rsidR="009D1A96" w:rsidRDefault="009D1A96" w:rsidP="00916DAE">
            <w:pPr>
              <w:tabs>
                <w:tab w:val="left" w:pos="1134"/>
              </w:tabs>
              <w:rPr>
                <w:rFonts w:cs="Times New Roman"/>
                <w:bCs/>
                <w:color w:val="000000"/>
              </w:rPr>
            </w:pPr>
          </w:p>
        </w:tc>
        <w:tc>
          <w:tcPr>
            <w:tcW w:w="4290" w:type="dxa"/>
          </w:tcPr>
          <w:p w14:paraId="75B70D76" w14:textId="77777777" w:rsidR="009D1A96" w:rsidRDefault="009D1A96" w:rsidP="00916DAE">
            <w:pPr>
              <w:tabs>
                <w:tab w:val="left" w:pos="1134"/>
              </w:tabs>
              <w:rPr>
                <w:rFonts w:cs="Times New Roman"/>
                <w:bCs/>
                <w:color w:val="000000"/>
              </w:rPr>
            </w:pPr>
          </w:p>
        </w:tc>
      </w:tr>
      <w:tr w:rsidR="009D1A96" w14:paraId="5FC74CA2" w14:textId="77777777" w:rsidTr="00916DAE">
        <w:tc>
          <w:tcPr>
            <w:tcW w:w="4289" w:type="dxa"/>
          </w:tcPr>
          <w:p w14:paraId="4636BB15" w14:textId="77777777" w:rsidR="009D1A96" w:rsidRDefault="009D1A96" w:rsidP="00916DAE">
            <w:pPr>
              <w:tabs>
                <w:tab w:val="left" w:pos="1134"/>
              </w:tabs>
              <w:rPr>
                <w:rFonts w:cs="Times New Roman"/>
                <w:bCs/>
                <w:color w:val="000000"/>
              </w:rPr>
            </w:pPr>
          </w:p>
        </w:tc>
        <w:tc>
          <w:tcPr>
            <w:tcW w:w="4290" w:type="dxa"/>
          </w:tcPr>
          <w:p w14:paraId="3CB3FB95" w14:textId="77777777" w:rsidR="009D1A96" w:rsidRDefault="009D1A96" w:rsidP="00916DAE">
            <w:pPr>
              <w:tabs>
                <w:tab w:val="left" w:pos="1134"/>
              </w:tabs>
              <w:rPr>
                <w:rFonts w:cs="Times New Roman"/>
                <w:bCs/>
                <w:color w:val="000000"/>
              </w:rPr>
            </w:pPr>
          </w:p>
        </w:tc>
      </w:tr>
      <w:tr w:rsidR="009D1A96" w14:paraId="739FC891" w14:textId="77777777" w:rsidTr="00916DAE">
        <w:tc>
          <w:tcPr>
            <w:tcW w:w="4289" w:type="dxa"/>
          </w:tcPr>
          <w:p w14:paraId="7BD3C3F5" w14:textId="77777777" w:rsidR="009D1A96" w:rsidRDefault="009D1A96" w:rsidP="00916DAE">
            <w:pPr>
              <w:tabs>
                <w:tab w:val="left" w:pos="1134"/>
              </w:tabs>
              <w:rPr>
                <w:rFonts w:cs="Times New Roman"/>
                <w:bCs/>
                <w:color w:val="000000"/>
              </w:rPr>
            </w:pPr>
            <w:r>
              <w:rPr>
                <w:rFonts w:cs="Times New Roman"/>
                <w:bCs/>
                <w:color w:val="000000"/>
              </w:rPr>
              <w:t>.....................................................</w:t>
            </w:r>
          </w:p>
          <w:p w14:paraId="0611776F"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671F8050"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3E8A7699" w14:textId="77777777" w:rsidR="009D1A96" w:rsidRDefault="009D1A96" w:rsidP="00916DAE">
            <w:pPr>
              <w:tabs>
                <w:tab w:val="left" w:pos="1134"/>
              </w:tabs>
              <w:rPr>
                <w:rFonts w:cs="Times New Roman"/>
                <w:bCs/>
                <w:color w:val="000000"/>
              </w:rPr>
            </w:pPr>
            <w:r>
              <w:rPr>
                <w:rFonts w:cs="Times New Roman"/>
                <w:bCs/>
                <w:color w:val="000000"/>
              </w:rPr>
              <w:t>Dean</w:t>
            </w:r>
          </w:p>
          <w:p w14:paraId="60F496E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224D4AFF"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0A42EBE3" w14:textId="77777777" w:rsidR="009D1A96" w:rsidRDefault="009D1A96" w:rsidP="00916DAE">
            <w:pPr>
              <w:tabs>
                <w:tab w:val="left" w:pos="1134"/>
              </w:tabs>
              <w:rPr>
                <w:rFonts w:cs="Times New Roman"/>
                <w:bCs/>
                <w:color w:val="000000"/>
              </w:rPr>
            </w:pPr>
            <w:r>
              <w:rPr>
                <w:rFonts w:cs="Times New Roman"/>
                <w:bCs/>
                <w:color w:val="000000"/>
              </w:rPr>
              <w:t>.....................................................</w:t>
            </w:r>
          </w:p>
          <w:p w14:paraId="44600F5F"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343A9A4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473DB624" w14:textId="77777777" w:rsidR="009D1A96" w:rsidRDefault="009D1A96" w:rsidP="00916DAE">
            <w:pPr>
              <w:tabs>
                <w:tab w:val="left" w:pos="1134"/>
              </w:tabs>
              <w:rPr>
                <w:rFonts w:cs="Times New Roman"/>
                <w:bCs/>
                <w:color w:val="000000"/>
              </w:rPr>
            </w:pPr>
            <w:r>
              <w:rPr>
                <w:rFonts w:cs="Times New Roman"/>
                <w:bCs/>
                <w:color w:val="000000"/>
              </w:rPr>
              <w:t>Director</w:t>
            </w:r>
          </w:p>
          <w:p w14:paraId="6D2D082E" w14:textId="68F7570B" w:rsidR="009D1A96" w:rsidRPr="00710B71" w:rsidRDefault="009D1A96" w:rsidP="009D1A96">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tc>
      </w:tr>
    </w:tbl>
    <w:p w14:paraId="59A24A10" w14:textId="28B86993" w:rsidR="009D1A96" w:rsidRPr="00E0754A" w:rsidRDefault="009D1A96" w:rsidP="001E09B0">
      <w:pPr>
        <w:pStyle w:val="CHAPsStyle14ptBoldCentered"/>
        <w:sectPr w:rsidR="009D1A96" w:rsidRPr="00E0754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695D1AC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9D1A96">
        <w:rPr>
          <w:rFonts w:cs="Linux Libertine"/>
          <w:noProof/>
        </w:rPr>
        <w:t>i</w:t>
      </w:r>
      <w:r w:rsidRPr="00E0754A">
        <w:rPr>
          <w:rFonts w:cs="Linux Libertine"/>
          <w:noProof/>
        </w:rPr>
        <w:fldChar w:fldCharType="end"/>
      </w:r>
    </w:p>
    <w:p w14:paraId="16DD0E2E" w14:textId="44C34BE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9D1A96">
        <w:rPr>
          <w:rFonts w:cs="Linux Libertine"/>
          <w:noProof/>
        </w:rPr>
        <w:t>1</w:t>
      </w:r>
      <w:r w:rsidRPr="00E0754A">
        <w:rPr>
          <w:rFonts w:cs="Linux Libertine"/>
          <w:noProof/>
        </w:rPr>
        <w:fldChar w:fldCharType="end"/>
      </w:r>
    </w:p>
    <w:p w14:paraId="3975B202" w14:textId="01631C5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9D1A96">
        <w:rPr>
          <w:rFonts w:cs="Linux Libertine"/>
        </w:rPr>
        <w:t>1</w:t>
      </w:r>
      <w:r w:rsidRPr="00E0754A">
        <w:rPr>
          <w:rFonts w:cs="Linux Libertine"/>
        </w:rPr>
        <w:fldChar w:fldCharType="end"/>
      </w:r>
    </w:p>
    <w:p w14:paraId="733AD283" w14:textId="4AFA38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9D1A96">
        <w:rPr>
          <w:rFonts w:cs="Linux Libertine"/>
        </w:rPr>
        <w:t>7</w:t>
      </w:r>
      <w:r w:rsidRPr="00E0754A">
        <w:rPr>
          <w:rFonts w:cs="Linux Libertine"/>
        </w:rPr>
        <w:fldChar w:fldCharType="end"/>
      </w:r>
    </w:p>
    <w:p w14:paraId="32AAD8FC" w14:textId="7B16D9B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5F531CE1" w14:textId="4525805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1287BBB5" w14:textId="33684A8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9D1A96">
        <w:rPr>
          <w:rFonts w:cs="Linux Libertine"/>
        </w:rPr>
        <w:t>10</w:t>
      </w:r>
      <w:r w:rsidRPr="00E0754A">
        <w:rPr>
          <w:rFonts w:cs="Linux Libertine"/>
        </w:rPr>
        <w:fldChar w:fldCharType="end"/>
      </w:r>
    </w:p>
    <w:p w14:paraId="7C38CBAB" w14:textId="1227EC4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9D1A96">
        <w:rPr>
          <w:rFonts w:cs="Linux Libertine"/>
          <w:noProof/>
        </w:rPr>
        <w:t>13</w:t>
      </w:r>
      <w:r w:rsidRPr="00E0754A">
        <w:rPr>
          <w:rFonts w:cs="Linux Libertine"/>
          <w:noProof/>
        </w:rPr>
        <w:fldChar w:fldCharType="end"/>
      </w:r>
    </w:p>
    <w:p w14:paraId="29EA52D0" w14:textId="19F5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9D1A96">
        <w:rPr>
          <w:rFonts w:cs="Linux Libertine"/>
        </w:rPr>
        <w:t>13</w:t>
      </w:r>
      <w:r w:rsidRPr="00E0754A">
        <w:rPr>
          <w:rFonts w:cs="Linux Libertine"/>
        </w:rPr>
        <w:fldChar w:fldCharType="end"/>
      </w:r>
    </w:p>
    <w:p w14:paraId="1D77BA6D" w14:textId="1C06945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9D1A96">
        <w:rPr>
          <w:rFonts w:cs="Linux Libertine"/>
        </w:rPr>
        <w:t>14</w:t>
      </w:r>
      <w:r w:rsidRPr="00E0754A">
        <w:rPr>
          <w:rFonts w:cs="Linux Libertine"/>
        </w:rPr>
        <w:fldChar w:fldCharType="end"/>
      </w:r>
    </w:p>
    <w:p w14:paraId="1537984E" w14:textId="06AAA79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9D1A96">
        <w:rPr>
          <w:rFonts w:cs="Linux Libertine"/>
        </w:rPr>
        <w:t>17</w:t>
      </w:r>
      <w:r w:rsidRPr="00E0754A">
        <w:rPr>
          <w:rFonts w:cs="Linux Libertine"/>
        </w:rPr>
        <w:fldChar w:fldCharType="end"/>
      </w:r>
    </w:p>
    <w:p w14:paraId="10DA9E5D" w14:textId="08A6666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9D1A96">
        <w:rPr>
          <w:rFonts w:cs="Linux Libertine"/>
        </w:rPr>
        <w:t>20</w:t>
      </w:r>
      <w:r w:rsidRPr="00E0754A">
        <w:rPr>
          <w:rFonts w:cs="Linux Libertine"/>
        </w:rPr>
        <w:fldChar w:fldCharType="end"/>
      </w:r>
    </w:p>
    <w:p w14:paraId="2DFA07D7" w14:textId="0BF591B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9D1A96">
        <w:rPr>
          <w:rFonts w:cs="Linux Libertine"/>
        </w:rPr>
        <w:t>22</w:t>
      </w:r>
      <w:r w:rsidRPr="00E0754A">
        <w:rPr>
          <w:rFonts w:cs="Linux Libertine"/>
        </w:rPr>
        <w:fldChar w:fldCharType="end"/>
      </w:r>
    </w:p>
    <w:p w14:paraId="6C0B8377" w14:textId="397FFC6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9D1A96">
        <w:rPr>
          <w:rFonts w:cs="Linux Libertine"/>
        </w:rPr>
        <w:t>24</w:t>
      </w:r>
      <w:r w:rsidRPr="00E0754A">
        <w:rPr>
          <w:rFonts w:cs="Linux Libertine"/>
        </w:rPr>
        <w:fldChar w:fldCharType="end"/>
      </w:r>
    </w:p>
    <w:p w14:paraId="10BF6D8F" w14:textId="3D7412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9D1A96">
        <w:rPr>
          <w:rFonts w:cs="Linux Libertine"/>
        </w:rPr>
        <w:t>25</w:t>
      </w:r>
      <w:r w:rsidRPr="00E0754A">
        <w:rPr>
          <w:rFonts w:cs="Linux Libertine"/>
        </w:rPr>
        <w:fldChar w:fldCharType="end"/>
      </w:r>
    </w:p>
    <w:p w14:paraId="1ADACE35" w14:textId="31FEAFE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9D1A96">
        <w:rPr>
          <w:rFonts w:cs="Linux Libertine"/>
        </w:rPr>
        <w:t>26</w:t>
      </w:r>
      <w:r w:rsidRPr="00E0754A">
        <w:rPr>
          <w:rFonts w:cs="Linux Libertine"/>
        </w:rPr>
        <w:fldChar w:fldCharType="end"/>
      </w:r>
    </w:p>
    <w:p w14:paraId="57259720" w14:textId="3C3CE4C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9D1A96">
        <w:rPr>
          <w:rFonts w:cs="Linux Libertine"/>
        </w:rPr>
        <w:t>27</w:t>
      </w:r>
      <w:r w:rsidRPr="00E0754A">
        <w:rPr>
          <w:rFonts w:cs="Linux Libertine"/>
        </w:rPr>
        <w:fldChar w:fldCharType="end"/>
      </w:r>
    </w:p>
    <w:p w14:paraId="58239897" w14:textId="1C31975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9D1A96">
        <w:rPr>
          <w:rFonts w:cs="Linux Libertine"/>
        </w:rPr>
        <w:t>29</w:t>
      </w:r>
      <w:r w:rsidRPr="00E0754A">
        <w:rPr>
          <w:rFonts w:cs="Linux Libertine"/>
        </w:rPr>
        <w:fldChar w:fldCharType="end"/>
      </w:r>
    </w:p>
    <w:p w14:paraId="68A1BD42" w14:textId="16817C8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9D1A96">
        <w:rPr>
          <w:rFonts w:cs="Linux Libertine"/>
          <w:noProof/>
        </w:rPr>
        <w:t>31</w:t>
      </w:r>
      <w:r w:rsidRPr="00E0754A">
        <w:rPr>
          <w:rFonts w:cs="Linux Libertine"/>
          <w:noProof/>
        </w:rPr>
        <w:fldChar w:fldCharType="end"/>
      </w:r>
    </w:p>
    <w:p w14:paraId="1FE6761A" w14:textId="534E55DA"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9D1A96">
        <w:rPr>
          <w:rFonts w:cs="Linux Libertine"/>
        </w:rPr>
        <w:t>31</w:t>
      </w:r>
      <w:r w:rsidRPr="00E0754A">
        <w:rPr>
          <w:rFonts w:cs="Linux Libertine"/>
        </w:rPr>
        <w:fldChar w:fldCharType="end"/>
      </w:r>
    </w:p>
    <w:p w14:paraId="674D9737" w14:textId="632D14B3"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9D1A96">
        <w:rPr>
          <w:rFonts w:cs="Linux Libertine"/>
        </w:rPr>
        <w:t>35</w:t>
      </w:r>
      <w:r w:rsidRPr="00E0754A">
        <w:rPr>
          <w:rFonts w:cs="Linux Libertine"/>
        </w:rPr>
        <w:fldChar w:fldCharType="end"/>
      </w:r>
    </w:p>
    <w:p w14:paraId="26AEF5AB" w14:textId="7019F15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9D1A96">
        <w:rPr>
          <w:rFonts w:cs="Linux Libertine"/>
          <w:noProof/>
        </w:rPr>
        <w:t>35</w:t>
      </w:r>
      <w:r w:rsidRPr="00E0754A">
        <w:rPr>
          <w:rFonts w:cs="Linux Libertine"/>
          <w:noProof/>
        </w:rPr>
        <w:fldChar w:fldCharType="end"/>
      </w:r>
    </w:p>
    <w:p w14:paraId="21136F0C" w14:textId="711F20D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9D1A96">
        <w:rPr>
          <w:rFonts w:cs="Linux Libertine"/>
          <w:noProof/>
        </w:rPr>
        <w:t>40</w:t>
      </w:r>
      <w:r w:rsidRPr="00E0754A">
        <w:rPr>
          <w:rFonts w:cs="Linux Libertine"/>
          <w:noProof/>
        </w:rPr>
        <w:fldChar w:fldCharType="end"/>
      </w:r>
    </w:p>
    <w:p w14:paraId="0197F59B" w14:textId="7391BB69"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9D1A96">
        <w:rPr>
          <w:rFonts w:cs="Linux Libertine"/>
          <w:noProof/>
        </w:rPr>
        <w:t>44</w:t>
      </w:r>
      <w:r w:rsidRPr="00E0754A">
        <w:rPr>
          <w:rFonts w:cs="Linux Libertine"/>
          <w:noProof/>
        </w:rPr>
        <w:fldChar w:fldCharType="end"/>
      </w:r>
    </w:p>
    <w:p w14:paraId="3DB5F168" w14:textId="0EDC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9D1A96">
        <w:rPr>
          <w:rFonts w:cs="Linux Libertine"/>
        </w:rPr>
        <w:t>51</w:t>
      </w:r>
      <w:r w:rsidRPr="00E0754A">
        <w:rPr>
          <w:rFonts w:cs="Linux Libertine"/>
        </w:rPr>
        <w:fldChar w:fldCharType="end"/>
      </w:r>
    </w:p>
    <w:p w14:paraId="07FB022B" w14:textId="6E9F68C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9D1A96">
        <w:rPr>
          <w:rFonts w:cs="Linux Libertine"/>
          <w:noProof/>
        </w:rPr>
        <w:t>51</w:t>
      </w:r>
      <w:r w:rsidRPr="00E0754A">
        <w:rPr>
          <w:rFonts w:cs="Linux Libertine"/>
          <w:noProof/>
        </w:rPr>
        <w:fldChar w:fldCharType="end"/>
      </w:r>
    </w:p>
    <w:p w14:paraId="438EF354" w14:textId="5F2547A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9D1A96">
        <w:rPr>
          <w:rFonts w:cs="Linux Libertine"/>
          <w:noProof/>
        </w:rPr>
        <w:t>55</w:t>
      </w:r>
      <w:r w:rsidRPr="00E0754A">
        <w:rPr>
          <w:rFonts w:cs="Linux Libertine"/>
          <w:noProof/>
        </w:rPr>
        <w:fldChar w:fldCharType="end"/>
      </w:r>
    </w:p>
    <w:p w14:paraId="5E19B0D6" w14:textId="70CEAAE0"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9D1A96">
        <w:rPr>
          <w:rFonts w:cs="Linux Libertine"/>
          <w:noProof/>
        </w:rPr>
        <w:t>58</w:t>
      </w:r>
      <w:r w:rsidRPr="00E0754A">
        <w:rPr>
          <w:rFonts w:cs="Linux Libertine"/>
          <w:noProof/>
        </w:rPr>
        <w:fldChar w:fldCharType="end"/>
      </w:r>
    </w:p>
    <w:p w14:paraId="1AA1DAFC" w14:textId="6075E538"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9D1A96">
        <w:rPr>
          <w:rFonts w:cs="Linux Libertine"/>
          <w:noProof/>
        </w:rPr>
        <w:t>62</w:t>
      </w:r>
      <w:r w:rsidRPr="00E0754A">
        <w:rPr>
          <w:rFonts w:cs="Linux Libertine"/>
          <w:noProof/>
        </w:rPr>
        <w:fldChar w:fldCharType="end"/>
      </w:r>
    </w:p>
    <w:p w14:paraId="4E5AB5D6" w14:textId="3B2E0969"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9D1A96">
        <w:rPr>
          <w:rFonts w:cs="Linux Libertine"/>
        </w:rPr>
        <w:t>65</w:t>
      </w:r>
      <w:r w:rsidRPr="00E0754A">
        <w:rPr>
          <w:rFonts w:cs="Linux Libertine"/>
        </w:rPr>
        <w:fldChar w:fldCharType="end"/>
      </w:r>
    </w:p>
    <w:p w14:paraId="08FEA6BE" w14:textId="5BE7797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9D1A96">
        <w:rPr>
          <w:rFonts w:cs="Linux Libertine"/>
          <w:noProof/>
        </w:rPr>
        <w:t>70</w:t>
      </w:r>
      <w:r w:rsidRPr="00E0754A">
        <w:rPr>
          <w:rFonts w:cs="Linux Libertine"/>
          <w:noProof/>
        </w:rPr>
        <w:fldChar w:fldCharType="end"/>
      </w:r>
    </w:p>
    <w:p w14:paraId="2C4F6BE4" w14:textId="46CC15C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9D1A96">
        <w:rPr>
          <w:rFonts w:cs="Linux Libertine"/>
        </w:rPr>
        <w:t>80</w:t>
      </w:r>
      <w:r w:rsidRPr="00E0754A">
        <w:rPr>
          <w:rFonts w:cs="Linux Libertine"/>
        </w:rPr>
        <w:fldChar w:fldCharType="end"/>
      </w:r>
    </w:p>
    <w:p w14:paraId="338992B2" w14:textId="610836B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9D1A96">
        <w:rPr>
          <w:rFonts w:cs="Linux Libertine"/>
          <w:noProof/>
        </w:rPr>
        <w:t>82</w:t>
      </w:r>
      <w:r w:rsidRPr="00E0754A">
        <w:rPr>
          <w:rFonts w:cs="Linux Libertine"/>
          <w:noProof/>
        </w:rPr>
        <w:fldChar w:fldCharType="end"/>
      </w:r>
    </w:p>
    <w:p w14:paraId="3FCD88B6" w14:textId="60E0ECD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9D1A96">
        <w:rPr>
          <w:rFonts w:cs="Linux Libertine"/>
        </w:rPr>
        <w:t>82</w:t>
      </w:r>
      <w:r w:rsidRPr="00E0754A">
        <w:rPr>
          <w:rFonts w:cs="Linux Libertine"/>
        </w:rPr>
        <w:fldChar w:fldCharType="end"/>
      </w:r>
    </w:p>
    <w:p w14:paraId="4B0283FC" w14:textId="4A61EF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9D1A96">
        <w:rPr>
          <w:rFonts w:cs="Linux Libertine"/>
        </w:rPr>
        <w:t>86</w:t>
      </w:r>
      <w:r w:rsidRPr="00E0754A">
        <w:rPr>
          <w:rFonts w:cs="Linux Libertine"/>
        </w:rPr>
        <w:fldChar w:fldCharType="end"/>
      </w:r>
    </w:p>
    <w:p w14:paraId="3A8E3A88" w14:textId="626D308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9D1A96">
        <w:rPr>
          <w:rFonts w:cs="Linux Libertine"/>
          <w:noProof/>
        </w:rPr>
        <w:t>86</w:t>
      </w:r>
      <w:r w:rsidRPr="00E0754A">
        <w:rPr>
          <w:rFonts w:cs="Linux Libertine"/>
          <w:noProof/>
        </w:rPr>
        <w:fldChar w:fldCharType="end"/>
      </w:r>
    </w:p>
    <w:p w14:paraId="7D684107" w14:textId="7E6794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9D1A96">
        <w:rPr>
          <w:rFonts w:cs="Linux Libertine"/>
          <w:noProof/>
        </w:rPr>
        <w:t>88</w:t>
      </w:r>
      <w:r w:rsidRPr="00E0754A">
        <w:rPr>
          <w:rFonts w:cs="Linux Libertine"/>
          <w:noProof/>
        </w:rPr>
        <w:fldChar w:fldCharType="end"/>
      </w:r>
    </w:p>
    <w:p w14:paraId="2393B0A4" w14:textId="4A356A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9D1A96">
        <w:rPr>
          <w:rFonts w:cs="Linux Libertine"/>
        </w:rPr>
        <w:t>92</w:t>
      </w:r>
      <w:r w:rsidRPr="00E0754A">
        <w:rPr>
          <w:rFonts w:cs="Linux Libertine"/>
        </w:rPr>
        <w:fldChar w:fldCharType="end"/>
      </w:r>
    </w:p>
    <w:p w14:paraId="73EC4A3C" w14:textId="6347328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9D1A96">
        <w:rPr>
          <w:rFonts w:cs="Linux Libertine"/>
          <w:noProof/>
        </w:rPr>
        <w:t>92</w:t>
      </w:r>
      <w:r w:rsidRPr="00E0754A">
        <w:rPr>
          <w:rFonts w:cs="Linux Libertine"/>
          <w:noProof/>
        </w:rPr>
        <w:fldChar w:fldCharType="end"/>
      </w:r>
    </w:p>
    <w:p w14:paraId="4AE8C4A6" w14:textId="1FC4708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9D1A96">
        <w:rPr>
          <w:rFonts w:cs="Linux Libertine"/>
          <w:noProof/>
        </w:rPr>
        <w:t>103</w:t>
      </w:r>
      <w:r w:rsidRPr="00E0754A">
        <w:rPr>
          <w:rFonts w:cs="Linux Libertine"/>
          <w:noProof/>
        </w:rPr>
        <w:fldChar w:fldCharType="end"/>
      </w:r>
    </w:p>
    <w:p w14:paraId="5ECD0106" w14:textId="5C32A13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9D1A96">
        <w:rPr>
          <w:rFonts w:cs="Linux Libertine"/>
          <w:noProof/>
        </w:rPr>
        <w:t>116</w:t>
      </w:r>
      <w:r w:rsidRPr="00E0754A">
        <w:rPr>
          <w:rFonts w:cs="Linux Libertine"/>
          <w:noProof/>
        </w:rPr>
        <w:fldChar w:fldCharType="end"/>
      </w:r>
    </w:p>
    <w:p w14:paraId="79AD3285" w14:textId="7DB0BF5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9D1A96">
        <w:rPr>
          <w:rFonts w:cs="Linux Libertine"/>
          <w:noProof/>
        </w:rPr>
        <w:t>128</w:t>
      </w:r>
      <w:r w:rsidRPr="00E0754A">
        <w:rPr>
          <w:rFonts w:cs="Linux Libertine"/>
          <w:noProof/>
        </w:rPr>
        <w:fldChar w:fldCharType="end"/>
      </w:r>
    </w:p>
    <w:p w14:paraId="04781560" w14:textId="6BA3AF0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9D1A96">
        <w:rPr>
          <w:rFonts w:cs="Linux Libertine"/>
        </w:rPr>
        <w:t>131</w:t>
      </w:r>
      <w:r w:rsidRPr="00E0754A">
        <w:rPr>
          <w:rFonts w:cs="Linux Libertine"/>
        </w:rPr>
        <w:fldChar w:fldCharType="end"/>
      </w:r>
    </w:p>
    <w:p w14:paraId="0DD8BD80" w14:textId="1A044FF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9D1A96">
        <w:rPr>
          <w:rFonts w:cs="Linux Libertine"/>
        </w:rPr>
        <w:t>133</w:t>
      </w:r>
      <w:r w:rsidRPr="00E0754A">
        <w:rPr>
          <w:rFonts w:cs="Linux Libertine"/>
        </w:rPr>
        <w:fldChar w:fldCharType="end"/>
      </w:r>
    </w:p>
    <w:p w14:paraId="150DDF93" w14:textId="6EEB77E9"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9D1A96">
        <w:rPr>
          <w:rFonts w:cs="Linux Libertine"/>
          <w:noProof/>
        </w:rPr>
        <w:t>139</w:t>
      </w:r>
      <w:r w:rsidRPr="00E0754A">
        <w:rPr>
          <w:rFonts w:cs="Linux Libertine"/>
          <w:noProof/>
        </w:rPr>
        <w:fldChar w:fldCharType="end"/>
      </w:r>
    </w:p>
    <w:p w14:paraId="5046D0FC" w14:textId="4BC11D80"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9D1A96">
        <w:rPr>
          <w:rFonts w:cs="Linux Libertine"/>
        </w:rPr>
        <w:t>139</w:t>
      </w:r>
      <w:r w:rsidRPr="00E0754A">
        <w:rPr>
          <w:rFonts w:cs="Linux Libertine"/>
        </w:rPr>
        <w:fldChar w:fldCharType="end"/>
      </w:r>
    </w:p>
    <w:p w14:paraId="47CC316F" w14:textId="64B3C245"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9D1A96">
        <w:rPr>
          <w:rFonts w:cs="Linux Libertine"/>
        </w:rPr>
        <w:t>141</w:t>
      </w:r>
      <w:r w:rsidRPr="00E0754A">
        <w:rPr>
          <w:rFonts w:cs="Linux Libertine"/>
        </w:rPr>
        <w:fldChar w:fldCharType="end"/>
      </w:r>
    </w:p>
    <w:p w14:paraId="7F9139A6" w14:textId="6C6F118A"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9D1A96">
        <w:rPr>
          <w:rFonts w:cs="Linux Libertine"/>
          <w:noProof/>
        </w:rPr>
        <w:t>141</w:t>
      </w:r>
      <w:r w:rsidRPr="00E0754A">
        <w:rPr>
          <w:rFonts w:cs="Linux Libertine"/>
          <w:noProof/>
        </w:rPr>
        <w:fldChar w:fldCharType="end"/>
      </w:r>
    </w:p>
    <w:p w14:paraId="015D9CB4" w14:textId="4866DE8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9D1A96">
        <w:rPr>
          <w:rFonts w:cs="Linux Libertine"/>
          <w:noProof/>
        </w:rPr>
        <w:t>142</w:t>
      </w:r>
      <w:r w:rsidRPr="00E0754A">
        <w:rPr>
          <w:rFonts w:cs="Linux Libertine"/>
          <w:noProof/>
        </w:rPr>
        <w:fldChar w:fldCharType="end"/>
      </w:r>
    </w:p>
    <w:p w14:paraId="7F51618E" w14:textId="27CFE0A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9D1A96">
        <w:rPr>
          <w:rFonts w:cs="Linux Libertine"/>
          <w:noProof/>
        </w:rPr>
        <w:t>143</w:t>
      </w:r>
      <w:r w:rsidRPr="00E0754A">
        <w:rPr>
          <w:rFonts w:cs="Linux Libertine"/>
          <w:noProof/>
        </w:rPr>
        <w:fldChar w:fldCharType="end"/>
      </w:r>
    </w:p>
    <w:p w14:paraId="70187F51" w14:textId="6F69678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9D1A96">
        <w:rPr>
          <w:rFonts w:cs="Linux Libertine"/>
        </w:rPr>
        <w:t>148</w:t>
      </w:r>
      <w:r w:rsidRPr="00E0754A">
        <w:rPr>
          <w:rFonts w:cs="Linux Libertine"/>
        </w:rPr>
        <w:fldChar w:fldCharType="end"/>
      </w:r>
    </w:p>
    <w:p w14:paraId="76D94008" w14:textId="14E3847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9D1A96">
        <w:rPr>
          <w:rFonts w:cs="Linux Libertine"/>
          <w:noProof/>
        </w:rPr>
        <w:t>150</w:t>
      </w:r>
      <w:r w:rsidRPr="00E0754A">
        <w:rPr>
          <w:rFonts w:cs="Linux Libertine"/>
          <w:noProof/>
        </w:rPr>
        <w:fldChar w:fldCharType="end"/>
      </w:r>
    </w:p>
    <w:p w14:paraId="077A6B9F" w14:textId="3FF1B88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9D1A96">
        <w:rPr>
          <w:rFonts w:cs="Linux Libertine"/>
          <w:noProof/>
        </w:rPr>
        <w:t>153</w:t>
      </w:r>
      <w:r w:rsidRPr="00E0754A">
        <w:rPr>
          <w:rFonts w:cs="Linux Libertine"/>
          <w:noProof/>
        </w:rPr>
        <w:fldChar w:fldCharType="end"/>
      </w:r>
    </w:p>
    <w:p w14:paraId="7E7F57D9" w14:textId="4616272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9D1A96">
        <w:rPr>
          <w:rFonts w:cs="Linux Libertine"/>
          <w:noProof/>
        </w:rPr>
        <w:t>156</w:t>
      </w:r>
      <w:r w:rsidRPr="00E0754A">
        <w:rPr>
          <w:rFonts w:cs="Linux Libertine"/>
          <w:noProof/>
        </w:rPr>
        <w:fldChar w:fldCharType="end"/>
      </w:r>
    </w:p>
    <w:p w14:paraId="765A1CA9" w14:textId="2F658A9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9D1A96">
        <w:rPr>
          <w:rFonts w:cs="Linux Libertine"/>
          <w:noProof/>
        </w:rPr>
        <w:t>159</w:t>
      </w:r>
      <w:r w:rsidRPr="00E0754A">
        <w:rPr>
          <w:rFonts w:cs="Linux Libertine"/>
          <w:noProof/>
        </w:rPr>
        <w:fldChar w:fldCharType="end"/>
      </w:r>
    </w:p>
    <w:p w14:paraId="7A0A70E8" w14:textId="48F3E57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9D1A96">
        <w:rPr>
          <w:rFonts w:cs="Linux Libertine"/>
        </w:rPr>
        <w:t>163</w:t>
      </w:r>
      <w:r w:rsidRPr="00E0754A">
        <w:rPr>
          <w:rFonts w:cs="Linux Libertine"/>
        </w:rPr>
        <w:fldChar w:fldCharType="end"/>
      </w:r>
    </w:p>
    <w:p w14:paraId="7D9A7BAC" w14:textId="55F2F14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9D1A96">
        <w:rPr>
          <w:rFonts w:cs="Linux Libertine"/>
          <w:noProof/>
        </w:rPr>
        <w:t>164</w:t>
      </w:r>
      <w:r w:rsidRPr="00E0754A">
        <w:rPr>
          <w:rFonts w:cs="Linux Libertine"/>
          <w:noProof/>
        </w:rPr>
        <w:fldChar w:fldCharType="end"/>
      </w:r>
    </w:p>
    <w:p w14:paraId="2A877E61" w14:textId="3D96317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9D1A96">
        <w:rPr>
          <w:rFonts w:cs="Linux Libertine"/>
          <w:noProof/>
        </w:rPr>
        <w:t>167</w:t>
      </w:r>
      <w:r w:rsidRPr="00E0754A">
        <w:rPr>
          <w:rFonts w:cs="Linux Libertine"/>
          <w:noProof/>
        </w:rPr>
        <w:fldChar w:fldCharType="end"/>
      </w:r>
    </w:p>
    <w:p w14:paraId="2B0823AF" w14:textId="6E182D5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9D1A96">
        <w:rPr>
          <w:rFonts w:cs="Linux Libertine"/>
          <w:noProof/>
        </w:rPr>
        <w:t>169</w:t>
      </w:r>
      <w:r w:rsidRPr="00E0754A">
        <w:rPr>
          <w:rFonts w:cs="Linux Libertine"/>
          <w:noProof/>
        </w:rPr>
        <w:fldChar w:fldCharType="end"/>
      </w:r>
    </w:p>
    <w:p w14:paraId="724DBF3F" w14:textId="29B3646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9D1A96">
        <w:rPr>
          <w:rFonts w:cs="Linux Libertine"/>
        </w:rPr>
        <w:t>170</w:t>
      </w:r>
      <w:r w:rsidRPr="00E0754A">
        <w:rPr>
          <w:rFonts w:cs="Linux Libertine"/>
        </w:rPr>
        <w:fldChar w:fldCharType="end"/>
      </w:r>
    </w:p>
    <w:p w14:paraId="2BAEC973" w14:textId="086F9AD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9D1A96">
        <w:rPr>
          <w:rFonts w:cs="Linux Libertine"/>
        </w:rPr>
        <w:t>176</w:t>
      </w:r>
      <w:r w:rsidRPr="00E0754A">
        <w:rPr>
          <w:rFonts w:cs="Linux Libertine"/>
        </w:rPr>
        <w:fldChar w:fldCharType="end"/>
      </w:r>
    </w:p>
    <w:p w14:paraId="6B731A77" w14:textId="0AEE454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9D1A96">
        <w:rPr>
          <w:rFonts w:cs="Linux Libertine"/>
          <w:noProof/>
        </w:rPr>
        <w:t>179</w:t>
      </w:r>
      <w:r w:rsidRPr="00E0754A">
        <w:rPr>
          <w:rFonts w:cs="Linux Libertine"/>
          <w:noProof/>
        </w:rPr>
        <w:fldChar w:fldCharType="end"/>
      </w:r>
    </w:p>
    <w:p w14:paraId="39CB3154" w14:textId="3B7C122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9D1A96">
        <w:rPr>
          <w:rFonts w:cs="Linux Libertine"/>
        </w:rPr>
        <w:t>179</w:t>
      </w:r>
      <w:r w:rsidRPr="00E0754A">
        <w:rPr>
          <w:rFonts w:cs="Linux Libertine"/>
        </w:rPr>
        <w:fldChar w:fldCharType="end"/>
      </w:r>
    </w:p>
    <w:p w14:paraId="43304526" w14:textId="69165C3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9D1A96">
        <w:rPr>
          <w:rFonts w:cs="Linux Libertine"/>
        </w:rPr>
        <w:t>182</w:t>
      </w:r>
      <w:r w:rsidRPr="00E0754A">
        <w:rPr>
          <w:rFonts w:cs="Linux Libertine"/>
        </w:rPr>
        <w:fldChar w:fldCharType="end"/>
      </w:r>
    </w:p>
    <w:p w14:paraId="2DD99048" w14:textId="2D77453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9D1A96">
        <w:rPr>
          <w:rFonts w:cs="Linux Libertine"/>
          <w:noProof/>
        </w:rPr>
        <w:t>182</w:t>
      </w:r>
      <w:r w:rsidRPr="00E0754A">
        <w:rPr>
          <w:rFonts w:cs="Linux Libertine"/>
          <w:noProof/>
        </w:rPr>
        <w:fldChar w:fldCharType="end"/>
      </w:r>
    </w:p>
    <w:p w14:paraId="0E80ECF5" w14:textId="3FF7FD30"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9D1A96">
        <w:rPr>
          <w:rFonts w:cs="Linux Libertine"/>
          <w:noProof/>
        </w:rPr>
        <w:t>183</w:t>
      </w:r>
      <w:r w:rsidRPr="00E0754A">
        <w:rPr>
          <w:rFonts w:cs="Linux Libertine"/>
          <w:noProof/>
        </w:rPr>
        <w:fldChar w:fldCharType="end"/>
      </w:r>
    </w:p>
    <w:p w14:paraId="030F1B78" w14:textId="7EBC4B3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9D1A96">
        <w:rPr>
          <w:rFonts w:cs="Linux Libertine"/>
        </w:rPr>
        <w:t>192</w:t>
      </w:r>
      <w:r w:rsidRPr="00E0754A">
        <w:rPr>
          <w:rFonts w:cs="Linux Libertine"/>
        </w:rPr>
        <w:fldChar w:fldCharType="end"/>
      </w:r>
    </w:p>
    <w:p w14:paraId="759D815D" w14:textId="30F0EF5E"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9D1A96">
        <w:rPr>
          <w:rFonts w:cs="Linux Libertine"/>
        </w:rPr>
        <w:t>204</w:t>
      </w:r>
      <w:r w:rsidRPr="00E0754A">
        <w:rPr>
          <w:rFonts w:cs="Linux Libertine"/>
        </w:rPr>
        <w:fldChar w:fldCharType="end"/>
      </w:r>
    </w:p>
    <w:p w14:paraId="3678C486" w14:textId="1073685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9D1A96">
        <w:rPr>
          <w:rFonts w:cs="Linux Libertine"/>
        </w:rPr>
        <w:t>206</w:t>
      </w:r>
      <w:r w:rsidRPr="00E0754A">
        <w:rPr>
          <w:rFonts w:cs="Linux Libertine"/>
        </w:rPr>
        <w:fldChar w:fldCharType="end"/>
      </w:r>
    </w:p>
    <w:p w14:paraId="52181D46" w14:textId="795B452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9D1A96">
        <w:rPr>
          <w:rFonts w:cs="Linux Libertine"/>
        </w:rPr>
        <w:t>212</w:t>
      </w:r>
      <w:r w:rsidRPr="00E0754A">
        <w:rPr>
          <w:rFonts w:cs="Linux Libertine"/>
        </w:rPr>
        <w:fldChar w:fldCharType="end"/>
      </w:r>
    </w:p>
    <w:p w14:paraId="4F3DE3F4" w14:textId="4B4B5FF1"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9D1A96">
        <w:rPr>
          <w:rFonts w:cs="Linux Libertine"/>
          <w:noProof/>
        </w:rPr>
        <w:t>216</w:t>
      </w:r>
      <w:r w:rsidRPr="00E0754A">
        <w:rPr>
          <w:rFonts w:cs="Linux Libertine"/>
          <w:noProof/>
        </w:rPr>
        <w:fldChar w:fldCharType="end"/>
      </w:r>
    </w:p>
    <w:p w14:paraId="145EE202" w14:textId="678F211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9D1A96">
        <w:rPr>
          <w:rFonts w:cs="Linux Libertine"/>
        </w:rPr>
        <w:t>216</w:t>
      </w:r>
      <w:r w:rsidRPr="00E0754A">
        <w:rPr>
          <w:rFonts w:cs="Linux Libertine"/>
        </w:rPr>
        <w:fldChar w:fldCharType="end"/>
      </w:r>
    </w:p>
    <w:p w14:paraId="17113375" w14:textId="76D4A00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9D1A96">
        <w:rPr>
          <w:rFonts w:cs="Linux Libertine"/>
        </w:rPr>
        <w:t>218</w:t>
      </w:r>
      <w:r w:rsidRPr="00E0754A">
        <w:rPr>
          <w:rFonts w:cs="Linux Libertine"/>
        </w:rPr>
        <w:fldChar w:fldCharType="end"/>
      </w:r>
    </w:p>
    <w:p w14:paraId="09EFC2FC" w14:textId="135E0A2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9D1A96">
        <w:rPr>
          <w:rFonts w:cs="Linux Libertine"/>
          <w:noProof/>
        </w:rPr>
        <w:t>218</w:t>
      </w:r>
      <w:r w:rsidRPr="00E0754A">
        <w:rPr>
          <w:rFonts w:cs="Linux Libertine"/>
          <w:noProof/>
        </w:rPr>
        <w:fldChar w:fldCharType="end"/>
      </w:r>
    </w:p>
    <w:p w14:paraId="4E17E8DB" w14:textId="66103E5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9D1A96">
        <w:rPr>
          <w:rFonts w:cs="Linux Libertine"/>
          <w:noProof/>
        </w:rPr>
        <w:t>220</w:t>
      </w:r>
      <w:r w:rsidRPr="00E0754A">
        <w:rPr>
          <w:rFonts w:cs="Linux Libertine"/>
          <w:noProof/>
        </w:rPr>
        <w:fldChar w:fldCharType="end"/>
      </w:r>
    </w:p>
    <w:p w14:paraId="064CF2F4" w14:textId="168877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9D1A96">
        <w:rPr>
          <w:rFonts w:cs="Linux Libertine"/>
        </w:rPr>
        <w:t>223</w:t>
      </w:r>
      <w:r w:rsidRPr="00E0754A">
        <w:rPr>
          <w:rFonts w:cs="Linux Libertine"/>
        </w:rPr>
        <w:fldChar w:fldCharType="end"/>
      </w:r>
    </w:p>
    <w:p w14:paraId="51112280" w14:textId="615EC7B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9D1A96">
        <w:rPr>
          <w:rFonts w:cs="Linux Libertine"/>
          <w:noProof/>
        </w:rPr>
        <w:t>223</w:t>
      </w:r>
      <w:r w:rsidRPr="00E0754A">
        <w:rPr>
          <w:rFonts w:cs="Linux Libertine"/>
          <w:noProof/>
        </w:rPr>
        <w:fldChar w:fldCharType="end"/>
      </w:r>
    </w:p>
    <w:p w14:paraId="19657A9E" w14:textId="4F1F13E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9D1A96">
        <w:rPr>
          <w:rFonts w:cs="Linux Libertine"/>
        </w:rPr>
        <w:t>228</w:t>
      </w:r>
      <w:r w:rsidRPr="00E0754A">
        <w:rPr>
          <w:rFonts w:cs="Linux Libertine"/>
        </w:rPr>
        <w:fldChar w:fldCharType="end"/>
      </w:r>
    </w:p>
    <w:p w14:paraId="651DCB60" w14:textId="6E35C9B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9D1A96">
        <w:rPr>
          <w:rFonts w:cs="Linux Libertine"/>
        </w:rPr>
        <w:t>230</w:t>
      </w:r>
      <w:r w:rsidRPr="00E0754A">
        <w:rPr>
          <w:rFonts w:cs="Linux Libertine"/>
        </w:rPr>
        <w:fldChar w:fldCharType="end"/>
      </w:r>
    </w:p>
    <w:p w14:paraId="431002C2" w14:textId="160666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9D1A96">
        <w:rPr>
          <w:rFonts w:cs="Linux Libertine"/>
        </w:rPr>
        <w:t>235</w:t>
      </w:r>
      <w:r w:rsidRPr="00E0754A">
        <w:rPr>
          <w:rFonts w:cs="Linux Libertine"/>
        </w:rPr>
        <w:fldChar w:fldCharType="end"/>
      </w:r>
    </w:p>
    <w:p w14:paraId="5846A0FF" w14:textId="7A24CE2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9D1A96">
        <w:rPr>
          <w:rFonts w:cs="Linux Libertine"/>
          <w:noProof/>
        </w:rPr>
        <w:t>238</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137327A" w14:textId="57C6AFC0" w:rsidR="005305B5" w:rsidRDefault="005305B5" w:rsidP="005305B5">
      <w:pPr>
        <w:pStyle w:val="ParagraphNormal"/>
      </w:pPr>
      <w:r>
        <w:t>The protection of freedom of religion or belief (</w:t>
      </w:r>
      <w:proofErr w:type="spellStart"/>
      <w:r>
        <w:t>FoRB</w:t>
      </w:r>
      <w:proofErr w:type="spellEnd"/>
      <w:r>
        <w:t xml:space="preserve">) is a fundamental human right for all individuals, as it contributes to the recognition and </w:t>
      </w:r>
      <w:proofErr w:type="spellStart"/>
      <w:r>
        <w:t>defense</w:t>
      </w:r>
      <w:proofErr w:type="spellEnd"/>
      <w:r>
        <w:t xml:space="preserve"> of human dignity. Conversely, the violation of </w:t>
      </w:r>
      <w:proofErr w:type="spellStart"/>
      <w:r>
        <w:t>FoRB</w:t>
      </w:r>
      <w:proofErr w:type="spellEnd"/>
      <w:r>
        <w:t xml:space="preserve"> can have detrimental effects on human rights. As human rights are interdependent and linked, the realization of the right to </w:t>
      </w:r>
      <w:proofErr w:type="spellStart"/>
      <w:r>
        <w:t>FoRB</w:t>
      </w:r>
      <w:proofErr w:type="spellEnd"/>
      <w:r>
        <w:t xml:space="preserve"> ensures the </w:t>
      </w:r>
      <w:proofErr w:type="spellStart"/>
      <w:r>
        <w:t>fulfillment</w:t>
      </w:r>
      <w:proofErr w:type="spellEnd"/>
      <w:r>
        <w:t xml:space="preserve">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F60C16" w:rsidRDefault="005305B5" w:rsidP="005305B5">
      <w:pPr>
        <w:pStyle w:val="ParagraphNormal"/>
        <w:rPr>
          <w:color w:val="00B050"/>
        </w:rPr>
      </w:pPr>
      <w:r>
        <w:t xml:space="preserve">To ensure the respect, protection, and </w:t>
      </w:r>
      <w:proofErr w:type="spellStart"/>
      <w:r>
        <w:t>fulfillment</w:t>
      </w:r>
      <w:proofErr w:type="spellEnd"/>
      <w:r>
        <w:t xml:space="preserve"> of all human rights, including </w:t>
      </w:r>
      <w:proofErr w:type="spellStart"/>
      <w:r>
        <w:t>FoRB</w:t>
      </w:r>
      <w:proofErr w:type="spellEnd"/>
      <w:r>
        <w:t xml:space="preserve">, a democratic nation that upholds the rule of law is necessary. Without a robust democracy, </w:t>
      </w:r>
      <w:r w:rsidRPr="00F60C16">
        <w:rPr>
          <w:color w:val="00B050"/>
        </w:rPr>
        <w:t xml:space="preserve">the </w:t>
      </w:r>
      <w:r w:rsidR="00F60C16">
        <w:rPr>
          <w:color w:val="00B050"/>
        </w:rPr>
        <w:t xml:space="preserve">separation of power that consist of </w:t>
      </w:r>
      <w:r w:rsidR="00F60C16" w:rsidRPr="00F60C16">
        <w:rPr>
          <w:color w:val="00B050"/>
        </w:rPr>
        <w:t>three</w:t>
      </w:r>
      <w:r w:rsidRPr="00F60C16">
        <w:rPr>
          <w:color w:val="00B050"/>
        </w:rPr>
        <w:t xml:space="preserve"> branches </w:t>
      </w:r>
      <w:r>
        <w:t xml:space="preserve">(executive, legislative, and judicial) cannot optimally perform their responsibilities, leading to a breakdown of the checks and balances between these branches and neglect of the public interest. In non-democratic states, </w:t>
      </w:r>
      <w:r w:rsidRPr="00F60C16">
        <w:rPr>
          <w:color w:val="00B050"/>
        </w:rPr>
        <w:t xml:space="preserve">the </w:t>
      </w:r>
      <w:r w:rsidR="00F60C16" w:rsidRPr="00F60C16">
        <w:rPr>
          <w:color w:val="00B050"/>
        </w:rPr>
        <w:t xml:space="preserve">three branches of power </w:t>
      </w:r>
      <w:r>
        <w:t xml:space="preserve">serve as mere symbols to maintain autocratic rule. </w:t>
      </w:r>
      <w:r w:rsidRPr="00F60C16">
        <w:rPr>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t>P</w:t>
      </w:r>
      <w:r>
        <w:t xml:space="preserve">olitical system serves the interests of the autocrat, and lawmakers develop flawed regulations that </w:t>
      </w:r>
      <w:proofErr w:type="spellStart"/>
      <w:r>
        <w:t>Scheppele</w:t>
      </w:r>
      <w:proofErr w:type="spellEnd"/>
      <w:r>
        <w:t xml:space="preserve"> (2018) calls autocratic legislation. </w:t>
      </w:r>
      <w:r w:rsidRPr="00F60C16">
        <w:rPr>
          <w:color w:val="00B050"/>
        </w:rPr>
        <w:t>Under autocratic legislation, the rule of law exists only in words, as courts merely serve to legitimize human rights violations instead of establishing justice or providing aid to victims.</w:t>
      </w:r>
    </w:p>
    <w:p w14:paraId="0B9EB01E" w14:textId="70FEE716" w:rsidR="00A61B2A" w:rsidRPr="00E0754A" w:rsidRDefault="005305B5" w:rsidP="005305B5">
      <w:pPr>
        <w:pStyle w:val="ParagraphNormal"/>
      </w:pPr>
      <w:r>
        <w:t xml:space="preserve">Indonesia's anti-blasphemy statute is an example of autocratic legislation that poses a serious threat to the right to </w:t>
      </w:r>
      <w:proofErr w:type="spellStart"/>
      <w:r>
        <w:t>FoRB</w:t>
      </w:r>
      <w:proofErr w:type="spellEnd"/>
      <w:r>
        <w:t xml:space="preserve">. Despite several countries revising their policies on </w:t>
      </w:r>
      <w:proofErr w:type="spellStart"/>
      <w:r>
        <w:t>FoRB</w:t>
      </w:r>
      <w:proofErr w:type="spellEnd"/>
      <w:r>
        <w:t xml:space="preserve">, Indonesia still enforces the Anti-Blasphemy Law (ABL), which significantly obstructs the right to </w:t>
      </w:r>
      <w:proofErr w:type="spellStart"/>
      <w:r>
        <w:t>FoRB</w:t>
      </w:r>
      <w:proofErr w:type="spellEnd"/>
      <w:r>
        <w:t xml:space="preserve">. This controversy has sparked debates over </w:t>
      </w:r>
      <w:r>
        <w:lastRenderedPageBreak/>
        <w:t>the past decade (</w:t>
      </w:r>
      <w:proofErr w:type="spellStart"/>
      <w:r>
        <w:t>Blitt</w:t>
      </w:r>
      <w:proofErr w:type="spellEnd"/>
      <w:r>
        <w:t xml:space="preserve">, 2011; </w:t>
      </w:r>
      <w:proofErr w:type="spellStart"/>
      <w:r>
        <w:t>Buruma</w:t>
      </w:r>
      <w:proofErr w:type="spellEnd"/>
      <w:r>
        <w:t xml:space="preserve">, 2007; </w:t>
      </w:r>
      <w:proofErr w:type="spellStart"/>
      <w:r>
        <w:t>Danchin</w:t>
      </w:r>
      <w:proofErr w:type="spellEnd"/>
      <w:r>
        <w:t xml:space="preserve">, 2010; </w:t>
      </w:r>
      <w:proofErr w:type="spellStart"/>
      <w:r>
        <w:t>Dundon</w:t>
      </w:r>
      <w:proofErr w:type="spellEnd"/>
      <w:r>
        <w:t xml:space="preserve"> and Rollinson, 2011; Fagan, 2019; </w:t>
      </w:r>
      <w:proofErr w:type="spellStart"/>
      <w:r>
        <w:t>Fiss</w:t>
      </w:r>
      <w:proofErr w:type="spellEnd"/>
      <w:r>
        <w:t xml:space="preserve"> and Kestenbaum, 2017; Graham, 2009; Siddique and Hayat, 2008; </w:t>
      </w:r>
      <w:proofErr w:type="spellStart"/>
      <w:r>
        <w:t>Theodorou</w:t>
      </w:r>
      <w:proofErr w:type="spellEnd"/>
      <w:r>
        <w:t>, 2016; Uddin, 2015). However, the international community has responded to this issue in various ways, such as removing, revising, making the law inactive, or further reinforcing it. Countries such as Norway</w:t>
      </w:r>
      <w:r>
        <w:rPr>
          <w:rStyle w:val="FootnoteReference"/>
        </w:rPr>
        <w:footnoteReference w:id="1"/>
      </w:r>
      <w:r>
        <w:t>, Iceland</w:t>
      </w:r>
      <w:r>
        <w:rPr>
          <w:rStyle w:val="FootnoteReference"/>
        </w:rPr>
        <w:footnoteReference w:id="2"/>
      </w:r>
      <w:r>
        <w:t>, Denmark</w:t>
      </w:r>
      <w:r>
        <w:rPr>
          <w:rStyle w:val="FootnoteReference"/>
        </w:rPr>
        <w:footnoteReference w:id="3"/>
      </w:r>
      <w:r>
        <w:t>, and Canada</w:t>
      </w:r>
      <w:r>
        <w:rPr>
          <w:rStyle w:val="FootnoteReference"/>
        </w:rPr>
        <w:footnoteReference w:id="4"/>
      </w:r>
      <w: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Pr>
          <w:rStyle w:val="FootnoteReference"/>
        </w:rPr>
        <w:footnoteReference w:id="5"/>
      </w:r>
      <w:r>
        <w:t>. Other countries</w:t>
      </w:r>
      <w:r>
        <w:rPr>
          <w:rStyle w:val="FootnoteReference"/>
        </w:rPr>
        <w:footnoteReference w:id="6"/>
      </w:r>
      <w:r>
        <w:t xml:space="preserve"> that considered their ABLs to be violations of human rights, restricting the right to </w:t>
      </w:r>
      <w:proofErr w:type="spellStart"/>
      <w:r>
        <w:t>FoRB</w:t>
      </w:r>
      <w:proofErr w:type="spellEnd"/>
      <w:r>
        <w:t xml:space="preserve"> and freedom of expression, and threatening democracy, have revoked them.</w:t>
      </w:r>
    </w:p>
    <w:p w14:paraId="28A04EB4" w14:textId="52896E29" w:rsidR="005305B5" w:rsidRDefault="005305B5" w:rsidP="005305B5">
      <w:pPr>
        <w:pStyle w:val="ParagraphNormal"/>
      </w:pPr>
      <w: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t>Pausacker</w:t>
      </w:r>
      <w:proofErr w:type="spellEnd"/>
      <w:r>
        <w:t xml:space="preserve">, 2017; Marshall, 2018a; </w:t>
      </w:r>
      <w:proofErr w:type="spellStart"/>
      <w:r>
        <w:t>Menchik</w:t>
      </w:r>
      <w:proofErr w:type="spellEnd"/>
      <w:r>
        <w:t xml:space="preserve">, 2014a; </w:t>
      </w:r>
      <w:proofErr w:type="spellStart"/>
      <w:r>
        <w:t>Tømte</w:t>
      </w:r>
      <w:proofErr w:type="spellEnd"/>
      <w: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E0754A" w:rsidRDefault="005305B5" w:rsidP="005305B5">
      <w:pPr>
        <w:pStyle w:val="ParagraphNormal"/>
      </w:pPr>
      <w: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w:t>
      </w:r>
      <w:r>
        <w:lastRenderedPageBreak/>
        <w:t>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E0754A">
        <w:t xml:space="preserve"> The CCIR says:</w:t>
      </w:r>
    </w:p>
    <w:p w14:paraId="672B9F8D" w14:textId="74D20080" w:rsidR="00022083" w:rsidRPr="00E0754A" w:rsidRDefault="00022083" w:rsidP="00022083">
      <w:pPr>
        <w:pStyle w:val="Quote"/>
      </w:pPr>
      <w:r w:rsidRPr="00E0754A">
        <w:t xml:space="preserve">The Court decided, the law on the </w:t>
      </w:r>
      <w:r w:rsidR="00EA5EF7">
        <w:t>p</w:t>
      </w:r>
      <w:r w:rsidRPr="00E0754A">
        <w:t xml:space="preserve">revention of </w:t>
      </w:r>
      <w:r w:rsidR="00EA5EF7">
        <w:t>b</w:t>
      </w:r>
      <w:r w:rsidRPr="00E0754A">
        <w:t xml:space="preserve">lasphemy does not limit a person's belief (forum </w:t>
      </w:r>
      <w:proofErr w:type="spellStart"/>
      <w:r w:rsidRPr="00E0754A">
        <w:t>internum</w:t>
      </w:r>
      <w:proofErr w:type="spellEnd"/>
      <w:r w:rsidRPr="00E0754A">
        <w:t xml:space="preserve">), but only limits statements of thoughts and attitudes according to one's conscience in public (forum </w:t>
      </w:r>
      <w:proofErr w:type="spellStart"/>
      <w:r w:rsidRPr="00E0754A">
        <w:t>externum</w:t>
      </w:r>
      <w:proofErr w:type="spellEnd"/>
      <w:r w:rsidRPr="00E0754A">
        <w:t>),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7"/>
      </w:r>
    </w:p>
    <w:p w14:paraId="29AEB68C" w14:textId="77777777" w:rsidR="005305B5" w:rsidRDefault="005305B5" w:rsidP="00F60C16">
      <w:pPr>
        <w:pStyle w:val="ParagraphNormal"/>
        <w:ind w:firstLine="0"/>
      </w:pPr>
      <w:r>
        <w:t xml:space="preserve">Crouch (2011) and </w:t>
      </w:r>
      <w:proofErr w:type="spellStart"/>
      <w:r>
        <w:t>Tømte</w:t>
      </w:r>
      <w:proofErr w:type="spellEnd"/>
      <w: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t>analyze</w:t>
      </w:r>
      <w:proofErr w:type="spellEnd"/>
      <w:r>
        <w:t xml:space="preserve"> the socio-political implications of the law.</w:t>
      </w:r>
    </w:p>
    <w:p w14:paraId="155484DB" w14:textId="7AC28239" w:rsidR="00022083" w:rsidRPr="00E0754A" w:rsidRDefault="005305B5" w:rsidP="005305B5">
      <w:pPr>
        <w:pStyle w:val="ParagraphNormal"/>
      </w:pPr>
      <w:r>
        <w:t xml:space="preserve">Furthermore, the strengthening of the IABL has significantly affected attempts to reform the law to enhance the right to religious freedom, particularly in the </w:t>
      </w:r>
      <w:proofErr w:type="spellStart"/>
      <w:r>
        <w:t>Ahok</w:t>
      </w:r>
      <w:proofErr w:type="spellEnd"/>
      <w:r>
        <w:t xml:space="preserve"> and </w:t>
      </w:r>
      <w:proofErr w:type="spellStart"/>
      <w:r>
        <w:t>Meiliana</w:t>
      </w:r>
      <w:proofErr w:type="spellEnd"/>
      <w:r>
        <w:t xml:space="preserve"> cases, where the law's inherent flaws have allowed for the politicization of religion. The exploitation of the IABL for political objectives has enabled hate-spin strategies, which have had a damaging impact on the politics of religion. The hate-spin </w:t>
      </w:r>
      <w:r>
        <w:lastRenderedPageBreak/>
        <w:t>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7B5B23D" w:rsidR="005305B5" w:rsidRDefault="005305B5" w:rsidP="005305B5">
      <w:pPr>
        <w:pStyle w:val="ParagraphNormal"/>
      </w:pPr>
      <w:r>
        <w:t>The issue of whether to amend or repeal the blasphemy legislation cannot be resolved using a normative perspective alone. Instead, it is essential to investigate the social implications of the socio</w:t>
      </w:r>
      <w:r w:rsidR="00F60C16">
        <w:t>-</w:t>
      </w:r>
      <w: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Default="005305B5" w:rsidP="005305B5">
      <w:pPr>
        <w:pStyle w:val="ParagraphNormal"/>
      </w:pPr>
      <w:r>
        <w:t xml:space="preserve">To explore the phenomenon of vigilantism (Main Hakim </w:t>
      </w:r>
      <w:proofErr w:type="spellStart"/>
      <w:r>
        <w:t>Sendiri</w:t>
      </w:r>
      <w:proofErr w:type="spellEnd"/>
      <w:r>
        <w:t xml:space="preserve">/MHS) in relation to the situations of </w:t>
      </w:r>
      <w:proofErr w:type="spellStart"/>
      <w:r>
        <w:t>Gafatar</w:t>
      </w:r>
      <w:proofErr w:type="spellEnd"/>
      <w:r>
        <w:t xml:space="preserve">, Ahmadiyya, and </w:t>
      </w:r>
      <w:proofErr w:type="spellStart"/>
      <w:r>
        <w:t>Meiliana</w:t>
      </w:r>
      <w:proofErr w:type="spellEnd"/>
      <w:r>
        <w:t>, this study examines the causes of the MHS phenomenon in blasphemy trials. The study investigates 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DDA046F" w:rsidR="00A61B2A" w:rsidRPr="00F60C16" w:rsidRDefault="00F60C16" w:rsidP="005305B5">
      <w:pPr>
        <w:pStyle w:val="ParagraphNormal"/>
        <w:rPr>
          <w:color w:val="00B050"/>
        </w:rPr>
      </w:pPr>
      <w:r>
        <w:t>Moreover</w:t>
      </w:r>
      <w:r w:rsidR="005305B5">
        <w:t xml:space="preserve">, this study argues that, from a philosophical standpoint, the existence of the anti-blasphemy statute cannot be discussed apart from the state's connection with religion. The protection of human rights requires a sovereign state that can </w:t>
      </w:r>
      <w:proofErr w:type="spellStart"/>
      <w:r w:rsidR="005305B5">
        <w:t>fulfill</w:t>
      </w:r>
      <w:proofErr w:type="spellEnd"/>
      <w:r w:rsidR="005305B5">
        <w:t xml:space="preserve"> this responsibility, as individual efforts will not be sufficient. Given the nature of </w:t>
      </w:r>
      <w:proofErr w:type="spellStart"/>
      <w:r w:rsidR="005305B5">
        <w:t>FoRB</w:t>
      </w:r>
      <w:proofErr w:type="spellEnd"/>
      <w:r w:rsidR="005305B5">
        <w:t xml:space="preserve"> as a negative right, a state that safeguards </w:t>
      </w:r>
      <w:proofErr w:type="spellStart"/>
      <w:r w:rsidR="005305B5">
        <w:t>FoRB</w:t>
      </w:r>
      <w:proofErr w:type="spellEnd"/>
      <w:r w:rsidR="005305B5">
        <w:t xml:space="preserve"> should adopt a non-interference approach and not limit faiths. The concept of secularity, which positions the state not to intervene in the religious matters of its inhabitants, is viewed as a reasonable choice for the best realization of the right to freedom of religion.</w:t>
      </w:r>
      <w:r>
        <w:t xml:space="preserve"> </w:t>
      </w:r>
      <w:proofErr w:type="spellStart"/>
      <w:r>
        <w:rPr>
          <w:color w:val="00B050"/>
        </w:rPr>
        <w:t>Diskusi</w:t>
      </w:r>
      <w:proofErr w:type="spellEnd"/>
      <w:r>
        <w:rPr>
          <w:color w:val="00B050"/>
        </w:rPr>
        <w:t xml:space="preserve"> </w:t>
      </w:r>
      <w:proofErr w:type="spellStart"/>
      <w:r>
        <w:rPr>
          <w:color w:val="00B050"/>
        </w:rPr>
        <w:t>tentang</w:t>
      </w:r>
      <w:proofErr w:type="spellEnd"/>
      <w:r>
        <w:rPr>
          <w:color w:val="00B050"/>
        </w:rPr>
        <w:t xml:space="preserve"> </w:t>
      </w:r>
      <w:proofErr w:type="spellStart"/>
      <w:r>
        <w:rPr>
          <w:color w:val="00B050"/>
        </w:rPr>
        <w:t>hubungan</w:t>
      </w:r>
      <w:proofErr w:type="spellEnd"/>
      <w:r>
        <w:rPr>
          <w:color w:val="00B050"/>
        </w:rPr>
        <w:t xml:space="preserve"> </w:t>
      </w:r>
      <w:r>
        <w:rPr>
          <w:color w:val="00B050"/>
        </w:rPr>
        <w:lastRenderedPageBreak/>
        <w:t xml:space="preserve">negara dan agama </w:t>
      </w:r>
      <w:proofErr w:type="spellStart"/>
      <w:r>
        <w:rPr>
          <w:color w:val="00B050"/>
        </w:rPr>
        <w:t>dalam</w:t>
      </w:r>
      <w:proofErr w:type="spellEnd"/>
      <w:r>
        <w:rPr>
          <w:color w:val="00B050"/>
        </w:rPr>
        <w:t xml:space="preserve"> </w:t>
      </w:r>
      <w:proofErr w:type="spellStart"/>
      <w:r>
        <w:rPr>
          <w:color w:val="00B050"/>
        </w:rPr>
        <w:t>kaitannya</w:t>
      </w:r>
      <w:proofErr w:type="spellEnd"/>
      <w:r>
        <w:rPr>
          <w:color w:val="00B050"/>
        </w:rPr>
        <w:t xml:space="preserve"> </w:t>
      </w:r>
      <w:proofErr w:type="spellStart"/>
      <w:r>
        <w:rPr>
          <w:color w:val="00B050"/>
        </w:rPr>
        <w:t>dengan</w:t>
      </w:r>
      <w:proofErr w:type="spellEnd"/>
      <w:r>
        <w:rPr>
          <w:color w:val="00B050"/>
        </w:rPr>
        <w:t xml:space="preserve"> </w:t>
      </w:r>
      <w:proofErr w:type="spellStart"/>
      <w:r>
        <w:rPr>
          <w:color w:val="00B050"/>
        </w:rPr>
        <w:t>hukum</w:t>
      </w:r>
      <w:proofErr w:type="spellEnd"/>
      <w:r>
        <w:rPr>
          <w:color w:val="00B050"/>
        </w:rPr>
        <w:t xml:space="preserve"> anti </w:t>
      </w:r>
      <w:proofErr w:type="spellStart"/>
      <w:r>
        <w:rPr>
          <w:color w:val="00B050"/>
        </w:rPr>
        <w:t>penodaan</w:t>
      </w:r>
      <w:proofErr w:type="spellEnd"/>
      <w:r>
        <w:rPr>
          <w:color w:val="00B050"/>
        </w:rPr>
        <w:t xml:space="preserve"> agama di Indonesia </w:t>
      </w:r>
      <w:proofErr w:type="spellStart"/>
      <w:r>
        <w:rPr>
          <w:color w:val="00B050"/>
        </w:rPr>
        <w:t>akan</w:t>
      </w:r>
      <w:proofErr w:type="spellEnd"/>
      <w:r>
        <w:rPr>
          <w:color w:val="00B050"/>
        </w:rPr>
        <w:t xml:space="preserve"> </w:t>
      </w:r>
      <w:proofErr w:type="spellStart"/>
      <w:r>
        <w:rPr>
          <w:color w:val="00B050"/>
        </w:rPr>
        <w:t>digambarkan</w:t>
      </w:r>
      <w:proofErr w:type="spellEnd"/>
      <w:r>
        <w:rPr>
          <w:color w:val="00B050"/>
        </w:rPr>
        <w:t xml:space="preserve"> dan </w:t>
      </w:r>
      <w:proofErr w:type="spellStart"/>
      <w:r>
        <w:rPr>
          <w:color w:val="00B050"/>
        </w:rPr>
        <w:t>dianalisa</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mendalam</w:t>
      </w:r>
      <w:proofErr w:type="spellEnd"/>
      <w:r>
        <w:rPr>
          <w:color w:val="00B050"/>
        </w:rPr>
        <w:t xml:space="preserve"> pada </w:t>
      </w:r>
      <w:proofErr w:type="spellStart"/>
      <w:r>
        <w:rPr>
          <w:color w:val="00B050"/>
        </w:rPr>
        <w:t>bab</w:t>
      </w:r>
      <w:proofErr w:type="spellEnd"/>
      <w:r>
        <w:rPr>
          <w:color w:val="00B050"/>
        </w:rPr>
        <w:t xml:space="preserve"> VI. </w:t>
      </w:r>
    </w:p>
    <w:p w14:paraId="397E8BE0" w14:textId="77777777" w:rsidR="005305B5" w:rsidRDefault="005305B5" w:rsidP="005305B5">
      <w:pPr>
        <w:pStyle w:val="ParagraphNormal"/>
      </w:pPr>
      <w:proofErr w:type="spellStart"/>
      <w:r>
        <w:t>Menchik</w:t>
      </w:r>
      <w:proofErr w:type="spellEnd"/>
      <w: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t>Pembela</w:t>
      </w:r>
      <w:proofErr w:type="spellEnd"/>
      <w:r>
        <w:t xml:space="preserve"> Islam (FPI), </w:t>
      </w:r>
      <w:proofErr w:type="spellStart"/>
      <w:r>
        <w:t>Nahdlatul</w:t>
      </w:r>
      <w:proofErr w:type="spellEnd"/>
      <w:r>
        <w:t xml:space="preserve"> Ulama (NU), and Muhammadiyah, support the maintenance of the law.</w:t>
      </w:r>
    </w:p>
    <w:p w14:paraId="3B5E337B" w14:textId="3EC34799" w:rsidR="00261E20" w:rsidRDefault="005305B5" w:rsidP="005305B5">
      <w:pPr>
        <w:pStyle w:val="ParagraphNormal"/>
      </w:pPr>
      <w:r>
        <w:t>This study examine</w:t>
      </w:r>
      <w:r w:rsidR="00EA5EF7">
        <w:t>s</w:t>
      </w:r>
      <w:r>
        <w:t xml:space="preserve"> the enforcement of the IABL and update previous research by considering the current socio</w:t>
      </w:r>
      <w:r w:rsidR="00EA5EF7">
        <w:t>-</w:t>
      </w:r>
      <w:r>
        <w:t>political context during the second term of Joko Widodo's presidency, in which there has been an increase in the number of blasphemy cases (</w:t>
      </w:r>
      <w:proofErr w:type="spellStart"/>
      <w:r>
        <w:t>Pratiwi</w:t>
      </w:r>
      <w:proofErr w:type="spellEnd"/>
      <w:r>
        <w:t xml:space="preserve">, 2019). Recent studies suggest that some blasphemy cases, such as </w:t>
      </w:r>
      <w:proofErr w:type="spellStart"/>
      <w:r>
        <w:t>Ahok</w:t>
      </w:r>
      <w:proofErr w:type="spellEnd"/>
      <w:r>
        <w:t xml:space="preserve"> and </w:t>
      </w:r>
      <w:proofErr w:type="spellStart"/>
      <w:r>
        <w:t>Meiliana</w:t>
      </w:r>
      <w:proofErr w:type="spellEnd"/>
      <w:r>
        <w:t xml:space="preserve">, have been politicized to gain public support for local elections (Marshall, 2018b), and these cases, along with Ahmadiyya and </w:t>
      </w:r>
      <w:proofErr w:type="spellStart"/>
      <w:r>
        <w:t>Gafatar</w:t>
      </w:r>
      <w:proofErr w:type="spellEnd"/>
      <w:r>
        <w:t xml:space="preserve"> cases, have triggered various levels of vigilante actions against minority groups (Andreas, 2019). In response to the increasing number of blasphemy cases, the government expanded the definition of blasphemy in the Bill of Criminal Code Article 304 to 309 (</w:t>
      </w:r>
      <w:proofErr w:type="spellStart"/>
      <w:r>
        <w:t>Harsono</w:t>
      </w:r>
      <w:proofErr w:type="spellEnd"/>
      <w: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727C1AE2" w:rsidR="005305B5" w:rsidRPr="00F60C16" w:rsidRDefault="005305B5" w:rsidP="00F60C16">
      <w:pPr>
        <w:pStyle w:val="ParagraphNormal"/>
        <w:rPr>
          <w:color w:val="00B050"/>
        </w:rPr>
      </w:pPr>
      <w:r>
        <w:t xml:space="preserve">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w:t>
      </w:r>
      <w:r>
        <w:lastRenderedPageBreak/>
        <w:t>Marshall, 2018b).</w:t>
      </w:r>
      <w:r w:rsidR="00F60C16">
        <w:t xml:space="preserve"> For instance, h</w:t>
      </w:r>
      <w:r>
        <w:t>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w:t>
      </w:r>
      <w:proofErr w:type="spellStart"/>
      <w:r>
        <w:t>Hilmi</w:t>
      </w:r>
      <w:proofErr w:type="spellEnd"/>
      <w:r>
        <w:t>, 2018)</w:t>
      </w:r>
      <w:r>
        <w:rPr>
          <w:rStyle w:val="FootnoteReference"/>
        </w:rPr>
        <w:footnoteReference w:id="8"/>
      </w:r>
      <w:r>
        <w:t xml:space="preserve">. Identity politics have also played a role in shaping public reactions to blasphemy cases, with the political narrative around the case of </w:t>
      </w:r>
      <w:proofErr w:type="spellStart"/>
      <w:r>
        <w:t>Ahok</w:t>
      </w:r>
      <w:proofErr w:type="spellEnd"/>
      <w:r>
        <w:t xml:space="preserve">, a Chinese governor of Jakarta, </w:t>
      </w:r>
      <w:proofErr w:type="spellStart"/>
      <w:r>
        <w:t>centered</w:t>
      </w:r>
      <w:proofErr w:type="spellEnd"/>
      <w:r>
        <w:t xml:space="preserve"> on issues of race and perceived economic oppression by the Chinese (Marshall, 2018a; </w:t>
      </w:r>
      <w:proofErr w:type="spellStart"/>
      <w:r>
        <w:t>Tehusijarana</w:t>
      </w:r>
      <w:proofErr w:type="spellEnd"/>
      <w:r>
        <w:t>, 2018).</w:t>
      </w:r>
      <w:r w:rsidR="00F60C16">
        <w:t xml:space="preserve"> </w:t>
      </w:r>
      <w:r w:rsidR="00F60C16">
        <w:rPr>
          <w:color w:val="00B050"/>
        </w:rPr>
        <w:t xml:space="preserve">Hukum </w:t>
      </w:r>
      <w:proofErr w:type="spellStart"/>
      <w:r w:rsidR="00F60C16">
        <w:rPr>
          <w:color w:val="00B050"/>
        </w:rPr>
        <w:t>adalah</w:t>
      </w:r>
      <w:proofErr w:type="spellEnd"/>
      <w:r w:rsidR="00F60C16">
        <w:rPr>
          <w:color w:val="00B050"/>
        </w:rPr>
        <w:t xml:space="preserve"> </w:t>
      </w:r>
      <w:proofErr w:type="spellStart"/>
      <w:r w:rsidR="00F60C16">
        <w:rPr>
          <w:color w:val="00B050"/>
        </w:rPr>
        <w:t>produk</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begitu</w:t>
      </w:r>
      <w:proofErr w:type="spellEnd"/>
      <w:r w:rsidR="00F60C16">
        <w:rPr>
          <w:color w:val="00B050"/>
        </w:rPr>
        <w:t xml:space="preserve"> pula </w:t>
      </w:r>
      <w:proofErr w:type="spellStart"/>
      <w:r w:rsidR="00F60C16">
        <w:rPr>
          <w:color w:val="00B050"/>
        </w:rPr>
        <w:t>deng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Kelemahan</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tidak</w:t>
      </w:r>
      <w:proofErr w:type="spellEnd"/>
      <w:r w:rsidR="00F60C16">
        <w:rPr>
          <w:color w:val="00B050"/>
        </w:rPr>
        <w:t xml:space="preserve"> </w:t>
      </w:r>
      <w:proofErr w:type="spellStart"/>
      <w:r w:rsidR="00F60C16">
        <w:rPr>
          <w:color w:val="00B050"/>
        </w:rPr>
        <w:t>dapat</w:t>
      </w:r>
      <w:proofErr w:type="spellEnd"/>
      <w:r w:rsidR="00F60C16">
        <w:rPr>
          <w:color w:val="00B050"/>
        </w:rPr>
        <w:t xml:space="preserve"> </w:t>
      </w:r>
      <w:proofErr w:type="spellStart"/>
      <w:r w:rsidR="00F60C16">
        <w:rPr>
          <w:color w:val="00B050"/>
        </w:rPr>
        <w:t>dipisahkan</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pada </w:t>
      </w:r>
      <w:proofErr w:type="spellStart"/>
      <w:r w:rsidR="00F60C16">
        <w:rPr>
          <w:color w:val="00B050"/>
        </w:rPr>
        <w:t>saat</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terbentuk</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perjalanan</w:t>
      </w:r>
      <w:proofErr w:type="spellEnd"/>
      <w:r w:rsidR="00F60C16">
        <w:rPr>
          <w:color w:val="00B050"/>
        </w:rPr>
        <w:t xml:space="preserve"> </w:t>
      </w:r>
      <w:proofErr w:type="spellStart"/>
      <w:r w:rsidR="00F60C16">
        <w:rPr>
          <w:color w:val="00B050"/>
        </w:rPr>
        <w:t>berikutnya</w:t>
      </w:r>
      <w:proofErr w:type="spellEnd"/>
      <w:r w:rsidR="00F60C16">
        <w:rPr>
          <w:color w:val="00B050"/>
        </w:rPr>
        <w:t xml:space="preserve">, </w:t>
      </w:r>
      <w:proofErr w:type="spellStart"/>
      <w:r w:rsidR="00F60C16">
        <w:rPr>
          <w:color w:val="00B050"/>
        </w:rPr>
        <w:t>penegak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pengaruhi</w:t>
      </w:r>
      <w:proofErr w:type="spellEnd"/>
      <w:r w:rsidR="00F60C16">
        <w:rPr>
          <w:color w:val="00B050"/>
        </w:rPr>
        <w:t xml:space="preserve"> oleh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Semakin</w:t>
      </w:r>
      <w:proofErr w:type="spellEnd"/>
      <w:r w:rsidR="00F60C16">
        <w:rPr>
          <w:color w:val="00B050"/>
        </w:rPr>
        <w:t xml:space="preserve"> bias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rumuskan</w:t>
      </w:r>
      <w:proofErr w:type="spellEnd"/>
      <w:r w:rsidR="00F60C16">
        <w:rPr>
          <w:color w:val="00B050"/>
        </w:rPr>
        <w:t xml:space="preserve">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terbuka</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diinterpretasikan</w:t>
      </w:r>
      <w:proofErr w:type="spellEnd"/>
      <w:r w:rsidR="00F60C16">
        <w:rPr>
          <w:color w:val="00B050"/>
        </w:rPr>
        <w:t xml:space="preserve"> </w:t>
      </w:r>
      <w:proofErr w:type="spellStart"/>
      <w:r w:rsidR="00F60C16">
        <w:rPr>
          <w:color w:val="00B050"/>
        </w:rPr>
        <w:t>berdasarkan</w:t>
      </w:r>
      <w:proofErr w:type="spellEnd"/>
      <w:r w:rsidR="00F60C16">
        <w:rPr>
          <w:color w:val="00B050"/>
        </w:rPr>
        <w:t xml:space="preserve"> </w:t>
      </w:r>
      <w:proofErr w:type="spellStart"/>
      <w:r w:rsidR="00F60C16">
        <w:rPr>
          <w:color w:val="00B050"/>
        </w:rPr>
        <w:t>keinginan</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w:t>
      </w:r>
      <w:proofErr w:type="spellStart"/>
      <w:r w:rsidR="00F60C16">
        <w:rPr>
          <w:color w:val="00B050"/>
        </w:rPr>
        <w:t>Kekuata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akan</w:t>
      </w:r>
      <w:proofErr w:type="spellEnd"/>
      <w:r w:rsidR="00F60C16">
        <w:rPr>
          <w:color w:val="00B050"/>
        </w:rPr>
        <w:t xml:space="preserve"> </w:t>
      </w:r>
      <w:proofErr w:type="spellStart"/>
      <w:r w:rsidR="00F60C16">
        <w:rPr>
          <w:color w:val="00B050"/>
        </w:rPr>
        <w:t>menentukan</w:t>
      </w:r>
      <w:proofErr w:type="spellEnd"/>
      <w:r w:rsidR="00F60C16">
        <w:rPr>
          <w:color w:val="00B050"/>
        </w:rPr>
        <w:t xml:space="preserve"> </w:t>
      </w:r>
      <w:proofErr w:type="spellStart"/>
      <w:r w:rsidR="00F60C16">
        <w:rPr>
          <w:color w:val="00B050"/>
        </w:rPr>
        <w:t>arah</w:t>
      </w:r>
      <w:proofErr w:type="spellEnd"/>
      <w:r w:rsidR="00F60C16">
        <w:rPr>
          <w:color w:val="00B050"/>
        </w:rPr>
        <w:t xml:space="preserve"> </w:t>
      </w:r>
      <w:proofErr w:type="spellStart"/>
      <w:r w:rsidR="00F60C16">
        <w:rPr>
          <w:color w:val="00B050"/>
        </w:rPr>
        <w:t>interpretasi</w:t>
      </w:r>
      <w:proofErr w:type="spellEnd"/>
      <w:r w:rsidR="00F60C16">
        <w:rPr>
          <w:color w:val="00B050"/>
        </w:rPr>
        <w:t xml:space="preserve"> </w:t>
      </w:r>
      <w:proofErr w:type="spellStart"/>
      <w:r w:rsidR="00F60C16">
        <w:rPr>
          <w:color w:val="00B050"/>
        </w:rPr>
        <w:t>hukum</w:t>
      </w:r>
      <w:proofErr w:type="spellEnd"/>
      <w:r w:rsidR="00F60C16">
        <w:rPr>
          <w:color w:val="00B050"/>
        </w:rPr>
        <w:t xml:space="preserve"> yang </w:t>
      </w:r>
      <w:proofErr w:type="spellStart"/>
      <w:r w:rsidR="00F60C16">
        <w:rPr>
          <w:color w:val="00B050"/>
        </w:rPr>
        <w:t>dikehendaki</w:t>
      </w:r>
      <w:proofErr w:type="spellEnd"/>
      <w:r w:rsidR="00F60C16">
        <w:rPr>
          <w:color w:val="00B050"/>
        </w:rPr>
        <w:t xml:space="preserve">. </w:t>
      </w:r>
      <w:proofErr w:type="spellStart"/>
      <w:r w:rsidR="00F60C16">
        <w:rPr>
          <w:color w:val="00B050"/>
        </w:rPr>
        <w:t>Tetapi</w:t>
      </w:r>
      <w:proofErr w:type="spellEnd"/>
      <w:r w:rsidR="00F60C16">
        <w:rPr>
          <w:color w:val="00B050"/>
        </w:rPr>
        <w:t xml:space="preserve"> </w:t>
      </w:r>
      <w:proofErr w:type="spellStart"/>
      <w:r w:rsidR="00F60C16">
        <w:rPr>
          <w:color w:val="00B050"/>
        </w:rPr>
        <w:t>jika</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susun</w:t>
      </w:r>
      <w:proofErr w:type="spellEnd"/>
      <w:r w:rsidR="00F60C16">
        <w:rPr>
          <w:color w:val="00B050"/>
        </w:rPr>
        <w:t xml:space="preserve"> </w:t>
      </w:r>
      <w:proofErr w:type="spellStart"/>
      <w:r w:rsidR="00F60C16">
        <w:rPr>
          <w:color w:val="00B050"/>
        </w:rPr>
        <w:t>secara</w:t>
      </w:r>
      <w:proofErr w:type="spellEnd"/>
      <w:r w:rsidR="00F60C16">
        <w:rPr>
          <w:color w:val="00B050"/>
        </w:rPr>
        <w:t xml:space="preserve"> </w:t>
      </w:r>
      <w:proofErr w:type="spellStart"/>
      <w:r w:rsidR="00F60C16">
        <w:rPr>
          <w:color w:val="00B050"/>
        </w:rPr>
        <w:t>jelas</w:t>
      </w:r>
      <w:proofErr w:type="spellEnd"/>
      <w:r w:rsidR="00F60C16">
        <w:rPr>
          <w:color w:val="00B050"/>
        </w:rPr>
        <w:t xml:space="preserve"> dan </w:t>
      </w:r>
      <w:proofErr w:type="spellStart"/>
      <w:r w:rsidR="00F60C16">
        <w:rPr>
          <w:color w:val="00B050"/>
        </w:rPr>
        <w:t>pasti</w:t>
      </w:r>
      <w:proofErr w:type="spellEnd"/>
      <w:r w:rsidR="00F60C16">
        <w:rPr>
          <w:color w:val="00B050"/>
        </w:rPr>
        <w:t xml:space="preserve"> </w:t>
      </w:r>
      <w:proofErr w:type="spellStart"/>
      <w:r w:rsidR="00F60C16">
        <w:rPr>
          <w:color w:val="00B050"/>
        </w:rPr>
        <w:t>sebagaimana</w:t>
      </w:r>
      <w:proofErr w:type="spellEnd"/>
      <w:r w:rsidR="00F60C16">
        <w:rPr>
          <w:color w:val="00B050"/>
        </w:rPr>
        <w:t xml:space="preserve"> </w:t>
      </w:r>
      <w:proofErr w:type="spellStart"/>
      <w:r w:rsidR="00F60C16">
        <w:rPr>
          <w:color w:val="00B050"/>
        </w:rPr>
        <w:t>prinsip</w:t>
      </w:r>
      <w:proofErr w:type="spellEnd"/>
      <w:r w:rsidR="00F60C16">
        <w:rPr>
          <w:color w:val="00B050"/>
        </w:rPr>
        <w:t xml:space="preserve"> the rule of law,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sulit</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manipulasi</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kepenting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Oleh </w:t>
      </w:r>
      <w:proofErr w:type="spellStart"/>
      <w:r w:rsidR="00F60C16">
        <w:rPr>
          <w:color w:val="00B050"/>
        </w:rPr>
        <w:t>karena</w:t>
      </w:r>
      <w:proofErr w:type="spellEnd"/>
      <w:r w:rsidR="00F60C16">
        <w:rPr>
          <w:color w:val="00B050"/>
        </w:rPr>
        <w:t xml:space="preserve"> </w:t>
      </w:r>
      <w:proofErr w:type="spellStart"/>
      <w:r w:rsidR="00F60C16">
        <w:rPr>
          <w:color w:val="00B050"/>
        </w:rPr>
        <w:t>itu</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studi</w:t>
      </w:r>
      <w:proofErr w:type="spellEnd"/>
      <w:r w:rsidR="00F60C16">
        <w:rPr>
          <w:color w:val="00B050"/>
        </w:rPr>
        <w:t xml:space="preserve"> </w:t>
      </w:r>
      <w:proofErr w:type="spellStart"/>
      <w:r w:rsidR="00F60C16">
        <w:rPr>
          <w:color w:val="00B050"/>
        </w:rPr>
        <w:t>ini</w:t>
      </w:r>
      <w:proofErr w:type="spellEnd"/>
      <w:r w:rsidR="00F60C16">
        <w:rPr>
          <w:color w:val="00B050"/>
        </w:rPr>
        <w:t xml:space="preserve"> </w:t>
      </w:r>
      <w:proofErr w:type="spellStart"/>
      <w:r w:rsidR="00F60C16">
        <w:rPr>
          <w:color w:val="00B050"/>
        </w:rPr>
        <w:t>menjadi</w:t>
      </w:r>
      <w:proofErr w:type="spellEnd"/>
      <w:r w:rsidR="00F60C16">
        <w:rPr>
          <w:color w:val="00B050"/>
        </w:rPr>
        <w:t xml:space="preserve"> sangat </w:t>
      </w:r>
      <w:proofErr w:type="spellStart"/>
      <w:r w:rsidR="00F60C16">
        <w:rPr>
          <w:color w:val="00B050"/>
        </w:rPr>
        <w:t>beralasan</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mengkaji</w:t>
      </w:r>
      <w:proofErr w:type="spellEnd"/>
      <w:r w:rsidR="00F60C16">
        <w:rPr>
          <w:color w:val="00B050"/>
        </w:rPr>
        <w:t xml:space="preserve"> </w:t>
      </w:r>
      <w:proofErr w:type="spellStart"/>
      <w:r w:rsidR="00F60C16">
        <w:rPr>
          <w:color w:val="00B050"/>
        </w:rPr>
        <w:t>perkembangan</w:t>
      </w:r>
      <w:proofErr w:type="spellEnd"/>
      <w:r w:rsidR="00F60C16">
        <w:rPr>
          <w:color w:val="00B050"/>
        </w:rPr>
        <w:t xml:space="preserve"> </w:t>
      </w:r>
      <w:proofErr w:type="spellStart"/>
      <w:r w:rsidR="00F60C16">
        <w:rPr>
          <w:color w:val="00B050"/>
        </w:rPr>
        <w:t>mutakhir</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serta</w:t>
      </w:r>
      <w:proofErr w:type="spellEnd"/>
      <w:r w:rsidR="00F60C16">
        <w:rPr>
          <w:color w:val="00B050"/>
        </w:rPr>
        <w:t xml:space="preserve"> </w:t>
      </w:r>
      <w:proofErr w:type="spellStart"/>
      <w:r w:rsidR="00F60C16">
        <w:rPr>
          <w:color w:val="00B050"/>
        </w:rPr>
        <w:t>bagaimana</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w:t>
      </w:r>
      <w:proofErr w:type="spellStart"/>
      <w:r w:rsidR="00F60C16">
        <w:rPr>
          <w:color w:val="00B050"/>
        </w:rPr>
        <w:t>memberikan</w:t>
      </w:r>
      <w:proofErr w:type="spellEnd"/>
      <w:r w:rsidR="00F60C16">
        <w:rPr>
          <w:color w:val="00B050"/>
        </w:rPr>
        <w:t xml:space="preserve"> </w:t>
      </w:r>
      <w:proofErr w:type="spellStart"/>
      <w:r w:rsidR="00F60C16">
        <w:rPr>
          <w:color w:val="00B050"/>
        </w:rPr>
        <w:t>arahan</w:t>
      </w:r>
      <w:proofErr w:type="spellEnd"/>
      <w:r w:rsidR="00F60C16">
        <w:rPr>
          <w:color w:val="00B050"/>
        </w:rPr>
        <w:t xml:space="preserve"> pada </w:t>
      </w:r>
      <w:proofErr w:type="spellStart"/>
      <w:r w:rsidR="00F60C16">
        <w:rPr>
          <w:color w:val="00B050"/>
        </w:rPr>
        <w:t>relasi</w:t>
      </w:r>
      <w:proofErr w:type="spellEnd"/>
      <w:r w:rsidR="00F60C16">
        <w:rPr>
          <w:color w:val="00B050"/>
        </w:rPr>
        <w:t xml:space="preserve"> </w:t>
      </w:r>
      <w:proofErr w:type="spellStart"/>
      <w:r w:rsidR="00F60C16">
        <w:rPr>
          <w:color w:val="00B050"/>
        </w:rPr>
        <w:t>hubungan</w:t>
      </w:r>
      <w:proofErr w:type="spellEnd"/>
      <w:r w:rsidR="00F60C16">
        <w:rPr>
          <w:color w:val="00B050"/>
        </w:rPr>
        <w:t xml:space="preserve"> negara dan agama di Indonesia yang </w:t>
      </w:r>
      <w:proofErr w:type="spellStart"/>
      <w:r w:rsidR="00F60C16">
        <w:rPr>
          <w:color w:val="00B050"/>
        </w:rPr>
        <w:t>membahayakan</w:t>
      </w:r>
      <w:proofErr w:type="spellEnd"/>
      <w:r w:rsidR="00F60C16">
        <w:rPr>
          <w:color w:val="00B050"/>
        </w:rPr>
        <w:t xml:space="preserve"> </w:t>
      </w:r>
      <w:proofErr w:type="spellStart"/>
      <w:r w:rsidR="00F60C16">
        <w:rPr>
          <w:color w:val="00B050"/>
        </w:rPr>
        <w:t>hak</w:t>
      </w:r>
      <w:proofErr w:type="spellEnd"/>
      <w:r w:rsidR="00F60C16">
        <w:rPr>
          <w:color w:val="00B050"/>
        </w:rPr>
        <w:t xml:space="preserve"> </w:t>
      </w:r>
      <w:proofErr w:type="spellStart"/>
      <w:r w:rsidR="00F60C16">
        <w:rPr>
          <w:color w:val="00B050"/>
        </w:rPr>
        <w:t>kebebasan</w:t>
      </w:r>
      <w:proofErr w:type="spellEnd"/>
      <w:r w:rsidR="00F60C16">
        <w:rPr>
          <w:color w:val="00B050"/>
        </w:rPr>
        <w:t xml:space="preserve"> </w:t>
      </w:r>
      <w:proofErr w:type="spellStart"/>
      <w:r w:rsidR="00F60C16">
        <w:rPr>
          <w:color w:val="00B050"/>
        </w:rPr>
        <w:t>beragama</w:t>
      </w:r>
      <w:proofErr w:type="spellEnd"/>
      <w:r w:rsidR="00F60C16">
        <w:rPr>
          <w:color w:val="00B050"/>
        </w:rPr>
        <w:t>.</w:t>
      </w:r>
    </w:p>
    <w:p w14:paraId="27A89AC8" w14:textId="7C0A1B20" w:rsidR="007441EE" w:rsidRPr="00E0754A" w:rsidRDefault="005305B5" w:rsidP="005305B5">
      <w:pPr>
        <w:pStyle w:val="ParagraphNormal"/>
      </w:pPr>
      <w: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t>Harsono</w:t>
      </w:r>
      <w:proofErr w:type="spellEnd"/>
      <w:r>
        <w:t xml:space="preserve">, 2019; </w:t>
      </w:r>
      <w:proofErr w:type="spellStart"/>
      <w:r>
        <w:t>Prud’homme</w:t>
      </w:r>
      <w:proofErr w:type="spellEnd"/>
      <w:r>
        <w:t>, 2010). The prolonged enforcement of the IABL, combined with the ambiguity of legal policies for addressing its flaws, presents a significant challenge for Indonesia in its efforts to respect human rights</w:t>
      </w:r>
      <w:r>
        <w:rPr>
          <w:rStyle w:val="FootnoteReference"/>
        </w:rPr>
        <w:footnoteReference w:id="9"/>
      </w:r>
      <w:r>
        <w:t xml:space="preserve"> and uphold the rule of law</w:t>
      </w:r>
      <w:r>
        <w:rPr>
          <w:rStyle w:val="FootnoteReference"/>
        </w:rPr>
        <w:footnoteReference w:id="10"/>
      </w:r>
      <w:r>
        <w:t>.</w:t>
      </w:r>
    </w:p>
    <w:p w14:paraId="232B5C1A" w14:textId="26328FAA" w:rsidR="009D7D6C" w:rsidRPr="00E0754A" w:rsidRDefault="009D7D6C" w:rsidP="005656B1">
      <w:pPr>
        <w:pStyle w:val="ParagraphNormal"/>
      </w:pPr>
      <w:r w:rsidRPr="00E0754A">
        <w:lastRenderedPageBreak/>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B7779E7" w:rsidR="005305B5" w:rsidRPr="00EA5EF7" w:rsidRDefault="005305B5" w:rsidP="00F60C16">
      <w:pPr>
        <w:pStyle w:val="ParagraphNormal"/>
        <w:ind w:firstLine="0"/>
        <w:rPr>
          <w:i/>
          <w:iCs/>
          <w:color w:val="FF0000"/>
        </w:rPr>
      </w:pPr>
      <w:r>
        <w:t>An-</w:t>
      </w:r>
      <w:proofErr w:type="spellStart"/>
      <w:r>
        <w:t>Naim</w:t>
      </w:r>
      <w:proofErr w:type="spellEnd"/>
      <w:r>
        <w:t xml:space="preserve"> has defended the notion of heresy and argued that it is beneficial for the advancement of Islamic civilization. However, Durham and </w:t>
      </w:r>
      <w:proofErr w:type="spellStart"/>
      <w:r>
        <w:t>Scharffs</w:t>
      </w:r>
      <w:proofErr w:type="spellEnd"/>
      <w: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w:t>
      </w:r>
      <w:proofErr w:type="spellStart"/>
      <w:r>
        <w:t>harbor</w:t>
      </w:r>
      <w:proofErr w:type="spellEnd"/>
      <w:r>
        <w:t xml:space="preserve"> discriminatory and repressive attitudes towards religion.</w:t>
      </w:r>
      <w:r w:rsidR="00EA5EF7">
        <w:t xml:space="preserve"> </w:t>
      </w:r>
      <w:proofErr w:type="spellStart"/>
      <w:r w:rsidR="00EA5EF7" w:rsidRPr="00EA5EF7">
        <w:rPr>
          <w:i/>
          <w:iCs/>
          <w:color w:val="FF0000"/>
        </w:rPr>
        <w:t>Studi</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roofErr w:type="spellStart"/>
      <w:r w:rsidR="00EA5EF7" w:rsidRPr="00EA5EF7">
        <w:rPr>
          <w:i/>
          <w:iCs/>
          <w:color w:val="FF0000"/>
        </w:rPr>
        <w:t>mengkaji</w:t>
      </w:r>
      <w:proofErr w:type="spellEnd"/>
      <w:r w:rsidR="00EA5EF7" w:rsidRPr="00EA5EF7">
        <w:rPr>
          <w:i/>
          <w:iCs/>
          <w:color w:val="FF0000"/>
        </w:rPr>
        <w:t xml:space="preserve"> </w:t>
      </w:r>
      <w:proofErr w:type="spellStart"/>
      <w:r w:rsidR="00EA5EF7" w:rsidRPr="00EA5EF7">
        <w:rPr>
          <w:i/>
          <w:iCs/>
          <w:color w:val="FF0000"/>
        </w:rPr>
        <w:t>secara</w:t>
      </w:r>
      <w:proofErr w:type="spellEnd"/>
      <w:r w:rsidR="00EA5EF7" w:rsidRPr="00EA5EF7">
        <w:rPr>
          <w:i/>
          <w:iCs/>
          <w:color w:val="FF0000"/>
        </w:rPr>
        <w:t xml:space="preserve"> </w:t>
      </w:r>
      <w:proofErr w:type="spellStart"/>
      <w:r w:rsidR="00EA5EF7" w:rsidRPr="00EA5EF7">
        <w:rPr>
          <w:i/>
          <w:iCs/>
          <w:color w:val="FF0000"/>
        </w:rPr>
        <w:t>mendalam</w:t>
      </w:r>
      <w:proofErr w:type="spellEnd"/>
      <w:r w:rsidR="00EA5EF7" w:rsidRPr="00EA5EF7">
        <w:rPr>
          <w:i/>
          <w:iCs/>
          <w:color w:val="FF0000"/>
        </w:rPr>
        <w:t xml:space="preserve"> </w:t>
      </w:r>
      <w:proofErr w:type="spellStart"/>
      <w:r w:rsidR="00EA5EF7" w:rsidRPr="00EA5EF7">
        <w:rPr>
          <w:i/>
          <w:iCs/>
          <w:color w:val="FF0000"/>
        </w:rPr>
        <w:t>bagaimana</w:t>
      </w:r>
      <w:proofErr w:type="spellEnd"/>
      <w:r w:rsidR="00EA5EF7" w:rsidRPr="00EA5EF7">
        <w:rPr>
          <w:i/>
          <w:iCs/>
          <w:color w:val="FF0000"/>
        </w:rPr>
        <w:t xml:space="preserve"> </w:t>
      </w:r>
      <w:proofErr w:type="spellStart"/>
      <w:r w:rsidR="00EA5EF7" w:rsidRPr="00EA5EF7">
        <w:rPr>
          <w:i/>
          <w:iCs/>
          <w:color w:val="FF0000"/>
        </w:rPr>
        <w:t>putusan</w:t>
      </w:r>
      <w:proofErr w:type="spellEnd"/>
      <w:r w:rsidR="00EA5EF7" w:rsidRPr="00EA5EF7">
        <w:rPr>
          <w:i/>
          <w:iCs/>
          <w:color w:val="FF0000"/>
        </w:rPr>
        <w:t xml:space="preserve"> </w:t>
      </w:r>
      <w:proofErr w:type="spellStart"/>
      <w:r w:rsidR="00EA5EF7" w:rsidRPr="00EA5EF7">
        <w:rPr>
          <w:i/>
          <w:iCs/>
          <w:color w:val="FF0000"/>
        </w:rPr>
        <w:t>pengadilan</w:t>
      </w:r>
      <w:proofErr w:type="spellEnd"/>
      <w:r w:rsidR="00EA5EF7" w:rsidRPr="00EA5EF7">
        <w:rPr>
          <w:i/>
          <w:iCs/>
          <w:color w:val="FF0000"/>
        </w:rPr>
        <w:t xml:space="preserve"> </w:t>
      </w:r>
      <w:proofErr w:type="spellStart"/>
      <w:r w:rsidR="00EA5EF7" w:rsidRPr="00EA5EF7">
        <w:rPr>
          <w:i/>
          <w:iCs/>
          <w:color w:val="FF0000"/>
        </w:rPr>
        <w:t>dalam</w:t>
      </w:r>
      <w:proofErr w:type="spellEnd"/>
      <w:r w:rsidR="00EA5EF7" w:rsidRPr="00EA5EF7">
        <w:rPr>
          <w:i/>
          <w:iCs/>
          <w:color w:val="FF0000"/>
        </w:rPr>
        <w:t xml:space="preserve"> </w:t>
      </w:r>
      <w:proofErr w:type="spellStart"/>
      <w:r w:rsidR="00EA5EF7" w:rsidRPr="00EA5EF7">
        <w:rPr>
          <w:i/>
          <w:iCs/>
          <w:color w:val="FF0000"/>
        </w:rPr>
        <w:t>kasus</w:t>
      </w:r>
      <w:proofErr w:type="spellEnd"/>
      <w:r w:rsidR="00EA5EF7" w:rsidRPr="00EA5EF7">
        <w:rPr>
          <w:i/>
          <w:iCs/>
          <w:color w:val="FF0000"/>
        </w:rPr>
        <w:t xml:space="preserve"> blasphemy </w:t>
      </w:r>
      <w:proofErr w:type="spellStart"/>
      <w:r w:rsidR="00EA5EF7" w:rsidRPr="00EA5EF7">
        <w:rPr>
          <w:i/>
          <w:iCs/>
          <w:color w:val="FF0000"/>
        </w:rPr>
        <w:t>meemberikan</w:t>
      </w:r>
      <w:proofErr w:type="spellEnd"/>
      <w:r w:rsidR="00EA5EF7" w:rsidRPr="00EA5EF7">
        <w:rPr>
          <w:i/>
          <w:iCs/>
          <w:color w:val="FF0000"/>
        </w:rPr>
        <w:t xml:space="preserve"> </w:t>
      </w:r>
      <w:proofErr w:type="spellStart"/>
      <w:r w:rsidR="00EA5EF7" w:rsidRPr="00EA5EF7">
        <w:rPr>
          <w:i/>
          <w:iCs/>
          <w:color w:val="FF0000"/>
        </w:rPr>
        <w:t>konstruksi</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antara</w:t>
      </w:r>
      <w:proofErr w:type="spellEnd"/>
      <w:r w:rsidR="00EA5EF7" w:rsidRPr="00EA5EF7">
        <w:rPr>
          <w:i/>
          <w:iCs/>
          <w:color w:val="FF0000"/>
        </w:rPr>
        <w:t xml:space="preserve"> agama dan negara di Indonesia </w:t>
      </w:r>
      <w:proofErr w:type="spellStart"/>
      <w:r w:rsidR="00EA5EF7" w:rsidRPr="00EA5EF7">
        <w:rPr>
          <w:i/>
          <w:iCs/>
          <w:color w:val="FF0000"/>
        </w:rPr>
        <w:t>serta</w:t>
      </w:r>
      <w:proofErr w:type="spellEnd"/>
      <w:r w:rsidR="00EA5EF7" w:rsidRPr="00EA5EF7">
        <w:rPr>
          <w:i/>
          <w:iCs/>
          <w:color w:val="FF0000"/>
        </w:rPr>
        <w:t xml:space="preserve"> </w:t>
      </w:r>
      <w:proofErr w:type="spellStart"/>
      <w:r w:rsidR="00EA5EF7" w:rsidRPr="00EA5EF7">
        <w:rPr>
          <w:i/>
          <w:iCs/>
          <w:color w:val="FF0000"/>
        </w:rPr>
        <w:t>tipe</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seperti</w:t>
      </w:r>
      <w:proofErr w:type="spellEnd"/>
      <w:r w:rsidR="00EA5EF7" w:rsidRPr="00EA5EF7">
        <w:rPr>
          <w:i/>
          <w:iCs/>
          <w:color w:val="FF0000"/>
        </w:rPr>
        <w:t xml:space="preserve"> </w:t>
      </w:r>
      <w:proofErr w:type="spellStart"/>
      <w:r w:rsidR="00EA5EF7" w:rsidRPr="00EA5EF7">
        <w:rPr>
          <w:i/>
          <w:iCs/>
          <w:color w:val="FF0000"/>
        </w:rPr>
        <w:t>apa</w:t>
      </w:r>
      <w:proofErr w:type="spellEnd"/>
      <w:r w:rsidR="00EA5EF7" w:rsidRPr="00EA5EF7">
        <w:rPr>
          <w:i/>
          <w:iCs/>
          <w:color w:val="FF0000"/>
        </w:rPr>
        <w:t xml:space="preserve"> yang </w:t>
      </w:r>
      <w:proofErr w:type="spellStart"/>
      <w:r w:rsidR="00EA5EF7" w:rsidRPr="00EA5EF7">
        <w:rPr>
          <w:i/>
          <w:iCs/>
          <w:color w:val="FF0000"/>
        </w:rPr>
        <w:t>menguat</w:t>
      </w:r>
      <w:proofErr w:type="spellEnd"/>
      <w:r w:rsidR="00EA5EF7" w:rsidRPr="00EA5EF7">
        <w:rPr>
          <w:i/>
          <w:iCs/>
          <w:color w:val="FF0000"/>
        </w:rPr>
        <w:t xml:space="preserve"> </w:t>
      </w:r>
      <w:proofErr w:type="spellStart"/>
      <w:r w:rsidR="00EA5EF7" w:rsidRPr="00EA5EF7">
        <w:rPr>
          <w:i/>
          <w:iCs/>
          <w:color w:val="FF0000"/>
        </w:rPr>
        <w:t>saat</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17E8D8EF" w:rsidR="00A94E91" w:rsidRPr="00E0754A" w:rsidRDefault="00A94E91" w:rsidP="00B83A1B">
      <w:pPr>
        <w:pStyle w:val="ListNumber"/>
      </w:pPr>
      <w:r w:rsidRPr="00E0754A">
        <w:t>To assess if the IABL and its enforcement uphold the principle of the Rule of Law</w:t>
      </w:r>
      <w:r w:rsidR="00F60C16">
        <w:t xml:space="preserve"> and </w:t>
      </w:r>
      <w:r w:rsidR="00F60C16" w:rsidRPr="00F60C16">
        <w:rPr>
          <w:color w:val="00B050"/>
        </w:rPr>
        <w:t>its impacts</w:t>
      </w:r>
      <w:r w:rsidRPr="00F60C16">
        <w:rPr>
          <w:color w:val="00B050"/>
        </w:rPr>
        <w:t>.</w:t>
      </w:r>
    </w:p>
    <w:p w14:paraId="0680ABFE" w14:textId="1BC61BD7" w:rsidR="00A94E91" w:rsidRPr="00F60C16" w:rsidRDefault="00A94E91" w:rsidP="00F60C16">
      <w:pPr>
        <w:pStyle w:val="ListNumber"/>
        <w:rPr>
          <w:color w:val="00B050"/>
        </w:rPr>
      </w:pPr>
      <w:r w:rsidRPr="00E0754A">
        <w:t>To examine factors and actors that shaped the enforcement of the IABL</w:t>
      </w:r>
      <w:r w:rsidR="00F60C16">
        <w:t xml:space="preserve">; </w:t>
      </w:r>
      <w:r w:rsidRPr="00F60C16">
        <w:rPr>
          <w:color w:val="00B050"/>
        </w:rPr>
        <w:t>whether populism of religions and political manipulation of religions influence the enforcement of the IABL.</w:t>
      </w:r>
    </w:p>
    <w:p w14:paraId="4E0EC48B" w14:textId="14D32B0A" w:rsidR="00522440" w:rsidRPr="00F60C16" w:rsidRDefault="00F60C16" w:rsidP="00B83A1B">
      <w:pPr>
        <w:pStyle w:val="ListNumber"/>
        <w:rPr>
          <w:color w:val="00B050"/>
        </w:rPr>
      </w:pPr>
      <w:r w:rsidRPr="00F60C16">
        <w:rPr>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45CB7F39" w:rsidR="00C2513E" w:rsidRPr="00F60C16" w:rsidRDefault="00F60C16">
      <w:pPr>
        <w:pStyle w:val="ListNumber"/>
        <w:numPr>
          <w:ilvl w:val="0"/>
          <w:numId w:val="3"/>
        </w:numPr>
        <w:rPr>
          <w:color w:val="00B050"/>
        </w:rPr>
      </w:pPr>
      <w:r w:rsidRPr="00F60C16">
        <w:rPr>
          <w:color w:val="00B050"/>
        </w:rPr>
        <w:lastRenderedPageBreak/>
        <w:t xml:space="preserve">To what extent the IABL enforcement </w:t>
      </w:r>
      <w:r w:rsidR="009C5722">
        <w:rPr>
          <w:color w:val="00B050"/>
        </w:rPr>
        <w:t>degrade</w:t>
      </w:r>
      <w:r w:rsidRPr="00F60C16">
        <w:rPr>
          <w:color w:val="00B050"/>
        </w:rPr>
        <w:t xml:space="preserve"> the rule of law</w:t>
      </w:r>
      <w:r w:rsidR="009C5722">
        <w:rPr>
          <w:color w:val="00B050"/>
        </w:rPr>
        <w:t xml:space="preserve"> and damage social justice</w:t>
      </w:r>
      <w:r w:rsidR="00C2513E" w:rsidRPr="00F60C16">
        <w:rPr>
          <w:color w:val="00B050"/>
        </w:rPr>
        <w:t>?</w:t>
      </w:r>
    </w:p>
    <w:p w14:paraId="33296C45" w14:textId="5D603F30" w:rsidR="00C2513E" w:rsidRPr="00F60C16" w:rsidRDefault="00C2513E">
      <w:pPr>
        <w:pStyle w:val="ListNumber"/>
        <w:numPr>
          <w:ilvl w:val="0"/>
          <w:numId w:val="3"/>
        </w:numPr>
        <w:rPr>
          <w:color w:val="00B050"/>
        </w:rPr>
      </w:pPr>
      <w:r w:rsidRPr="00F60C16">
        <w:rPr>
          <w:color w:val="00B050"/>
        </w:rPr>
        <w:t xml:space="preserve">What </w:t>
      </w:r>
      <w:r w:rsidR="00F60C16" w:rsidRPr="00F60C16">
        <w:rPr>
          <w:color w:val="00B050"/>
        </w:rPr>
        <w:t>are the actors and factors shaping court decisions on the IABL enforcement</w:t>
      </w:r>
      <w:r w:rsidRPr="00F60C16">
        <w:rPr>
          <w:color w:val="00B050"/>
        </w:rPr>
        <w:t>?</w:t>
      </w:r>
      <w:r w:rsidR="00F60C16" w:rsidRPr="00F60C16">
        <w:rPr>
          <w:color w:val="00B050"/>
        </w:rPr>
        <w:t xml:space="preserve"> What are the impacts of the IABL and if it brings order to society and creating harmonious relations between religious adherents?</w:t>
      </w:r>
    </w:p>
    <w:p w14:paraId="7E924FF1" w14:textId="0C784636" w:rsidR="003E2BCF" w:rsidRPr="00F60C16" w:rsidRDefault="00F60C16">
      <w:pPr>
        <w:pStyle w:val="ListNumber"/>
        <w:numPr>
          <w:ilvl w:val="0"/>
          <w:numId w:val="3"/>
        </w:numPr>
        <w:rPr>
          <w:color w:val="00B050"/>
        </w:rPr>
      </w:pPr>
      <w:r w:rsidRPr="00F60C16">
        <w:rPr>
          <w:color w:val="00B050"/>
        </w:rPr>
        <w:t>If the decisions made by the court gives rise to a real construction between the state and religion in Indonesia and what type of relationship</w:t>
      </w:r>
      <w:r w:rsidR="00C2513E" w:rsidRPr="00F60C16">
        <w:rPr>
          <w:color w:val="00B050"/>
        </w:rPr>
        <w:t>?</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3B0D47AE" w14:textId="77777777" w:rsidR="005305B5" w:rsidRDefault="005305B5" w:rsidP="005305B5">
      <w:pPr>
        <w:pStyle w:val="ParagraphafSubheader"/>
      </w:pPr>
      <w:r>
        <w:t>In the past two decades, several studies have been conducted on the Blasphemy Law in Indonesia, but their research objectives and analytical approaches differ from those of the present stud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B.N. (2012), and </w:t>
      </w:r>
      <w:proofErr w:type="spellStart"/>
      <w:r>
        <w:t>Muktiono</w:t>
      </w:r>
      <w:proofErr w:type="spellEnd"/>
      <w:r>
        <w:t xml:space="preserve"> (2021) conducted normative studies using a top-down approach to </w:t>
      </w:r>
      <w:proofErr w:type="spellStart"/>
      <w:r>
        <w:t>analyze</w:t>
      </w:r>
      <w:proofErr w:type="spellEnd"/>
      <w:r>
        <w:t xml:space="preserve"> the law and court decisions. These studies assessed the conformity of existing regulations with international human rights norms and standards. Al-</w:t>
      </w:r>
      <w:proofErr w:type="spellStart"/>
      <w:r>
        <w:t>Khanif's</w:t>
      </w:r>
      <w:proofErr w:type="spellEnd"/>
      <w:r>
        <w:t xml:space="preserve"> (2008) study, for example, </w:t>
      </w:r>
      <w:proofErr w:type="spellStart"/>
      <w:r>
        <w:t>analyzed</w:t>
      </w:r>
      <w:proofErr w:type="spellEnd"/>
      <w:r>
        <w:t xml:space="preserve"> blasphemy cases of Ahmadiyya from the perspective of International Human Rights Law. </w:t>
      </w:r>
      <w:proofErr w:type="spellStart"/>
      <w:r>
        <w:t>Margiyono</w:t>
      </w:r>
      <w:proofErr w:type="spellEnd"/>
      <w:r>
        <w:t xml:space="preserve"> et al. (2010) reviewed the arguments of the judges of the Constitutional Court during their examination of the Anti-Defamation Law. </w:t>
      </w:r>
      <w:proofErr w:type="spellStart"/>
      <w:r>
        <w:t>Noorsena</w:t>
      </w:r>
      <w:proofErr w:type="spellEnd"/>
      <w:r>
        <w:t xml:space="preserve"> (2012) focused on normatively reviewing blasphemy cases to reformulate Article 156a of the Criminal Code, which is often used as the basis for criminalizing blasphemy. </w:t>
      </w:r>
      <w:proofErr w:type="spellStart"/>
      <w:r>
        <w:t>Arief</w:t>
      </w:r>
      <w:proofErr w:type="spellEnd"/>
      <w:r>
        <w:t xml:space="preserve">, B.N. (2012) conducted a comparative study of blasphemy offenses in Indonesia with other countries. </w:t>
      </w:r>
      <w:proofErr w:type="spellStart"/>
      <w:r>
        <w:t>Muktiono's</w:t>
      </w:r>
      <w:proofErr w:type="spellEnd"/>
      <w:r>
        <w:t xml:space="preserve"> (2021) study also used a normative approach to study the importance of the principle of non-discrimination in cases of blasphemy in Indonesia.</w:t>
      </w:r>
    </w:p>
    <w:p w14:paraId="1F24A627" w14:textId="51A17B8A" w:rsidR="00755237" w:rsidRPr="00E0754A" w:rsidRDefault="005305B5" w:rsidP="005305B5">
      <w:pPr>
        <w:pStyle w:val="ParagraphNormal"/>
      </w:pPr>
      <w:r>
        <w:t xml:space="preserve">However, Arifin's (2010) study used a limited sociological approach to examine the judge's considerations on the statements of religious figures in court in the Shia vs. Sunni case. This present study, on the other hand, adopts a socio-legal approach to </w:t>
      </w:r>
      <w:proofErr w:type="spellStart"/>
      <w:r>
        <w:t>analyze</w:t>
      </w:r>
      <w:proofErr w:type="spellEnd"/>
      <w:r>
        <w:t xml:space="preserve"> the </w:t>
      </w:r>
      <w:proofErr w:type="spellStart"/>
      <w:r>
        <w:t>sociopolitical</w:t>
      </w:r>
      <w:proofErr w:type="spellEnd"/>
      <w:r>
        <w:t xml:space="preserve">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5305B5">
        <w:rPr>
          <w:i/>
          <w:iCs/>
        </w:rPr>
        <w:t xml:space="preserve">main hakim </w:t>
      </w:r>
      <w:proofErr w:type="spellStart"/>
      <w:r w:rsidRPr="005305B5">
        <w:rPr>
          <w:i/>
          <w:iCs/>
        </w:rPr>
        <w:t>sendiri</w:t>
      </w:r>
      <w:proofErr w:type="spellEnd"/>
      <w:r w:rsidRPr="005305B5">
        <w:rPr>
          <w:i/>
          <w:iCs/>
        </w:rPr>
        <w:t>.</w:t>
      </w:r>
      <w:r>
        <w:t xml:space="preserve">” The study also investigates </w:t>
      </w:r>
      <w:r>
        <w:lastRenderedPageBreak/>
        <w:t>whether the Courts' enforcement of the IABL is influenced by the politicization of religion or populism of Islam in Indonesia.</w:t>
      </w:r>
      <w:r w:rsidR="00755237" w:rsidRPr="00E0754A">
        <w:t xml:space="preserve"> </w:t>
      </w:r>
    </w:p>
    <w:p w14:paraId="51F6B35F" w14:textId="058A1ACA" w:rsidR="005305B5" w:rsidRDefault="005305B5" w:rsidP="005305B5">
      <w:pPr>
        <w:pStyle w:val="ParagraphNormal"/>
      </w:pPr>
      <w: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proofErr w:type="spellStart"/>
      <w:r>
        <w:t>analyze</w:t>
      </w:r>
      <w:proofErr w:type="spellEnd"/>
      <w: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E0754A" w:rsidRDefault="005305B5" w:rsidP="005305B5">
      <w:pPr>
        <w:pStyle w:val="ParagraphNormal"/>
      </w:pPr>
      <w:r>
        <w:t>In contrast to this study, previous studies, such as those b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2012), and </w:t>
      </w:r>
      <w:proofErr w:type="spellStart"/>
      <w:r>
        <w:t>Muktiono</w:t>
      </w:r>
      <w:proofErr w:type="spellEnd"/>
      <w:r>
        <w:t xml:space="preserve"> (2021), use a normative approach to </w:t>
      </w:r>
      <w:proofErr w:type="spellStart"/>
      <w:r>
        <w:t>analyze</w:t>
      </w:r>
      <w:proofErr w:type="spellEnd"/>
      <w:r>
        <w:t xml:space="preserve"> the conformity of domestic legal norms with international human rights standards. Although Crouch (2014) also adopts a socio-legal approach, his study focuses on the conflict between the Muslim and Christian communities in West Java, neglecting the judge's considerations and the 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E0754A">
        <w:t xml:space="preserve">       </w:t>
      </w:r>
    </w:p>
    <w:p w14:paraId="0CC405C1" w14:textId="4AC66CF0" w:rsidR="00755237" w:rsidRPr="00E0754A" w:rsidRDefault="005305B5" w:rsidP="00C71EE8">
      <w:pPr>
        <w:pStyle w:val="ParagraphNormal"/>
      </w:pPr>
      <w:r w:rsidRPr="005305B5">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w:t>
      </w:r>
      <w:proofErr w:type="spellStart"/>
      <w:r w:rsidRPr="005305B5">
        <w:t>sociopolitical</w:t>
      </w:r>
      <w:proofErr w:type="spellEnd"/>
      <w:r w:rsidRPr="005305B5">
        <w:t xml:space="preserve"> factors. While Kamil, A. (2012) has conducted a study on the independence of courts in deciding cases in general, this study focuses on the independence of courts in blasphemy cases to reveal the various </w:t>
      </w:r>
      <w:proofErr w:type="spellStart"/>
      <w:r w:rsidRPr="005305B5">
        <w:t>sociopolitical</w:t>
      </w:r>
      <w:proofErr w:type="spellEnd"/>
      <w:r w:rsidRPr="005305B5">
        <w:t xml:space="preserve"> </w:t>
      </w:r>
      <w:r w:rsidRPr="005305B5">
        <w:lastRenderedPageBreak/>
        <w:t xml:space="preserve">dynamics that surround them, including the phenomenon of </w:t>
      </w:r>
      <w:proofErr w:type="spellStart"/>
      <w:r w:rsidRPr="005305B5">
        <w:rPr>
          <w:i/>
          <w:iCs/>
        </w:rPr>
        <w:t>eigenrichting</w:t>
      </w:r>
      <w:proofErr w:type="spellEnd"/>
      <w:r w:rsidRPr="005305B5">
        <w:t xml:space="preserve"> carried out by vigilante groups. Therefore, this study aims to identify indicators that reveal the pattern of relations between the state and religion in Indonesia.</w:t>
      </w:r>
    </w:p>
    <w:bookmarkEnd w:id="11"/>
    <w:p w14:paraId="4F86BF07" w14:textId="1CF720AE" w:rsidR="00132D13" w:rsidRPr="00E0754A" w:rsidRDefault="00F60C16" w:rsidP="006440B3">
      <w:pPr>
        <w:pStyle w:val="Heading2"/>
      </w:pPr>
      <w:r>
        <w:t>Outline of the Thesis</w:t>
      </w:r>
    </w:p>
    <w:p w14:paraId="7B2B1682" w14:textId="77777777" w:rsidR="005305B5" w:rsidRDefault="005305B5" w:rsidP="005305B5">
      <w:pPr>
        <w:pStyle w:val="ParagraphNormal"/>
      </w:pPr>
      <w: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The chapter further outlines the theoretical and conceptual frameworks that underpin the study and serve as a guide for developing research design and methods, as well as an orientation to answer the main research problems. Finally, it offers a systematic overview of the content that will be presented in each chapter.</w:t>
      </w:r>
    </w:p>
    <w:p w14:paraId="37524009" w14:textId="34DF927D" w:rsidR="004A6BC5" w:rsidRPr="00E0754A" w:rsidRDefault="005305B5" w:rsidP="005305B5">
      <w:pPr>
        <w:pStyle w:val="ParagraphNormal"/>
      </w:pPr>
      <w:r>
        <w:t>Chapter II 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E0754A">
        <w:t xml:space="preserve"> </w:t>
      </w:r>
    </w:p>
    <w:p w14:paraId="25C88C5F" w14:textId="77777777" w:rsidR="005305B5" w:rsidRDefault="005305B5" w:rsidP="005305B5">
      <w:pPr>
        <w:pStyle w:val="ParagraphNormal"/>
      </w:pPr>
      <w:r>
        <w:t xml:space="preserve">In Chapter III, the development of the enforcement of the Blasphemy Law in Indonesia is </w:t>
      </w:r>
      <w:proofErr w:type="spellStart"/>
      <w:r>
        <w:t>analyzed</w:t>
      </w:r>
      <w:proofErr w:type="spellEnd"/>
      <w: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w:t>
      </w:r>
      <w:r>
        <w:lastRenderedPageBreak/>
        <w:t xml:space="preserve">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t>analyzed</w:t>
      </w:r>
      <w:proofErr w:type="spellEnd"/>
      <w:r>
        <w:t>, which recognizes that the blasphemy law is constitutional but also potentially discriminatory against religious minority groups.</w:t>
      </w:r>
    </w:p>
    <w:p w14:paraId="20C555E2" w14:textId="7AE05F4F" w:rsidR="009F7BBC" w:rsidRPr="00E0754A" w:rsidRDefault="005305B5" w:rsidP="007441C0">
      <w:pPr>
        <w:pStyle w:val="ParagraphNormal"/>
      </w:pPr>
      <w:r>
        <w:t xml:space="preserve">Chapter IV discusses the political manipulation of religion in the enforcement of the Blasphemy Law in Indonesia, focusing on the cases of </w:t>
      </w:r>
      <w:proofErr w:type="spellStart"/>
      <w:r>
        <w:t>Ahok</w:t>
      </w:r>
      <w:proofErr w:type="spellEnd"/>
      <w:r>
        <w:t xml:space="preserve"> and </w:t>
      </w:r>
      <w:proofErr w:type="spellStart"/>
      <w:r>
        <w:t>Meiliana</w:t>
      </w:r>
      <w:proofErr w:type="spellEnd"/>
      <w:r>
        <w:t xml:space="preserve">.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w:t>
      </w:r>
      <w:proofErr w:type="spellStart"/>
      <w:r>
        <w:t>Meiliana</w:t>
      </w:r>
      <w:proofErr w:type="spellEnd"/>
      <w:r>
        <w:t xml:space="preserve"> case illustrates how the legal process was delayed during an ongoing political election process and continued by punishing </w:t>
      </w:r>
      <w:proofErr w:type="spellStart"/>
      <w:r>
        <w:t>Meiliana</w:t>
      </w:r>
      <w:proofErr w:type="spellEnd"/>
      <w:r>
        <w:t>, resulting in a lack of a fair trial.</w:t>
      </w:r>
      <w:r w:rsidR="007441C0">
        <w:t xml:space="preserve"> This chapter also examines </w:t>
      </w:r>
      <w:r>
        <w:t xml:space="preserve">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w:t>
      </w:r>
      <w:proofErr w:type="spellStart"/>
      <w:r>
        <w:t>analyzes</w:t>
      </w:r>
      <w:proofErr w:type="spellEnd"/>
      <w:r>
        <w:t xml:space="preserve"> to what extent the Courts have been affected by the virality of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xml:space="preserve">, and Ahmadiyya, followed by Main Hakim </w:t>
      </w:r>
      <w:proofErr w:type="spellStart"/>
      <w:r>
        <w:t>Sendiri</w:t>
      </w:r>
      <w:proofErr w:type="spellEnd"/>
      <w:r>
        <w:t>, to identify the factors and actors influencing its occurrence.</w:t>
      </w:r>
      <w:r w:rsidR="00115423" w:rsidRPr="00E0754A">
        <w:t xml:space="preserve"> </w:t>
      </w:r>
    </w:p>
    <w:p w14:paraId="4D4B124A" w14:textId="0CB5563C" w:rsidR="005305B5" w:rsidRDefault="005305B5" w:rsidP="005305B5">
      <w:pPr>
        <w:pStyle w:val="ParagraphNormal"/>
      </w:pPr>
      <w:r>
        <w:t xml:space="preserve">Chapter V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w:t>
      </w:r>
      <w:r>
        <w:lastRenderedPageBreak/>
        <w:t xml:space="preserve">development of law and the constitution, placing the relationship between the state and religion in the context of constitutional law in Indonesia. The application of the blasphemy law in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and Ahmadiyya offers a more comprehensive explanation of how pseudo-secularity between state and religion is strengthened under the Anti-Blasphemy Law, posing a threat to the right to freedom of religion.</w:t>
      </w:r>
    </w:p>
    <w:p w14:paraId="5851C4C8" w14:textId="6C4AEEF5" w:rsidR="00BA4239" w:rsidRPr="00E0754A" w:rsidRDefault="005305B5" w:rsidP="005305B5">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t>Chapter VI</w:t>
      </w:r>
      <w:r w:rsidR="007441C0">
        <w:t xml:space="preserve"> </w:t>
      </w:r>
      <w: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236651F3" w14:textId="43DE59E8" w:rsidR="00793069" w:rsidRPr="00E0754A" w:rsidRDefault="00793069" w:rsidP="00FD7485">
      <w:pPr>
        <w:pStyle w:val="CHAPsStyle14ptBoldCentered"/>
      </w:pPr>
      <w:bookmarkStart w:id="12" w:name="_Toc118302736"/>
      <w:bookmarkStart w:id="13" w:name="_Toc121200542"/>
      <w:r w:rsidRPr="00E0754A">
        <w:lastRenderedPageBreak/>
        <w:t>CHAPTER II</w:t>
      </w:r>
      <w:r w:rsidR="00713861" w:rsidRPr="00E0754A">
        <w:t xml:space="preserve"> </w:t>
      </w:r>
      <w:r w:rsidR="00713861" w:rsidRPr="00E0754A">
        <w:br/>
      </w:r>
      <w:r w:rsidRPr="00E0754A">
        <w:t>RESEARCH DESIGN</w:t>
      </w:r>
      <w:bookmarkEnd w:id="12"/>
      <w:r w:rsidR="00E477A6" w:rsidRPr="00E0754A">
        <w:t>: A SOCIO-LEGAL STUDY APPROACH WHILST REFORMING INDONESIA’S ANTI BLASPHEMY LAW</w:t>
      </w:r>
      <w:bookmarkEnd w:id="13"/>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4" w:name="_Toc118302737"/>
      <w:bookmarkStart w:id="15" w:name="_Toc121200543"/>
      <w:r w:rsidRPr="00E0754A">
        <w:t>Introduction</w:t>
      </w:r>
      <w:bookmarkEnd w:id="14"/>
      <w:bookmarkEnd w:id="15"/>
    </w:p>
    <w:p w14:paraId="5945801B" w14:textId="77777777" w:rsidR="00FD447B" w:rsidRDefault="00FD447B" w:rsidP="00FD447B">
      <w:pPr>
        <w:pStyle w:val="ParagraphafSubheader"/>
      </w:pPr>
      <w: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t>Banakar</w:t>
      </w:r>
      <w:proofErr w:type="spellEnd"/>
      <w:r>
        <w:t>, 2019; Langford, 2018; Macaulay et al., 2007; McConville and Chui, 2017).</w:t>
      </w:r>
    </w:p>
    <w:p w14:paraId="59108635" w14:textId="6D93C2BF" w:rsidR="00FD447B" w:rsidRDefault="00FD447B" w:rsidP="00FD447B">
      <w:pPr>
        <w:pStyle w:val="ParagraphNormal"/>
      </w:pPr>
      <w: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268712C6" w:rsidR="00940518" w:rsidRPr="00E0754A" w:rsidRDefault="00FD447B" w:rsidP="00FD447B">
      <w:pPr>
        <w:pStyle w:val="ParagraphNormal"/>
        <w:rPr>
          <w:lang w:eastAsia="en-GB" w:bidi="ar-SA"/>
        </w:rPr>
      </w:pPr>
      <w:r>
        <w:t>It is urgent to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E0754A" w:rsidRDefault="00350982" w:rsidP="00350982">
      <w:pPr>
        <w:pStyle w:val="Heading2"/>
      </w:pPr>
      <w:bookmarkStart w:id="16" w:name="_Toc121200544"/>
      <w:bookmarkStart w:id="17" w:name="_Toc118302738"/>
      <w:r w:rsidRPr="00E0754A">
        <w:lastRenderedPageBreak/>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6"/>
      <w:r w:rsidRPr="00E0754A">
        <w:t xml:space="preserve"> </w:t>
      </w:r>
      <w:bookmarkEnd w:id="17"/>
    </w:p>
    <w:p w14:paraId="66395CC1" w14:textId="77777777" w:rsidR="00376519" w:rsidRDefault="00376519" w:rsidP="00376519">
      <w:pPr>
        <w:pStyle w:val="ParagraphafSubheader"/>
        <w:rPr>
          <w:lang w:eastAsia="en-GB" w:bidi="ar-SA"/>
        </w:rPr>
      </w:pPr>
      <w:r>
        <w:rPr>
          <w:lang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Pr>
          <w:lang w:eastAsia="en-GB" w:bidi="ar-SA"/>
        </w:rPr>
        <w:t>Tømte</w:t>
      </w:r>
      <w:proofErr w:type="spellEnd"/>
      <w:r>
        <w:rPr>
          <w:lang w:eastAsia="en-GB" w:bidi="ar-SA"/>
        </w:rPr>
        <w:t>, 2012).</w:t>
      </w:r>
    </w:p>
    <w:p w14:paraId="01C90878" w14:textId="6CE48B8F" w:rsidR="00DC7187" w:rsidRPr="00E0754A" w:rsidRDefault="00376519" w:rsidP="00376519">
      <w:pPr>
        <w:pStyle w:val="ParagraphNormal"/>
        <w:rPr>
          <w:lang w:eastAsia="en-GB" w:bidi="ar-SA"/>
        </w:rPr>
      </w:pPr>
      <w:r>
        <w:rPr>
          <w:lang w:eastAsia="en-GB" w:bidi="ar-SA"/>
        </w:rPr>
        <w:t>Numerous studies have concluded that the BL in Indonesia is a vague legal concept that leads to discrimination against minority religious groups (</w:t>
      </w:r>
      <w:proofErr w:type="spellStart"/>
      <w:r>
        <w:rPr>
          <w:lang w:eastAsia="en-GB" w:bidi="ar-SA"/>
        </w:rPr>
        <w:t>Menchik</w:t>
      </w:r>
      <w:proofErr w:type="spellEnd"/>
      <w:r>
        <w:rPr>
          <w:lang w:eastAsia="en-GB" w:bidi="ar-SA"/>
        </w:rPr>
        <w:t>, 2014a) and protects the majority religion, particularly Islam (</w:t>
      </w:r>
      <w:proofErr w:type="spellStart"/>
      <w:r>
        <w:rPr>
          <w:lang w:eastAsia="en-GB" w:bidi="ar-SA"/>
        </w:rPr>
        <w:t>Bagir</w:t>
      </w:r>
      <w:proofErr w:type="spellEnd"/>
      <w:r>
        <w:rPr>
          <w:lang w:eastAsia="en-GB" w:bidi="ar-SA"/>
        </w:rPr>
        <w:t xml:space="preserve">, 2013; Crouch, 2014). Furthermore, </w:t>
      </w:r>
      <w:proofErr w:type="spellStart"/>
      <w:r>
        <w:rPr>
          <w:lang w:eastAsia="en-GB" w:bidi="ar-SA"/>
        </w:rPr>
        <w:t>Nalle</w:t>
      </w:r>
      <w:proofErr w:type="spellEnd"/>
      <w:r>
        <w:rPr>
          <w:lang w:eastAsia="en-GB" w:bidi="ar-SA"/>
        </w:rPr>
        <w:t xml:space="preserve"> (2017) argues that the IBL fosters horizontal conflicts and violence and undermines the neutrality of the state in relation to religion, as it allows the government to interpret religion.</w:t>
      </w:r>
      <w:r w:rsidR="00DC7187" w:rsidRPr="00E0754A">
        <w:rPr>
          <w:lang w:eastAsia="en-GB" w:bidi="ar-SA"/>
        </w:rPr>
        <w:t xml:space="preserve"> </w:t>
      </w:r>
    </w:p>
    <w:p w14:paraId="6269076F" w14:textId="77777777" w:rsidR="00376519" w:rsidRDefault="00376519" w:rsidP="00376519">
      <w:pPr>
        <w:pStyle w:val="ParagraphNormal"/>
        <w:rPr>
          <w:lang w:eastAsia="en-GB" w:bidi="ar-SA"/>
        </w:rPr>
      </w:pPr>
      <w:r>
        <w:rPr>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w:t>
      </w:r>
      <w:proofErr w:type="spellStart"/>
      <w:r>
        <w:rPr>
          <w:lang w:eastAsia="en-GB" w:bidi="ar-SA"/>
        </w:rPr>
        <w:t>analyze</w:t>
      </w:r>
      <w:proofErr w:type="spellEnd"/>
      <w:r>
        <w:rPr>
          <w:lang w:eastAsia="en-GB" w:bidi="ar-SA"/>
        </w:rPr>
        <w:t xml:space="preserv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Pr>
          <w:lang w:eastAsia="en-GB" w:bidi="ar-SA"/>
        </w:rPr>
        <w:lastRenderedPageBreak/>
        <w:t xml:space="preserve">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w:t>
      </w:r>
      <w:proofErr w:type="spellStart"/>
      <w:r>
        <w:rPr>
          <w:lang w:eastAsia="en-GB" w:bidi="ar-SA"/>
        </w:rPr>
        <w:t>analyzing</w:t>
      </w:r>
      <w:proofErr w:type="spellEnd"/>
      <w:r>
        <w:rPr>
          <w:lang w:eastAsia="en-GB" w:bidi="ar-SA"/>
        </w:rPr>
        <w:t xml:space="preserve"> BLs.</w:t>
      </w:r>
    </w:p>
    <w:p w14:paraId="7BEC9C5A" w14:textId="6067B5AD" w:rsidR="00DC7187" w:rsidRPr="00E0754A" w:rsidRDefault="00376519" w:rsidP="00376519">
      <w:pPr>
        <w:pStyle w:val="ParagraphNormal"/>
        <w:rPr>
          <w:lang w:eastAsia="en-GB" w:bidi="ar-SA"/>
        </w:rPr>
      </w:pPr>
      <w:r>
        <w:rPr>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E0754A">
        <w:rPr>
          <w:lang w:eastAsia="en-GB" w:bidi="ar-SA"/>
        </w:rPr>
        <w:t xml:space="preserve"> </w:t>
      </w:r>
    </w:p>
    <w:p w14:paraId="19138D55" w14:textId="77777777" w:rsidR="00376519" w:rsidRDefault="00376519" w:rsidP="00376519">
      <w:pPr>
        <w:pStyle w:val="ParagraphNormal"/>
        <w:rPr>
          <w:lang w:eastAsia="en-GB" w:bidi="ar-SA"/>
        </w:rPr>
      </w:pPr>
      <w:r>
        <w:rPr>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Pr>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Default="00376519" w:rsidP="00376519">
      <w:pPr>
        <w:pStyle w:val="ParagraphNormal"/>
        <w:rPr>
          <w:lang w:eastAsia="en-GB" w:bidi="ar-SA"/>
        </w:rPr>
      </w:pPr>
      <w:r>
        <w:rPr>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Default="00376519" w:rsidP="00376519">
      <w:pPr>
        <w:pStyle w:val="ParagraphNormal"/>
        <w:rPr>
          <w:lang w:eastAsia="en-GB" w:bidi="ar-SA"/>
        </w:rPr>
      </w:pPr>
      <w:r>
        <w:rPr>
          <w:lang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Pr>
          <w:lang w:eastAsia="en-GB" w:bidi="ar-SA"/>
        </w:rPr>
        <w:t>Menchik's</w:t>
      </w:r>
      <w:proofErr w:type="spellEnd"/>
      <w:r>
        <w:rPr>
          <w:lang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Pr>
          <w:lang w:eastAsia="en-GB" w:bidi="ar-SA"/>
        </w:rPr>
        <w:t>Menchik</w:t>
      </w:r>
      <w:proofErr w:type="spellEnd"/>
      <w:r>
        <w:rPr>
          <w:lang w:eastAsia="en-GB" w:bidi="ar-SA"/>
        </w:rPr>
        <w:t xml:space="preserve"> does not examine the effect of these perceptions on the formation of legal orders by judges in court or vice versa.</w:t>
      </w:r>
    </w:p>
    <w:p w14:paraId="423C8AE6" w14:textId="34DA7A89" w:rsidR="0064159B" w:rsidRPr="00E0754A" w:rsidRDefault="00376519" w:rsidP="00376519">
      <w:pPr>
        <w:pStyle w:val="ParagraphNormal"/>
        <w:rPr>
          <w:lang w:eastAsia="en-GB" w:bidi="ar-SA"/>
        </w:rPr>
      </w:pPr>
      <w:r>
        <w:rPr>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Pr>
          <w:lang w:eastAsia="en-GB" w:bidi="ar-SA"/>
        </w:rPr>
        <w:lastRenderedPageBreak/>
        <w:t>(FORB), does not delve deeper into the reasons and contexts behind the enforcement of the law. Therefore, a multidisciplinary approach, such as a socio-legal approach, is needed to examine the public discourse in diverse populations such as Indonesia, as suggested by Habermas (1987).</w:t>
      </w:r>
      <w:r w:rsidR="00DC7187" w:rsidRPr="00E0754A">
        <w:rPr>
          <w:lang w:eastAsia="en-GB" w:bidi="ar-SA"/>
        </w:rPr>
        <w:t xml:space="preserve"> </w:t>
      </w:r>
    </w:p>
    <w:p w14:paraId="2B1162AE" w14:textId="7B18A901" w:rsidR="00350982" w:rsidRPr="00E0754A" w:rsidRDefault="00350982" w:rsidP="00350982">
      <w:pPr>
        <w:pStyle w:val="Heading2"/>
      </w:pPr>
      <w:bookmarkStart w:id="18" w:name="_Toc118302739"/>
      <w:bookmarkStart w:id="19" w:name="_Toc121200545"/>
      <w:r w:rsidRPr="00E0754A">
        <w:t>Rational for chosen methodology</w:t>
      </w:r>
      <w:bookmarkEnd w:id="18"/>
      <w:r w:rsidR="006436E9" w:rsidRPr="00E0754A">
        <w:t xml:space="preserve"> of socio-legal study approach</w:t>
      </w:r>
      <w:bookmarkEnd w:id="19"/>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w:t>
      </w:r>
      <w:r w:rsidRPr="00E0754A">
        <w:lastRenderedPageBreak/>
        <w:t xml:space="preserve">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xml:space="preserve">. A socio legal approach aims to study the collective juridical experiences or to examine how the law works, treat the norms as </w:t>
      </w:r>
      <w:r w:rsidRPr="00E0754A">
        <w:lastRenderedPageBreak/>
        <w:t>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04F497E1"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departs from the following </w:t>
      </w:r>
      <w:bookmarkStart w:id="20" w:name="_Hlk115589201"/>
      <w:r w:rsidRPr="00E0754A">
        <w:t xml:space="preserve">theoretical and conceptual </w:t>
      </w:r>
      <w:bookmarkEnd w:id="20"/>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764260FC" w:rsidR="00EB56DA" w:rsidRPr="00E0754A" w:rsidRDefault="00EB56DA" w:rsidP="00D77D9D">
      <w:pPr>
        <w:pStyle w:val="ParagraphNormal"/>
      </w:pPr>
      <w:r w:rsidRPr="00E0754A">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Nirg2DkAAAADQEAAA8AAAAAAAAAAAAAAAAAbwQAAGRycy9kb3ducmV2LnhtbFBL&#13;&#10;BQYAAAAABAAEAPMAAACABQAAAAA=&#13;&#10;" stroked="f">
                <v:textbox style="mso-fit-shape-to-text:t" inset="0,0,0,0">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E0754A" w:rsidRDefault="00EB56DA" w:rsidP="00EB56DA">
      <w:pPr>
        <w:pStyle w:val="Heading2"/>
      </w:pPr>
      <w:bookmarkStart w:id="21" w:name="_Toc118302741"/>
      <w:bookmarkStart w:id="22" w:name="_Toc121200546"/>
      <w:r w:rsidRPr="00E0754A">
        <w:t>Significance of the study</w:t>
      </w:r>
      <w:bookmarkEnd w:id="21"/>
      <w:bookmarkEnd w:id="22"/>
    </w:p>
    <w:p w14:paraId="7DEBCFD5" w14:textId="77777777" w:rsidR="00B15EF4" w:rsidRDefault="00B15EF4" w:rsidP="00B15EF4">
      <w:pPr>
        <w:pStyle w:val="ParagraphafSubheader"/>
      </w:pPr>
      <w:r>
        <w:t xml:space="preserve">This study aims to contribute to the understanding of the </w:t>
      </w:r>
      <w:proofErr w:type="spellStart"/>
      <w:r>
        <w:t>sociopolitical</w:t>
      </w:r>
      <w:proofErr w:type="spellEnd"/>
      <w:r>
        <w:t xml:space="preserve"> context surrounding the enforcement of Indonesia's blasphemy law (IABL) in relation to the right to freedom of religion or belief (</w:t>
      </w:r>
      <w:proofErr w:type="spellStart"/>
      <w:r>
        <w:t>FoRB</w:t>
      </w:r>
      <w:proofErr w:type="spellEnd"/>
      <w:r>
        <w:t xml:space="preserve">). It seeks to expand existing knowledge in </w:t>
      </w:r>
      <w:r>
        <w:lastRenderedPageBreak/>
        <w:t>this area by adopting a socio-legal approach that considers the factors and actors that influence the enforcement of the law.</w:t>
      </w:r>
    </w:p>
    <w:p w14:paraId="0B2F98D0" w14:textId="77777777" w:rsidR="00B15EF4" w:rsidRDefault="00B15EF4" w:rsidP="00B15EF4">
      <w:pPr>
        <w:pStyle w:val="ParagraphNormal"/>
      </w:pPr>
      <w:r>
        <w:t xml:space="preserve">Previous studies on the IABL have predominantly taken a top-down normative perspective of Human Rights Law. However, this study aims to provide an additional understanding of the gap between the IABL and its enforcement by examining the </w:t>
      </w:r>
      <w:proofErr w:type="spellStart"/>
      <w:r>
        <w:t>sociopolitical</w:t>
      </w:r>
      <w:proofErr w:type="spellEnd"/>
      <w:r>
        <w:t xml:space="preserve"> context that shapes the application of the law.</w:t>
      </w:r>
    </w:p>
    <w:p w14:paraId="502D5220" w14:textId="77777777" w:rsidR="00B15EF4" w:rsidRDefault="00B15EF4" w:rsidP="00B15EF4">
      <w:pPr>
        <w:pStyle w:val="ParagraphNormal"/>
      </w:pPr>
      <w: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Default="00B15EF4" w:rsidP="00B15EF4">
      <w:pPr>
        <w:pStyle w:val="ParagraphNormal"/>
      </w:pPr>
      <w: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E0754A" w:rsidRDefault="00B15EF4" w:rsidP="00B15EF4">
      <w:pPr>
        <w:pStyle w:val="ParagraphNormal"/>
      </w:pPr>
      <w:r>
        <w:t xml:space="preserve">Overall, this study seeks to expand the knowledge base on the </w:t>
      </w:r>
      <w:proofErr w:type="spellStart"/>
      <w:r>
        <w:t>sociopolitical</w:t>
      </w:r>
      <w:proofErr w:type="spellEnd"/>
      <w:r>
        <w:t xml:space="preserve"> context surrounding the enforcement of the IABL and its impact on </w:t>
      </w:r>
      <w:proofErr w:type="spellStart"/>
      <w:r>
        <w:t>FoRB</w:t>
      </w:r>
      <w:proofErr w:type="spellEnd"/>
      <w:r>
        <w:t>. It aims to provide insights for law enforcers and legislators to promote human rights and uphold the rule of law while enhancing legal certainty and justice in Indonesia.</w:t>
      </w:r>
    </w:p>
    <w:p w14:paraId="39C8B0D3" w14:textId="6C7FCAC3" w:rsidR="00B3047C" w:rsidRPr="00E0754A" w:rsidRDefault="00B3047C" w:rsidP="00B3047C">
      <w:pPr>
        <w:pStyle w:val="Heading2"/>
      </w:pPr>
      <w:bookmarkStart w:id="23" w:name="_Toc118302742"/>
      <w:bookmarkStart w:id="24" w:name="_Toc121200547"/>
      <w:r w:rsidRPr="00E0754A">
        <w:lastRenderedPageBreak/>
        <w:t>The research tools: Case studies</w:t>
      </w:r>
      <w:bookmarkEnd w:id="23"/>
      <w:bookmarkEnd w:id="24"/>
    </w:p>
    <w:p w14:paraId="63346FC2" w14:textId="77777777" w:rsidR="00B3047C" w:rsidRPr="00E0754A" w:rsidRDefault="00B3047C" w:rsidP="00B3047C">
      <w:pPr>
        <w:pStyle w:val="ParagraphNormal"/>
      </w:pPr>
      <w:r w:rsidRPr="00E0754A">
        <w:t xml:space="preserve">This study uses a case studies approach of a selected number of blasphemy cases, namely the </w:t>
      </w:r>
      <w:proofErr w:type="spellStart"/>
      <w:r w:rsidRPr="00E0754A">
        <w:t>Ahok</w:t>
      </w:r>
      <w:proofErr w:type="spellEnd"/>
      <w:r w:rsidRPr="00E0754A">
        <w:t xml:space="preserve"> case,</w:t>
      </w:r>
      <w:r w:rsidRPr="00E0754A">
        <w:rPr>
          <w:rStyle w:val="FootnoteReference"/>
        </w:rPr>
        <w:footnoteReference w:id="11"/>
      </w:r>
      <w:r w:rsidRPr="00E0754A">
        <w:t xml:space="preserve"> the </w:t>
      </w:r>
      <w:proofErr w:type="spellStart"/>
      <w:r w:rsidRPr="00E0754A">
        <w:t>Meiliana</w:t>
      </w:r>
      <w:proofErr w:type="spellEnd"/>
      <w:r w:rsidRPr="00E0754A">
        <w:t xml:space="preserve"> case,</w:t>
      </w:r>
      <w:r w:rsidRPr="00E0754A">
        <w:rPr>
          <w:rStyle w:val="FootnoteReference"/>
        </w:rPr>
        <w:footnoteReference w:id="12"/>
      </w:r>
      <w:r w:rsidRPr="00E0754A">
        <w:t xml:space="preserve"> the </w:t>
      </w:r>
      <w:proofErr w:type="spellStart"/>
      <w:r w:rsidRPr="00E0754A">
        <w:t>Gafatar</w:t>
      </w:r>
      <w:proofErr w:type="spellEnd"/>
      <w:r w:rsidRPr="00E0754A">
        <w:t xml:space="preserve"> (</w:t>
      </w:r>
      <w:proofErr w:type="spellStart"/>
      <w:r w:rsidRPr="00E0754A">
        <w:t>Millah</w:t>
      </w:r>
      <w:proofErr w:type="spellEnd"/>
      <w:r w:rsidRPr="00E0754A">
        <w:t xml:space="preserve"> Abraham) case,</w:t>
      </w:r>
      <w:r w:rsidRPr="00E0754A">
        <w:rPr>
          <w:rStyle w:val="FootnoteReference"/>
        </w:rPr>
        <w:footnoteReference w:id="13"/>
      </w:r>
      <w:r w:rsidRPr="00E0754A">
        <w:t xml:space="preserve"> the case of Ahmadiyya and the case of Bambang </w:t>
      </w:r>
      <w:proofErr w:type="spellStart"/>
      <w:r w:rsidRPr="00E0754A">
        <w:t>Bima</w:t>
      </w:r>
      <w:proofErr w:type="spellEnd"/>
      <w:r w:rsidRPr="00E0754A">
        <w:t>.</w:t>
      </w:r>
      <w:r w:rsidRPr="00E0754A">
        <w:rPr>
          <w:rStyle w:val="FootnoteReference"/>
        </w:rPr>
        <w:footnoteReference w:id="14"/>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5727E4" w:rsidRDefault="00E87B43" w:rsidP="00B3047C">
      <w:pPr>
        <w:pStyle w:val="ParagraphNormal"/>
        <w:rPr>
          <w:color w:val="00B050"/>
        </w:rPr>
      </w:pPr>
      <w:r w:rsidRPr="00E0754A">
        <w:rPr>
          <w:noProof/>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 xml:space="preserve">(Davis </w:t>
      </w:r>
      <w:r w:rsidR="00C45BB9" w:rsidRPr="00E0754A">
        <w:rPr>
          <w:rFonts w:cs="Linux Libertine"/>
        </w:rPr>
        <w:lastRenderedPageBreak/>
        <w:t>and Robinson, 2006)</w:t>
      </w:r>
      <w:r w:rsidR="00C45BB9" w:rsidRPr="00E0754A">
        <w:fldChar w:fldCharType="end"/>
      </w:r>
      <w:r w:rsidR="00C45BB9" w:rsidRPr="00E0754A">
        <w:t>.</w:t>
      </w:r>
      <w:r w:rsidR="00B3047C" w:rsidRPr="00E0754A">
        <w:t xml:space="preserve"> This complexity, coupled with dynamic socio</w:t>
      </w:r>
      <w:r w:rsidR="005727E4">
        <w:t>-</w:t>
      </w:r>
      <w:r w:rsidR="00B3047C" w:rsidRPr="00E0754A">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5727E4">
        <w:rPr>
          <w:color w:val="00B050"/>
        </w:rPr>
        <w:t xml:space="preserve">that the </w:t>
      </w:r>
      <w:proofErr w:type="spellStart"/>
      <w:r w:rsidR="00B3047C" w:rsidRPr="005727E4">
        <w:rPr>
          <w:color w:val="00B050"/>
        </w:rPr>
        <w:t>Ahok</w:t>
      </w:r>
      <w:proofErr w:type="spellEnd"/>
      <w:r w:rsidR="00B3047C" w:rsidRPr="005727E4">
        <w:rPr>
          <w:color w:val="00B050"/>
        </w:rPr>
        <w:t xml:space="preserve"> case,</w:t>
      </w:r>
      <w:r w:rsidR="00B3047C" w:rsidRPr="005727E4">
        <w:rPr>
          <w:rStyle w:val="FootnoteReference"/>
          <w:color w:val="00B050"/>
        </w:rPr>
        <w:footnoteReference w:id="15"/>
      </w:r>
      <w:r w:rsidR="00B3047C" w:rsidRPr="005727E4">
        <w:rPr>
          <w:color w:val="00B050"/>
        </w:rPr>
        <w:t xml:space="preserve"> a Chinese Christian, represents the Jakarta area, Indonesia's capital city, where the people are multicultural, more open and have a higher educational background. </w:t>
      </w:r>
      <w:proofErr w:type="spellStart"/>
      <w:r w:rsidR="00B3047C" w:rsidRPr="005727E4">
        <w:rPr>
          <w:color w:val="00B050"/>
        </w:rPr>
        <w:t>Ahok's</w:t>
      </w:r>
      <w:proofErr w:type="spellEnd"/>
      <w:r w:rsidR="00B3047C" w:rsidRPr="005727E4">
        <w:rPr>
          <w:color w:val="00B050"/>
        </w:rPr>
        <w:t xml:space="preserve"> case contains very strong political nuances where Islamist groups mobilized the masses and used the issue of blasphemy to confront </w:t>
      </w:r>
      <w:proofErr w:type="spellStart"/>
      <w:r w:rsidR="00B3047C" w:rsidRPr="005727E4">
        <w:rPr>
          <w:color w:val="00B050"/>
        </w:rPr>
        <w:t>Ahok</w:t>
      </w:r>
      <w:proofErr w:type="spellEnd"/>
      <w:r w:rsidR="00B3047C" w:rsidRPr="005727E4">
        <w:rPr>
          <w:color w:val="00B050"/>
        </w:rPr>
        <w:t xml:space="preserve"> in the 2019-2024 Governor election, so </w:t>
      </w:r>
      <w:proofErr w:type="spellStart"/>
      <w:r w:rsidR="00B3047C" w:rsidRPr="005727E4">
        <w:rPr>
          <w:color w:val="00B050"/>
        </w:rPr>
        <w:t>Ahok</w:t>
      </w:r>
      <w:proofErr w:type="spellEnd"/>
      <w:r w:rsidR="00B3047C" w:rsidRPr="005727E4">
        <w:rPr>
          <w:color w:val="00B050"/>
        </w:rPr>
        <w:t xml:space="preserve"> was sentenced to 2 (two) years in prison, and he lost in the 2019 local election.</w:t>
      </w:r>
    </w:p>
    <w:p w14:paraId="1FCFBD33" w14:textId="77777777" w:rsidR="00B3047C" w:rsidRPr="005727E4" w:rsidRDefault="00B3047C" w:rsidP="00B3047C">
      <w:pPr>
        <w:pStyle w:val="ParagraphNormal"/>
        <w:rPr>
          <w:color w:val="00B050"/>
        </w:rPr>
      </w:pPr>
      <w:r w:rsidRPr="005727E4">
        <w:rPr>
          <w:color w:val="00B050"/>
        </w:rPr>
        <w:t>The case of Ahmadiyya,</w:t>
      </w:r>
      <w:r w:rsidRPr="005727E4">
        <w:rPr>
          <w:rStyle w:val="FootnoteReference"/>
          <w:color w:val="00B050"/>
        </w:rPr>
        <w:footnoteReference w:id="16"/>
      </w:r>
      <w:r w:rsidRPr="005727E4">
        <w:rPr>
          <w:color w:val="00B050"/>
        </w:rPr>
        <w:t xml:space="preserve"> a new religious movement, in </w:t>
      </w:r>
      <w:proofErr w:type="spellStart"/>
      <w:r w:rsidRPr="005727E4">
        <w:rPr>
          <w:color w:val="00B050"/>
        </w:rPr>
        <w:t>Cikeusik</w:t>
      </w:r>
      <w:proofErr w:type="spellEnd"/>
      <w:r w:rsidRPr="005727E4">
        <w:rPr>
          <w:color w:val="00B050"/>
        </w:rPr>
        <w:t xml:space="preserve">, </w:t>
      </w:r>
      <w:proofErr w:type="spellStart"/>
      <w:r w:rsidRPr="005727E4">
        <w:rPr>
          <w:color w:val="00B050"/>
        </w:rPr>
        <w:t>Pandeglang</w:t>
      </w:r>
      <w:proofErr w:type="spellEnd"/>
      <w:r w:rsidRPr="005727E4">
        <w:rPr>
          <w:color w:val="00B050"/>
        </w:rPr>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Gafatar</w:t>
      </w:r>
      <w:proofErr w:type="spellEnd"/>
      <w:r w:rsidRPr="005727E4">
        <w:rPr>
          <w:color w:val="00B050"/>
        </w:rPr>
        <w:t>,</w:t>
      </w:r>
      <w:r w:rsidRPr="005727E4">
        <w:rPr>
          <w:rStyle w:val="FootnoteReference"/>
          <w:color w:val="00B050"/>
        </w:rPr>
        <w:footnoteReference w:id="17"/>
      </w:r>
      <w:r w:rsidRPr="005727E4">
        <w:rPr>
          <w:color w:val="00B050"/>
        </w:rPr>
        <w:t xml:space="preserve"> in Kalimantan, the members come from various Indonesia regions with middle to lower economies. The case of </w:t>
      </w:r>
      <w:proofErr w:type="spellStart"/>
      <w:r w:rsidRPr="005727E4">
        <w:rPr>
          <w:color w:val="00B050"/>
        </w:rPr>
        <w:t>Gafatar</w:t>
      </w:r>
      <w:proofErr w:type="spellEnd"/>
      <w:r w:rsidRPr="005727E4">
        <w:rPr>
          <w:color w:val="00B050"/>
        </w:rPr>
        <w:t xml:space="preserve"> is like the case of the Ahmadiyya, which is also characterized by various forms of violence by vigilante groups. </w:t>
      </w:r>
      <w:proofErr w:type="spellStart"/>
      <w:r w:rsidRPr="005727E4">
        <w:rPr>
          <w:color w:val="00B050"/>
        </w:rPr>
        <w:t>Gafatar</w:t>
      </w:r>
      <w:proofErr w:type="spellEnd"/>
      <w:r w:rsidRPr="005727E4">
        <w:rPr>
          <w:color w:val="00B050"/>
        </w:rPr>
        <w:t xml:space="preserve">, which initially invited his followers to be independent and has been supported by many parties, was eventually accused of being affiliated with </w:t>
      </w:r>
      <w:proofErr w:type="spellStart"/>
      <w:r w:rsidRPr="005727E4">
        <w:rPr>
          <w:color w:val="00B050"/>
        </w:rPr>
        <w:t>Millah</w:t>
      </w:r>
      <w:proofErr w:type="spellEnd"/>
      <w:r w:rsidRPr="005727E4">
        <w:rPr>
          <w:color w:val="00B050"/>
        </w:rPr>
        <w:t xml:space="preserve"> Abraham, whose leader was once considered a heretic and was still serving time when this case emerged.</w:t>
      </w:r>
    </w:p>
    <w:p w14:paraId="55DFAA19" w14:textId="610FD482"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Meiliana</w:t>
      </w:r>
      <w:proofErr w:type="spellEnd"/>
      <w:r w:rsidRPr="005727E4">
        <w:rPr>
          <w:color w:val="00B050"/>
        </w:rPr>
        <w:t>,</w:t>
      </w:r>
      <w:r w:rsidRPr="005727E4">
        <w:rPr>
          <w:rStyle w:val="FootnoteReference"/>
          <w:color w:val="00B050"/>
        </w:rPr>
        <w:footnoteReference w:id="18"/>
      </w:r>
      <w:r w:rsidRPr="005727E4">
        <w:rPr>
          <w:color w:val="00B050"/>
        </w:rPr>
        <w:t xml:space="preserve"> a Chinese Buddhist woman, live in </w:t>
      </w:r>
      <w:proofErr w:type="spellStart"/>
      <w:r w:rsidRPr="005727E4">
        <w:rPr>
          <w:color w:val="00B050"/>
        </w:rPr>
        <w:t>Tanjung</w:t>
      </w:r>
      <w:proofErr w:type="spellEnd"/>
      <w:r w:rsidRPr="005727E4">
        <w:rPr>
          <w:color w:val="00B050"/>
        </w:rPr>
        <w:t xml:space="preserve"> </w:t>
      </w:r>
      <w:proofErr w:type="spellStart"/>
      <w:r w:rsidRPr="005727E4">
        <w:rPr>
          <w:color w:val="00B050"/>
        </w:rPr>
        <w:t>Balai</w:t>
      </w:r>
      <w:proofErr w:type="spellEnd"/>
      <w:r w:rsidRPr="005727E4">
        <w:rPr>
          <w:color w:val="00B050"/>
        </w:rPr>
        <w:t xml:space="preserve"> Medan where people are heterogeneous and have a strong Malay culture character by upholding customary principles, </w:t>
      </w:r>
      <w:r w:rsidR="00B40CBB" w:rsidRPr="005727E4">
        <w:rPr>
          <w:color w:val="00B050"/>
        </w:rPr>
        <w:t>“</w:t>
      </w:r>
      <w:r w:rsidRPr="005727E4">
        <w:rPr>
          <w:i/>
          <w:iCs/>
          <w:color w:val="00B050"/>
        </w:rPr>
        <w:t xml:space="preserve">Adat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Kitabullah</w:t>
      </w:r>
      <w:proofErr w:type="spellEnd"/>
      <w:r w:rsidR="00B40CBB" w:rsidRPr="005727E4">
        <w:rPr>
          <w:color w:val="00B050"/>
        </w:rPr>
        <w:t>”</w:t>
      </w:r>
      <w:r w:rsidRPr="005727E4">
        <w:rPr>
          <w:color w:val="00B050"/>
        </w:rPr>
        <w:t xml:space="preserve"> or</w:t>
      </w:r>
      <w:r w:rsidR="00B40CBB" w:rsidRPr="005727E4">
        <w:rPr>
          <w:color w:val="00B050"/>
        </w:rPr>
        <w:t xml:space="preserve"> “</w:t>
      </w:r>
      <w:r w:rsidRPr="005727E4">
        <w:rPr>
          <w:color w:val="00B050"/>
        </w:rPr>
        <w:t>the tradition is based on Sharia, and the Sharia is based on the Koran</w:t>
      </w:r>
      <w:r w:rsidR="00B40CBB" w:rsidRPr="005727E4">
        <w:rPr>
          <w:color w:val="00B050"/>
        </w:rPr>
        <w:t>”</w:t>
      </w:r>
      <w:r w:rsidRPr="005727E4">
        <w:rPr>
          <w:color w:val="00B050"/>
        </w:rPr>
        <w:t xml:space="preserve">. </w:t>
      </w:r>
      <w:proofErr w:type="spellStart"/>
      <w:r w:rsidRPr="005727E4">
        <w:rPr>
          <w:color w:val="00B050"/>
        </w:rPr>
        <w:t>Meiliana’s</w:t>
      </w:r>
      <w:proofErr w:type="spellEnd"/>
      <w:r w:rsidRPr="005727E4">
        <w:rPr>
          <w:color w:val="00B050"/>
        </w:rPr>
        <w:t xml:space="preserve"> protest to a </w:t>
      </w:r>
      <w:r w:rsidR="00337FF4" w:rsidRPr="005727E4">
        <w:rPr>
          <w:color w:val="00B050"/>
        </w:rPr>
        <w:t>neighbour</w:t>
      </w:r>
      <w:r w:rsidRPr="005727E4">
        <w:rPr>
          <w:color w:val="00B050"/>
        </w:rPr>
        <w:t xml:space="preserve"> mosque for a too loud call of praying was considered </w:t>
      </w:r>
      <w:r w:rsidRPr="005727E4">
        <w:rPr>
          <w:color w:val="00B050"/>
        </w:rPr>
        <w:lastRenderedPageBreak/>
        <w:t xml:space="preserve">blasphemy against Islam. The </w:t>
      </w:r>
      <w:proofErr w:type="spellStart"/>
      <w:r w:rsidRPr="005727E4">
        <w:rPr>
          <w:color w:val="00B050"/>
        </w:rPr>
        <w:t>Meiliana’s</w:t>
      </w:r>
      <w:proofErr w:type="spellEnd"/>
      <w:r w:rsidRPr="005727E4">
        <w:rPr>
          <w:color w:val="00B050"/>
        </w:rPr>
        <w:t xml:space="preserve"> case is related to the politicization of religion and economic sentiment, where </w:t>
      </w:r>
      <w:proofErr w:type="spellStart"/>
      <w:r w:rsidRPr="005727E4">
        <w:rPr>
          <w:color w:val="00B050"/>
        </w:rPr>
        <w:t>Meiliana</w:t>
      </w:r>
      <w:proofErr w:type="spellEnd"/>
      <w:r w:rsidRPr="005727E4">
        <w:rPr>
          <w:color w:val="00B050"/>
        </w:rPr>
        <w:t xml:space="preserve"> as a Buddhist minority and of Chinese descendants is part of identity politics for hardliner Islamic groups to accuse </w:t>
      </w:r>
      <w:proofErr w:type="spellStart"/>
      <w:r w:rsidRPr="005727E4">
        <w:rPr>
          <w:color w:val="00B050"/>
        </w:rPr>
        <w:t>Meiliana</w:t>
      </w:r>
      <w:proofErr w:type="spellEnd"/>
      <w:r w:rsidRPr="005727E4">
        <w:rPr>
          <w:color w:val="00B050"/>
        </w:rPr>
        <w:t xml:space="preserve"> (</w:t>
      </w:r>
      <w:proofErr w:type="spellStart"/>
      <w:r w:rsidRPr="005727E4">
        <w:rPr>
          <w:color w:val="00B050"/>
        </w:rPr>
        <w:t>Suryadinata</w:t>
      </w:r>
      <w:proofErr w:type="spellEnd"/>
      <w:r w:rsidRPr="005727E4">
        <w:rPr>
          <w:color w:val="00B050"/>
        </w:rPr>
        <w:t xml:space="preserve">, 2019: 5-6). This case was also </w:t>
      </w:r>
      <w:r w:rsidR="00337FF4" w:rsidRPr="005727E4">
        <w:rPr>
          <w:color w:val="00B050"/>
        </w:rPr>
        <w:t>coloured</w:t>
      </w:r>
      <w:r w:rsidRPr="005727E4">
        <w:rPr>
          <w:color w:val="00B050"/>
        </w:rPr>
        <w:t xml:space="preserve"> by the Vigilante group's attack on the Vihara Temple, where the Vigilante group used the excuse of protecting religion from </w:t>
      </w:r>
      <w:proofErr w:type="spellStart"/>
      <w:r w:rsidRPr="005727E4">
        <w:rPr>
          <w:color w:val="00B050"/>
        </w:rPr>
        <w:t>Meiliana's</w:t>
      </w:r>
      <w:proofErr w:type="spellEnd"/>
      <w:r w:rsidRPr="005727E4">
        <w:rPr>
          <w:color w:val="00B050"/>
        </w:rPr>
        <w:t xml:space="preserve"> actions, which were considered insulting to Islam. The difference between the decision of the first instance court that ruled </w:t>
      </w:r>
      <w:proofErr w:type="spellStart"/>
      <w:r w:rsidRPr="005727E4">
        <w:rPr>
          <w:color w:val="00B050"/>
        </w:rPr>
        <w:t>Meiliana</w:t>
      </w:r>
      <w:proofErr w:type="spellEnd"/>
      <w:r w:rsidRPr="005727E4">
        <w:rPr>
          <w:color w:val="00B050"/>
        </w:rPr>
        <w:t xml:space="preserve"> acquitted and the decision of the Appellate Court which sentenced her to 1.5 years is interesting to examine to what extent the Court was affected by the politicization of religion and identity politics that occurred.</w:t>
      </w:r>
    </w:p>
    <w:p w14:paraId="008D6783" w14:textId="5A3071A0" w:rsidR="00B3047C" w:rsidRPr="005727E4" w:rsidRDefault="00B3047C" w:rsidP="00B3047C">
      <w:pPr>
        <w:pStyle w:val="ParagraphNormal"/>
        <w:rPr>
          <w:color w:val="00B050"/>
        </w:rPr>
      </w:pPr>
      <w:r w:rsidRPr="005727E4">
        <w:rPr>
          <w:color w:val="00B050"/>
        </w:rPr>
        <w:t xml:space="preserve">This study will also examine the case of Bambang </w:t>
      </w:r>
      <w:proofErr w:type="spellStart"/>
      <w:r w:rsidRPr="005727E4">
        <w:rPr>
          <w:color w:val="00B050"/>
        </w:rPr>
        <w:t>Bima</w:t>
      </w:r>
      <w:proofErr w:type="spellEnd"/>
      <w:r w:rsidRPr="005727E4">
        <w:rPr>
          <w:color w:val="00B050"/>
        </w:rPr>
        <w:t xml:space="preserve">, an 18-year-old Muslim man from Surabaya who found guilty before the District Court of Surabaya after he uploaded an alter song of </w:t>
      </w:r>
      <w:r w:rsidR="00B40CBB" w:rsidRPr="005727E4">
        <w:rPr>
          <w:color w:val="00B050"/>
        </w:rPr>
        <w:t>“</w:t>
      </w:r>
      <w:proofErr w:type="spellStart"/>
      <w:r w:rsidRPr="005727E4">
        <w:rPr>
          <w:i/>
          <w:iCs/>
          <w:color w:val="00B050"/>
        </w:rPr>
        <w:t>Aisyah</w:t>
      </w:r>
      <w:proofErr w:type="spellEnd"/>
      <w:r w:rsidRPr="005727E4">
        <w:rPr>
          <w:i/>
          <w:iCs/>
          <w:color w:val="00B050"/>
        </w:rPr>
        <w:t>, the Prophet’s wife</w:t>
      </w:r>
      <w:r w:rsidR="00B40CBB" w:rsidRPr="005727E4">
        <w:rPr>
          <w:color w:val="00B050"/>
        </w:rPr>
        <w:t>”</w:t>
      </w:r>
      <w:r w:rsidRPr="005727E4">
        <w:rPr>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5727E4">
        <w:rPr>
          <w:color w:val="00B050"/>
        </w:rPr>
        <w:t>-</w:t>
      </w:r>
      <w:r w:rsidRPr="005727E4">
        <w:rPr>
          <w:color w:val="00B050"/>
        </w:rPr>
        <w:t>political dynamics that occurred at that time, need to be studied further.</w:t>
      </w:r>
    </w:p>
    <w:p w14:paraId="4BC8CBAE" w14:textId="14B0B585" w:rsidR="00B3047C" w:rsidRPr="00E0754A" w:rsidRDefault="00B3047C" w:rsidP="00B3047C">
      <w:pPr>
        <w:pStyle w:val="ParagraphNormal"/>
      </w:pPr>
      <w:r w:rsidRPr="00E0754A">
        <w:t>Using these case studies approaches, this study will explain a complete picture of the socio</w:t>
      </w:r>
      <w:r w:rsidR="005727E4">
        <w:t>-</w:t>
      </w:r>
      <w:r w:rsidRPr="00E0754A">
        <w:t>political context of the enforcement of the IABL and various gaps that occur between the blasphemy law and its enforcement in practices to answer the research problems.</w:t>
      </w:r>
    </w:p>
    <w:p w14:paraId="4EA9C60C" w14:textId="77777777" w:rsidR="005727E4" w:rsidRPr="005727E4" w:rsidRDefault="005727E4" w:rsidP="005727E4">
      <w:pPr>
        <w:pStyle w:val="Heading2"/>
        <w:rPr>
          <w:color w:val="00B050"/>
        </w:rPr>
      </w:pPr>
      <w:bookmarkStart w:id="25" w:name="_Toc118302743"/>
      <w:bookmarkStart w:id="26" w:name="_Toc121200548"/>
      <w:bookmarkStart w:id="27" w:name="_Toc118302744"/>
      <w:bookmarkStart w:id="28" w:name="_Toc121200549"/>
      <w:r w:rsidRPr="005727E4">
        <w:rPr>
          <w:color w:val="00B050"/>
        </w:rPr>
        <w:t>Data collection:  in-depth interview and semi structured interview</w:t>
      </w:r>
      <w:bookmarkEnd w:id="27"/>
      <w:bookmarkEnd w:id="28"/>
    </w:p>
    <w:p w14:paraId="621F9B04" w14:textId="77777777" w:rsidR="005727E4" w:rsidRPr="00E0754A" w:rsidRDefault="005727E4" w:rsidP="005727E4">
      <w:pPr>
        <w:pStyle w:val="ParagraphNormal"/>
      </w:pPr>
      <w:r w:rsidRPr="00E0754A">
        <w:t>This study will interview the two kinds of sample, (1) experts and (2) informants</w:t>
      </w:r>
      <w:r>
        <w:t xml:space="preserve"> </w:t>
      </w:r>
      <w:r w:rsidRPr="005727E4">
        <w:rPr>
          <w:color w:val="00B050"/>
        </w:rPr>
        <w:t>with total number</w:t>
      </w:r>
      <w:r>
        <w:rPr>
          <w:color w:val="00B050"/>
        </w:rPr>
        <w:t xml:space="preserve"> </w:t>
      </w:r>
      <w:r w:rsidRPr="005727E4">
        <w:rPr>
          <w:color w:val="00B050"/>
        </w:rPr>
        <w:t xml:space="preserve">respondents are </w:t>
      </w:r>
      <w:r>
        <w:rPr>
          <w:color w:val="00B050"/>
        </w:rPr>
        <w:t>32 persons.</w:t>
      </w:r>
      <w:r w:rsidRPr="00E0754A">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w:t>
      </w:r>
      <w:r>
        <w:t>are</w:t>
      </w:r>
      <w:r w:rsidRPr="00E0754A">
        <w:t xml:space="preserve"> conducted using open-ended </w:t>
      </w:r>
      <w:r w:rsidRPr="00E0754A">
        <w:lastRenderedPageBreak/>
        <w:t>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E0754A" w:rsidRDefault="005727E4" w:rsidP="005727E4">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w:t>
      </w:r>
      <w:proofErr w:type="spellStart"/>
      <w:r w:rsidRPr="00E0754A">
        <w:t>Nahdlatul</w:t>
      </w:r>
      <w:proofErr w:type="spellEnd"/>
      <w:r w:rsidRPr="00E0754A">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E0754A">
        <w:t>Nahdlatul</w:t>
      </w:r>
      <w:proofErr w:type="spellEnd"/>
      <w:r w:rsidRPr="00E0754A">
        <w:t xml:space="preserve"> Ulama and Muhammadiyah were obtained through the statements they submitted to the Constitutional Court during the review of the Anti-Defamation Law.</w:t>
      </w:r>
    </w:p>
    <w:p w14:paraId="751E33F7" w14:textId="77777777" w:rsidR="005727E4" w:rsidRPr="00E0754A" w:rsidRDefault="005727E4" w:rsidP="005727E4">
      <w:pPr>
        <w:pStyle w:val="ParagraphNormal"/>
      </w:pPr>
      <w:r w:rsidRPr="00E0754A">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w:t>
      </w:r>
      <w:r w:rsidRPr="00E0754A">
        <w:lastRenderedPageBreak/>
        <w:t>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E0754A" w:rsidRDefault="00D37586" w:rsidP="00D37586">
      <w:pPr>
        <w:pStyle w:val="Heading2"/>
      </w:pPr>
      <w:r w:rsidRPr="00E0754A">
        <w:t>The period of study</w:t>
      </w:r>
      <w:bookmarkEnd w:id="25"/>
      <w:bookmarkEnd w:id="26"/>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E0754A" w:rsidRDefault="00EE66A6" w:rsidP="00EE66A6">
      <w:pPr>
        <w:pStyle w:val="Heading2"/>
      </w:pPr>
      <w:bookmarkStart w:id="29" w:name="_Toc118302745"/>
      <w:bookmarkStart w:id="30" w:name="_Toc121200550"/>
      <w:r w:rsidRPr="00E0754A">
        <w:t>Analysis of the data</w:t>
      </w:r>
      <w:bookmarkEnd w:id="29"/>
      <w:bookmarkEnd w:id="30"/>
    </w:p>
    <w:p w14:paraId="42BBA9F4" w14:textId="43591014" w:rsidR="00EA5EF7" w:rsidRPr="00EA5EF7" w:rsidRDefault="00EA5EF7" w:rsidP="00EA5EF7">
      <w:pPr>
        <w:pStyle w:val="ParagraphNormal"/>
      </w:pPr>
      <w:r w:rsidRPr="00EA5EF7">
        <w:rPr>
          <w:color w:val="00B050"/>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w:t>
      </w:r>
      <w:r>
        <w:rPr>
          <w:color w:val="00B050"/>
        </w:rPr>
        <w:t xml:space="preserve">This study uses the legal </w:t>
      </w:r>
      <w:r>
        <w:rPr>
          <w:color w:val="00B050"/>
        </w:rPr>
        <w:t xml:space="preserve">content analysis </w:t>
      </w:r>
      <w:r>
        <w:rPr>
          <w:color w:val="00B050"/>
        </w:rPr>
        <w:t>with</w:t>
      </w:r>
      <w:r>
        <w:rPr>
          <w:color w:val="00B050"/>
        </w:rPr>
        <w:t xml:space="preserve"> doctrinal and hermeneutic approach. </w:t>
      </w:r>
      <w:r>
        <w:rPr>
          <w:color w:val="00B050"/>
        </w:rPr>
        <w:t xml:space="preserve">The qualitative data are collecting systematically in the form of </w:t>
      </w:r>
      <w:r w:rsidRPr="00EA5EF7">
        <w:rPr>
          <w:color w:val="00B050"/>
        </w:rPr>
        <w:t xml:space="preserve">textual data, such as court cases, legal documents, and media reports. </w:t>
      </w:r>
      <w:r>
        <w:rPr>
          <w:color w:val="00B050"/>
        </w:rPr>
        <w:t>The legal c</w:t>
      </w:r>
      <w:r w:rsidRPr="00EA5EF7">
        <w:rPr>
          <w:color w:val="00B050"/>
        </w:rPr>
        <w:t xml:space="preserve">ontent analysis is used to identify themes, patterns, and trends in the data, which can be used to understand regarding the extent to which </w:t>
      </w:r>
      <w:r>
        <w:rPr>
          <w:color w:val="00B050"/>
        </w:rPr>
        <w:t xml:space="preserve">the historical development of the </w:t>
      </w:r>
      <w:r w:rsidRPr="00EA5EF7">
        <w:rPr>
          <w:color w:val="00B050"/>
        </w:rPr>
        <w:t xml:space="preserve">anti-blasphemy law </w:t>
      </w:r>
      <w:r w:rsidR="009C5722">
        <w:rPr>
          <w:color w:val="00B050"/>
        </w:rPr>
        <w:t>and its prolonged existence degrade the rule of law and damage social justice</w:t>
      </w:r>
      <w:r>
        <w:rPr>
          <w:color w:val="00B050"/>
        </w:rPr>
        <w:t>.</w:t>
      </w:r>
      <w:r>
        <w:rPr>
          <w:color w:val="00B050"/>
        </w:rPr>
        <w:t xml:space="preserve"> </w:t>
      </w:r>
      <w:r w:rsidRPr="00E0754A">
        <w:t xml:space="preserve">Legal analysis needs to be done first to evaluate legal rules and or legal system through studying the relation between rules formulated by statute or judicial decisions and the conduct of </w:t>
      </w:r>
      <w:r w:rsidRPr="00E0754A">
        <w:lastRenderedPageBreak/>
        <w:t xml:space="preserve">citizens. Then the findings of legal analysis will be studied further to find empirical data in the field. </w:t>
      </w:r>
      <w:r>
        <w:t>R</w:t>
      </w:r>
      <w:r w:rsidRPr="00E0754A">
        <w:t xml:space="preserve">eferring to </w:t>
      </w:r>
      <w:proofErr w:type="spellStart"/>
      <w:r w:rsidRPr="00E0754A">
        <w:t>Heideger</w:t>
      </w:r>
      <w:proofErr w:type="spellEnd"/>
      <w:r w:rsidRPr="00E0754A">
        <w:t xml:space="preserve">, every text is related to the context when and in what condition it was written. </w:t>
      </w:r>
    </w:p>
    <w:p w14:paraId="37B3CA91" w14:textId="4C03CF0D" w:rsidR="00EA5EF7" w:rsidRDefault="00EA5EF7" w:rsidP="00EA5EF7">
      <w:pPr>
        <w:pStyle w:val="ParagraphNormal"/>
      </w:pPr>
      <w:r w:rsidRPr="00EA5EF7">
        <w:rPr>
          <w:color w:val="00B050"/>
        </w:rPr>
        <w:t>The next analysis used is a correlation analysis of the factors and actors influencing the enforcement of the anti-blasphemy law</w:t>
      </w:r>
      <w:r>
        <w:rPr>
          <w:color w:val="00B050"/>
        </w:rPr>
        <w:t xml:space="preserve"> and it’s</w:t>
      </w:r>
      <w:r w:rsidRPr="00EA5EF7">
        <w:rPr>
          <w:color w:val="00B050"/>
        </w:rPr>
        <w:t xml:space="preserve"> the impact </w:t>
      </w:r>
      <w:r>
        <w:rPr>
          <w:color w:val="00B050"/>
        </w:rPr>
        <w:t>towards social justice</w:t>
      </w:r>
      <w:r w:rsidRPr="00EA5EF7">
        <w:rPr>
          <w:color w:val="00B050"/>
        </w:rPr>
        <w:t>.</w:t>
      </w:r>
      <w:r>
        <w:rPr>
          <w:color w:val="00B050"/>
        </w:rPr>
        <w:t xml:space="preserve"> </w:t>
      </w:r>
      <w:r w:rsidRPr="00E0754A">
        <w:t>Using case studies approach, this study aims to gain empirical data</w:t>
      </w:r>
      <w:r>
        <w:t xml:space="preserve"> from various interview</w:t>
      </w:r>
      <w:r w:rsidRPr="00E0754A">
        <w:t xml:space="preserve">, examines juridical experiences on various blasphemy cases, to understand the law and how the norms are treated </w:t>
      </w:r>
      <w:r w:rsidRPr="00E0754A">
        <w:fldChar w:fldCharType="begin"/>
      </w:r>
      <w:r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Gurvitch</w:t>
      </w:r>
      <w:proofErr w:type="spellEnd"/>
      <w:r w:rsidRPr="00E0754A">
        <w:rPr>
          <w:rFonts w:cs="Linux Libertine"/>
        </w:rPr>
        <w:t>, 1947, p. 30)</w:t>
      </w:r>
      <w:r w:rsidRPr="00E0754A">
        <w:fldChar w:fldCharType="end"/>
      </w:r>
      <w:r w:rsidRPr="00E0754A">
        <w:t xml:space="preserve"> and how the law be applied to certain context to be criticized to evaluate on how it works. </w:t>
      </w:r>
    </w:p>
    <w:p w14:paraId="4656D477" w14:textId="492B0F26" w:rsidR="00EA5EF7" w:rsidRDefault="00EA5EF7" w:rsidP="00EA5EF7">
      <w:pPr>
        <w:pStyle w:val="ParagraphNormal"/>
      </w:pPr>
      <w:r>
        <w:t>R</w:t>
      </w:r>
      <w:r w:rsidRPr="00E0754A">
        <w:t xml:space="preserve">eferring to </w:t>
      </w:r>
      <w:r w:rsidRPr="00E0754A">
        <w:fldChar w:fldCharType="begin"/>
      </w:r>
      <w:r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E0754A">
        <w:fldChar w:fldCharType="separate"/>
      </w:r>
      <w:r w:rsidRPr="00E0754A">
        <w:rPr>
          <w:rFonts w:cs="Linux Libertine"/>
        </w:rPr>
        <w:t>(Miles and Huberman, 1994, p. 30)</w:t>
      </w:r>
      <w:r w:rsidRPr="00E0754A">
        <w:fldChar w:fldCharType="end"/>
      </w:r>
      <w:r w:rsidRPr="00E0754A">
        <w:t xml:space="preserve">, the collected data will be reduced and presented by first classifying or categorizing data based on themes that emerge systematically then from the notes of the case studies, the research findings are generated. </w:t>
      </w:r>
      <w:proofErr w:type="spellStart"/>
      <w:r w:rsidRPr="00E0754A">
        <w:t>Tamanaha</w:t>
      </w:r>
      <w:proofErr w:type="spellEnd"/>
      <w:r w:rsidRPr="00E0754A">
        <w:t xml:space="preserve"> </w:t>
      </w:r>
      <w:r w:rsidRPr="00E0754A">
        <w:fldChar w:fldCharType="begin"/>
      </w:r>
      <w:r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Default="00EA5EF7" w:rsidP="00EA5EF7">
      <w:pPr>
        <w:pStyle w:val="ParagraphNormal"/>
      </w:pPr>
      <w:r w:rsidRPr="00E0754A">
        <w:t xml:space="preserve">Thus, to 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w:t>
      </w:r>
    </w:p>
    <w:p w14:paraId="7463FBDE" w14:textId="278DF759" w:rsidR="00D37586" w:rsidRPr="00E0754A" w:rsidRDefault="00EA5EF7" w:rsidP="00EA5EF7">
      <w:pPr>
        <w:pStyle w:val="ParagraphNormal"/>
      </w:pPr>
      <w:r w:rsidRPr="00E0754A">
        <w:t>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1" w:name="_Toc118302734"/>
      <w:bookmarkStart w:id="32" w:name="_Toc121200551"/>
      <w:r w:rsidRPr="00E0754A">
        <w:t>Research ethics</w:t>
      </w:r>
      <w:bookmarkEnd w:id="31"/>
      <w:bookmarkEnd w:id="32"/>
    </w:p>
    <w:p w14:paraId="1FBAF76D" w14:textId="77777777" w:rsidR="00341A57" w:rsidRPr="00E0754A" w:rsidRDefault="00341A57" w:rsidP="00341A57">
      <w:pPr>
        <w:pStyle w:val="ParagraphafSubheader"/>
      </w:pPr>
      <w:r w:rsidRPr="00E0754A">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w:t>
      </w:r>
      <w:r w:rsidRPr="00E0754A">
        <w:lastRenderedPageBreak/>
        <w:t>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lastRenderedPageBreak/>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E0754A">
        <w:t>FoRB</w:t>
      </w:r>
      <w:proofErr w:type="spellEnd"/>
      <w:r w:rsidRPr="00E0754A">
        <w:t xml:space="preserve">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075667CE" w:rsidR="00446BC4" w:rsidRPr="00E0754A" w:rsidRDefault="00FF1EBE" w:rsidP="009C5722">
      <w:pPr>
        <w:pStyle w:val="CHAPsStyle14ptBoldCentered"/>
      </w:pPr>
      <w:bookmarkStart w:id="33" w:name="_Toc118302747"/>
      <w:bookmarkStart w:id="34" w:name="_Toc121200553"/>
      <w:r w:rsidRPr="00E0754A">
        <w:lastRenderedPageBreak/>
        <w:t>CHAPTER III</w:t>
      </w:r>
      <w:r w:rsidR="00713861" w:rsidRPr="00E0754A">
        <w:t xml:space="preserve"> </w:t>
      </w:r>
      <w:bookmarkEnd w:id="33"/>
      <w:r w:rsidR="009B0952" w:rsidRPr="00E0754A">
        <w:br/>
      </w:r>
      <w:bookmarkEnd w:id="34"/>
      <w:r w:rsidR="000F2241" w:rsidRPr="000F2241">
        <w:t>DEVELOPMENT OF ANTI-BLASPHEMY LAW IN INDONESIA</w:t>
      </w:r>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99A6498" w14:textId="5AF3ED19" w:rsidR="00994D73" w:rsidRPr="00994D73" w:rsidRDefault="00994D73" w:rsidP="00994D73">
      <w:pPr>
        <w:pStyle w:val="Heading2"/>
        <w:numPr>
          <w:ilvl w:val="0"/>
          <w:numId w:val="0"/>
        </w:numPr>
        <w:ind w:left="432"/>
        <w:rPr>
          <w:rFonts w:hint="cs"/>
        </w:rPr>
      </w:pPr>
    </w:p>
    <w:p w14:paraId="2A2716FB" w14:textId="58BAB1EA" w:rsidR="00BF4BB6" w:rsidRDefault="000F2241" w:rsidP="00BB6CF6">
      <w:pPr>
        <w:pStyle w:val="Heading2"/>
      </w:pPr>
      <w:r w:rsidRPr="000F2241">
        <w:t>Historical and Legal Development of Anti-Blasphemy Law</w:t>
      </w:r>
    </w:p>
    <w:p w14:paraId="45331A2D" w14:textId="766950D7" w:rsidR="000F2241" w:rsidRDefault="000F2241" w:rsidP="000F2241">
      <w:pPr>
        <w:pStyle w:val="ParagraphafSubheader"/>
      </w:pPr>
      <w:r>
        <w:t>•</w:t>
      </w:r>
      <w:r>
        <w:tab/>
        <w:t>Overview of the Development of Indonesian Law</w:t>
      </w:r>
    </w:p>
    <w:p w14:paraId="414F459C" w14:textId="7C9275B4" w:rsidR="00994D73" w:rsidRDefault="00994D73" w:rsidP="00994D73">
      <w:pPr>
        <w:pStyle w:val="ParagraphNormal"/>
        <w:ind w:firstLine="0"/>
        <w:rPr>
          <w:color w:val="C00000"/>
        </w:rPr>
      </w:pPr>
      <w:r w:rsidRPr="00994D73">
        <w:rPr>
          <w:color w:val="C00000"/>
        </w:rPr>
        <w:t xml:space="preserve">Bab </w:t>
      </w:r>
      <w:proofErr w:type="spellStart"/>
      <w:r w:rsidRPr="00994D73">
        <w:rPr>
          <w:color w:val="C00000"/>
        </w:rPr>
        <w:t>ini</w:t>
      </w:r>
      <w:proofErr w:type="spellEnd"/>
      <w:r w:rsidRPr="00994D73">
        <w:rPr>
          <w:color w:val="C00000"/>
        </w:rPr>
        <w:t xml:space="preserve"> </w:t>
      </w:r>
      <w:proofErr w:type="spellStart"/>
      <w:r w:rsidRPr="00994D73">
        <w:rPr>
          <w:color w:val="C00000"/>
        </w:rPr>
        <w:t>menjelaskan</w:t>
      </w:r>
      <w:proofErr w:type="spellEnd"/>
      <w:r w:rsidRPr="00994D73">
        <w:rPr>
          <w:color w:val="C00000"/>
        </w:rPr>
        <w:t xml:space="preserve"> </w:t>
      </w:r>
      <w:proofErr w:type="spellStart"/>
      <w:r w:rsidRPr="00994D73">
        <w:rPr>
          <w:color w:val="C00000"/>
        </w:rPr>
        <w:t>sejarah</w:t>
      </w:r>
      <w:proofErr w:type="spellEnd"/>
      <w:r w:rsidRPr="00994D73">
        <w:rPr>
          <w:color w:val="C00000"/>
        </w:rPr>
        <w:t xml:space="preserve"> </w:t>
      </w:r>
      <w:proofErr w:type="spellStart"/>
      <w:r w:rsidRPr="00994D73">
        <w:rPr>
          <w:color w:val="C00000"/>
        </w:rPr>
        <w:t>perkembangan</w:t>
      </w:r>
      <w:proofErr w:type="spellEnd"/>
      <w:r w:rsidRPr="00994D73">
        <w:rPr>
          <w:color w:val="C00000"/>
        </w:rPr>
        <w:t xml:space="preserve"> ABL di Indonesia </w:t>
      </w:r>
      <w:proofErr w:type="spellStart"/>
      <w:r w:rsidRPr="00994D73">
        <w:rPr>
          <w:color w:val="C00000"/>
        </w:rPr>
        <w:t>serta</w:t>
      </w:r>
      <w:proofErr w:type="spellEnd"/>
      <w:r w:rsidRPr="00994D73">
        <w:rPr>
          <w:color w:val="C00000"/>
        </w:rPr>
        <w:t xml:space="preserve"> </w:t>
      </w:r>
      <w:proofErr w:type="spellStart"/>
      <w:r w:rsidRPr="00994D73">
        <w:rPr>
          <w:color w:val="C00000"/>
        </w:rPr>
        <w:t>konteks</w:t>
      </w:r>
      <w:proofErr w:type="spellEnd"/>
      <w:r w:rsidRPr="00994D73">
        <w:rPr>
          <w:color w:val="C00000"/>
        </w:rPr>
        <w:t xml:space="preserve"> </w:t>
      </w:r>
      <w:proofErr w:type="spellStart"/>
      <w:r w:rsidRPr="00994D73">
        <w:rPr>
          <w:color w:val="C00000"/>
        </w:rPr>
        <w:t>pembentukannya</w:t>
      </w:r>
      <w:proofErr w:type="spellEnd"/>
      <w:r w:rsidRPr="00994D73">
        <w:rPr>
          <w:color w:val="C00000"/>
        </w:rPr>
        <w:t xml:space="preserve"> </w:t>
      </w:r>
      <w:proofErr w:type="spellStart"/>
      <w:r w:rsidRPr="00994D73">
        <w:rPr>
          <w:color w:val="C00000"/>
        </w:rPr>
        <w:t>dari</w:t>
      </w:r>
      <w:proofErr w:type="spellEnd"/>
      <w:r w:rsidRPr="00994D73">
        <w:rPr>
          <w:color w:val="C00000"/>
        </w:rPr>
        <w:t xml:space="preserve"> </w:t>
      </w:r>
      <w:proofErr w:type="spellStart"/>
      <w:r w:rsidRPr="00994D73">
        <w:rPr>
          <w:color w:val="C00000"/>
        </w:rPr>
        <w:t>sejak</w:t>
      </w:r>
      <w:proofErr w:type="spellEnd"/>
      <w:r w:rsidRPr="00994D73">
        <w:rPr>
          <w:color w:val="C00000"/>
        </w:rPr>
        <w:t xml:space="preserve"> masa order lama </w:t>
      </w:r>
      <w:proofErr w:type="spellStart"/>
      <w:r w:rsidRPr="00994D73">
        <w:rPr>
          <w:color w:val="C00000"/>
        </w:rPr>
        <w:t>sampai</w:t>
      </w:r>
      <w:proofErr w:type="spellEnd"/>
      <w:r w:rsidRPr="00994D73">
        <w:rPr>
          <w:color w:val="C00000"/>
        </w:rPr>
        <w:t xml:space="preserve"> </w:t>
      </w:r>
      <w:proofErr w:type="spellStart"/>
      <w:r w:rsidRPr="00994D73">
        <w:rPr>
          <w:color w:val="C00000"/>
        </w:rPr>
        <w:t>dengan</w:t>
      </w:r>
      <w:proofErr w:type="spellEnd"/>
      <w:r w:rsidRPr="00994D73">
        <w:rPr>
          <w:color w:val="C00000"/>
        </w:rPr>
        <w:t xml:space="preserve"> order </w:t>
      </w:r>
      <w:proofErr w:type="spellStart"/>
      <w:r w:rsidRPr="00994D73">
        <w:rPr>
          <w:color w:val="C00000"/>
        </w:rPr>
        <w:t>baru</w:t>
      </w:r>
      <w:proofErr w:type="spellEnd"/>
      <w:r w:rsidRPr="00994D73">
        <w:rPr>
          <w:color w:val="C00000"/>
        </w:rPr>
        <w:t xml:space="preserve">. </w:t>
      </w:r>
    </w:p>
    <w:p w14:paraId="753EA8E8" w14:textId="77777777" w:rsidR="00994D73" w:rsidRPr="00994D73" w:rsidRDefault="00994D73" w:rsidP="00994D73">
      <w:pPr>
        <w:pStyle w:val="ParagraphNormal"/>
        <w:ind w:firstLine="0"/>
        <w:rPr>
          <w:color w:val="C00000"/>
        </w:rPr>
      </w:pPr>
    </w:p>
    <w:p w14:paraId="547FF8F4" w14:textId="5C282A7B" w:rsidR="000F2241" w:rsidRDefault="000F2241" w:rsidP="000F2241">
      <w:pPr>
        <w:pStyle w:val="ParagraphafSubheader"/>
      </w:pPr>
      <w:r>
        <w:t>•</w:t>
      </w:r>
      <w:r>
        <w:tab/>
        <w:t>Historical Development of Anti-Blasphemy Law</w:t>
      </w:r>
      <w:r w:rsidR="00994D73">
        <w:t xml:space="preserve"> and its context</w:t>
      </w:r>
    </w:p>
    <w:p w14:paraId="7FE8B3EE" w14:textId="77777777" w:rsidR="00994D73" w:rsidRPr="003762A7" w:rsidRDefault="00994D73" w:rsidP="00994D73">
      <w:pPr>
        <w:pStyle w:val="Heading3"/>
        <w:spacing w:line="360" w:lineRule="auto"/>
        <w:ind w:left="567" w:hanging="567"/>
        <w:rPr>
          <w:cs/>
          <w:lang w:val="en-US"/>
        </w:rPr>
      </w:pPr>
      <w:bookmarkStart w:id="35" w:name="_Toc121200560"/>
      <w:bookmarkStart w:id="36" w:name="_Toc118302750"/>
      <w:r w:rsidRPr="003762A7">
        <w:rPr>
          <w:cs/>
          <w:lang w:val="en-US"/>
        </w:rPr>
        <w:t>Du</w:t>
      </w:r>
      <w:proofErr w:type="spellStart"/>
      <w:r w:rsidRPr="003762A7">
        <w:rPr>
          <w:cs/>
          <w:lang w:val="en-US"/>
        </w:rPr>
        <w:t>ring</w:t>
      </w:r>
      <w:proofErr w:type="spellEnd"/>
      <w:r w:rsidRPr="003762A7">
        <w:rPr>
          <w:cs/>
          <w:lang w:val="en-US"/>
        </w:rPr>
        <w:t xml:space="preserve"> </w:t>
      </w:r>
      <w:proofErr w:type="spellStart"/>
      <w:r w:rsidRPr="003762A7">
        <w:rPr>
          <w:cs/>
          <w:lang w:val="en-US"/>
        </w:rPr>
        <w:t>the</w:t>
      </w:r>
      <w:proofErr w:type="spellEnd"/>
      <w:r w:rsidRPr="003762A7">
        <w:rPr>
          <w:cs/>
          <w:lang w:val="en-US"/>
        </w:rPr>
        <w:t xml:space="preserve"> </w:t>
      </w:r>
      <w:proofErr w:type="spellStart"/>
      <w:r w:rsidRPr="003762A7">
        <w:rPr>
          <w:cs/>
          <w:lang w:val="en-US"/>
        </w:rPr>
        <w:t>Guide</w:t>
      </w:r>
      <w:proofErr w:type="spellEnd"/>
      <w:r w:rsidRPr="003762A7">
        <w:rPr>
          <w:cs/>
          <w:lang w:val="en-US"/>
        </w:rPr>
        <w:t xml:space="preserve">d </w:t>
      </w:r>
      <w:proofErr w:type="spellStart"/>
      <w:r w:rsidRPr="003762A7">
        <w:rPr>
          <w:cs/>
          <w:lang w:val="en-US"/>
        </w:rPr>
        <w:t>Dem</w:t>
      </w:r>
      <w:proofErr w:type="spellEnd"/>
      <w:r w:rsidRPr="003762A7">
        <w:rPr>
          <w:cs/>
          <w:lang w:val="en-US"/>
        </w:rPr>
        <w:t>oc</w:t>
      </w:r>
      <w:proofErr w:type="spellStart"/>
      <w:r w:rsidRPr="003762A7">
        <w:rPr>
          <w:cs/>
          <w:lang w:val="en-US"/>
        </w:rPr>
        <w:t>racy</w:t>
      </w:r>
      <w:proofErr w:type="spellEnd"/>
      <w:r w:rsidRPr="003762A7">
        <w:rPr>
          <w:cs/>
          <w:lang w:val="en-US"/>
        </w:rPr>
        <w:t xml:space="preserve"> of </w:t>
      </w:r>
      <w:proofErr w:type="spellStart"/>
      <w:r w:rsidRPr="003762A7">
        <w:rPr>
          <w:cs/>
          <w:lang w:val="en-US"/>
        </w:rPr>
        <w:t>Soekarno</w:t>
      </w:r>
      <w:proofErr w:type="spellEnd"/>
      <w:r w:rsidRPr="003762A7">
        <w:rPr>
          <w:cs/>
          <w:lang w:val="en-US"/>
        </w:rPr>
        <w:t xml:space="preserve">: An </w:t>
      </w:r>
      <w:proofErr w:type="spellStart"/>
      <w:r w:rsidRPr="003762A7">
        <w:rPr>
          <w:cs/>
          <w:lang w:val="en-US"/>
        </w:rPr>
        <w:t>Emergency</w:t>
      </w:r>
      <w:proofErr w:type="spellEnd"/>
      <w:r w:rsidRPr="003762A7">
        <w:rPr>
          <w:cs/>
          <w:lang w:val="en-US"/>
        </w:rPr>
        <w:t xml:space="preserve"> L</w:t>
      </w:r>
      <w:proofErr w:type="spellStart"/>
      <w:r w:rsidRPr="003762A7">
        <w:rPr>
          <w:cs/>
          <w:lang w:val="en-US"/>
        </w:rPr>
        <w:t>aw</w:t>
      </w:r>
      <w:proofErr w:type="spellEnd"/>
      <w:r w:rsidRPr="003762A7">
        <w:rPr>
          <w:cs/>
          <w:lang w:val="en-US"/>
        </w:rPr>
        <w:t xml:space="preserve"> </w:t>
      </w:r>
      <w:proofErr w:type="spellStart"/>
      <w:r w:rsidRPr="003762A7">
        <w:rPr>
          <w:cs/>
          <w:lang w:val="en-US"/>
        </w:rPr>
        <w:t>Ai</w:t>
      </w:r>
      <w:proofErr w:type="spellEnd"/>
      <w:r w:rsidRPr="003762A7">
        <w:rPr>
          <w:cs/>
          <w:lang w:val="en-US"/>
        </w:rPr>
        <w:t xml:space="preserve">m </w:t>
      </w:r>
      <w:proofErr w:type="spellStart"/>
      <w:r w:rsidRPr="003762A7">
        <w:rPr>
          <w:cs/>
          <w:lang w:val="en-US"/>
        </w:rPr>
        <w:t>to</w:t>
      </w:r>
      <w:proofErr w:type="spellEnd"/>
      <w:r w:rsidRPr="003762A7">
        <w:rPr>
          <w:cs/>
          <w:lang w:val="en-US"/>
        </w:rPr>
        <w:t xml:space="preserve"> </w:t>
      </w:r>
      <w:proofErr w:type="spellStart"/>
      <w:r w:rsidRPr="003762A7">
        <w:rPr>
          <w:cs/>
          <w:lang w:val="en-US"/>
        </w:rPr>
        <w:t>Prevent</w:t>
      </w:r>
      <w:proofErr w:type="spellEnd"/>
      <w:r w:rsidRPr="003762A7">
        <w:rPr>
          <w:cs/>
          <w:lang w:val="en-US"/>
        </w:rPr>
        <w:t xml:space="preserve"> </w:t>
      </w:r>
      <w:proofErr w:type="spellStart"/>
      <w:r w:rsidRPr="003762A7">
        <w:rPr>
          <w:cs/>
          <w:lang w:val="en-US"/>
        </w:rPr>
        <w:t>National</w:t>
      </w:r>
      <w:proofErr w:type="spellEnd"/>
      <w:r w:rsidRPr="003762A7">
        <w:rPr>
          <w:cs/>
          <w:lang w:val="en-US"/>
        </w:rPr>
        <w:t xml:space="preserve"> </w:t>
      </w:r>
      <w:proofErr w:type="spellStart"/>
      <w:r w:rsidRPr="003762A7">
        <w:rPr>
          <w:cs/>
          <w:lang w:val="en-US"/>
        </w:rPr>
        <w:t>Di</w:t>
      </w:r>
      <w:proofErr w:type="spellEnd"/>
      <w:r w:rsidRPr="003762A7">
        <w:rPr>
          <w:cs/>
          <w:lang w:val="en-US"/>
        </w:rPr>
        <w:t>s</w:t>
      </w:r>
      <w:proofErr w:type="spellStart"/>
      <w:r w:rsidRPr="003762A7">
        <w:rPr>
          <w:cs/>
          <w:lang w:val="en-US"/>
        </w:rPr>
        <w:t>integration</w:t>
      </w:r>
      <w:proofErr w:type="spellEnd"/>
      <w:r w:rsidRPr="003762A7">
        <w:rPr>
          <w:cs/>
          <w:lang w:val="en-US"/>
        </w:rPr>
        <w:t>.</w:t>
      </w:r>
      <w:bookmarkEnd w:id="35"/>
    </w:p>
    <w:p w14:paraId="1D4BA873" w14:textId="77777777" w:rsidR="00994D73" w:rsidRDefault="00994D73" w:rsidP="00994D73">
      <w:pPr>
        <w:pStyle w:val="ParagraphafSubheader"/>
      </w:pPr>
      <w:r>
        <w:t>The Indonesian Blasphemy Law (IABL) has a historical background that dates back to the period of guided democracy</w:t>
      </w:r>
      <w:r>
        <w:rPr>
          <w:rStyle w:val="FootnoteReference"/>
        </w:rPr>
        <w:footnoteReference w:id="19"/>
      </w:r>
      <w: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Pr>
          <w:rStyle w:val="FootnoteReference"/>
        </w:rPr>
        <w:footnoteReference w:id="20"/>
      </w:r>
      <w:r>
        <w:t xml:space="preserve"> (</w:t>
      </w:r>
      <w:proofErr w:type="spellStart"/>
      <w:r>
        <w:t>Sihombing</w:t>
      </w:r>
      <w:proofErr w:type="spellEnd"/>
      <w:r>
        <w:t>, 2008).</w:t>
      </w:r>
    </w:p>
    <w:p w14:paraId="7A8A0855" w14:textId="77777777" w:rsidR="00994D73" w:rsidRDefault="00994D73" w:rsidP="00994D73">
      <w:pPr>
        <w:pStyle w:val="ParagraphNormal"/>
      </w:pPr>
      <w:r>
        <w:t xml:space="preserve">During this time, Indonesia was in a period of guided democracy, following President Soekarno's Decree of July 5, 1959. Later, Presidential Decree No. 150 of 1959 further strengthened this period by ordering the return to the 1945 Constitution and </w:t>
      </w:r>
      <w:r>
        <w:lastRenderedPageBreak/>
        <w:t>forming a Provisional Consultative Assembly and a Provisional Supreme Advisory Council</w:t>
      </w:r>
      <w:r>
        <w:rPr>
          <w:rStyle w:val="FootnoteReference"/>
        </w:rPr>
        <w:footnoteReference w:id="21"/>
      </w:r>
      <w:r>
        <w:t xml:space="preserve"> as soon as possible.</w:t>
      </w:r>
    </w:p>
    <w:p w14:paraId="1C6EACCD" w14:textId="77777777" w:rsidR="00994D73" w:rsidRDefault="00994D73" w:rsidP="00994D73">
      <w:pPr>
        <w:pStyle w:val="ParagraphNormal"/>
      </w:pPr>
      <w:r>
        <w:t>The events of the 1965 communist revolution created a sense of fear among the Indonesian people, who did not want a similar incident to occur again (</w:t>
      </w:r>
      <w:proofErr w:type="spellStart"/>
      <w:r>
        <w:t>Arief</w:t>
      </w:r>
      <w:proofErr w:type="spellEnd"/>
      <w: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Pr>
          <w:rStyle w:val="FootnoteReference"/>
        </w:rPr>
        <w:footnoteReference w:id="22"/>
      </w:r>
    </w:p>
    <w:p w14:paraId="5CE7FB21" w14:textId="77777777" w:rsidR="00994D73" w:rsidRDefault="00994D73" w:rsidP="00994D73">
      <w:pPr>
        <w:pStyle w:val="ParagraphNormal"/>
      </w:pPr>
      <w: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Pr>
          <w:rStyle w:val="FootnoteReference"/>
        </w:rPr>
        <w:footnoteReference w:id="23"/>
      </w:r>
      <w:r>
        <w:t>, and their blasphemy laws are not original. These laws have different historical contexts.</w:t>
      </w:r>
    </w:p>
    <w:p w14:paraId="4A9A05D7" w14:textId="77777777" w:rsidR="00994D73" w:rsidRDefault="00994D73" w:rsidP="00994D73">
      <w:pPr>
        <w:pStyle w:val="ParagraphNormal"/>
      </w:pPr>
      <w:r>
        <w:t>In Indonesia, the blasphemy laws consist of two components. The first is President Stipulation No. 1/PNPS/1965 concerning the Prevention of Abuse and/or Defamation of Religion (Law No. 1/PNPS/1965), signed by President Soekarno on January 20, 1965.</w:t>
      </w:r>
      <w:r>
        <w:rPr>
          <w:rStyle w:val="FootnoteReference"/>
        </w:rPr>
        <w:footnoteReference w:id="24"/>
      </w:r>
      <w:r>
        <w:t xml:space="preserve"> The second is the corporation law, known as Indonesia's Criminal Code Article 156a, which adopted its concepts from the Netherlands, the colonizing country.</w:t>
      </w:r>
    </w:p>
    <w:p w14:paraId="11DEF5AE" w14:textId="77777777" w:rsidR="00994D73" w:rsidRDefault="00994D73" w:rsidP="00994D73">
      <w:pPr>
        <w:pStyle w:val="ParagraphNormal"/>
      </w:pPr>
      <w:r>
        <w:t xml:space="preserve">Soekarno’s decision to declare Indonesia in a state of emergency was motivated by two conditions. First, the fall of Ali </w:t>
      </w:r>
      <w:proofErr w:type="spellStart"/>
      <w:r>
        <w:t>Sastroamidjojo’s</w:t>
      </w:r>
      <w:proofErr w:type="spellEnd"/>
      <w:r>
        <w:t xml:space="preserve"> Cabinet prompted him to use martial law as a reference basis to form a new cabinet and appoint himself as the supreme commander of the armed forces (</w:t>
      </w:r>
      <w:proofErr w:type="spellStart"/>
      <w:r>
        <w:t>Mardani</w:t>
      </w:r>
      <w:proofErr w:type="spellEnd"/>
      <w:r>
        <w:t xml:space="preserve">, 2019). The cabinet formed by </w:t>
      </w:r>
      <w:r>
        <w:lastRenderedPageBreak/>
        <w:t xml:space="preserve">Soekarno was called the Gotong Royong Cabinet and consisted of major parties, including PNI, </w:t>
      </w:r>
      <w:proofErr w:type="spellStart"/>
      <w:r>
        <w:t>Masyumi</w:t>
      </w:r>
      <w:proofErr w:type="spellEnd"/>
      <w:r>
        <w:t xml:space="preserve">, NU, and PKI. </w:t>
      </w:r>
      <w:proofErr w:type="spellStart"/>
      <w:r>
        <w:t>Djuanda</w:t>
      </w:r>
      <w:proofErr w:type="spellEnd"/>
      <w:r>
        <w:t xml:space="preserve"> </w:t>
      </w:r>
      <w:proofErr w:type="spellStart"/>
      <w:r>
        <w:t>Kartawijaya</w:t>
      </w:r>
      <w:proofErr w:type="spellEnd"/>
      <w:r>
        <w:t xml:space="preserve"> was appointed as chairman, and several people outside political parties became ministers (</w:t>
      </w:r>
      <w:proofErr w:type="spellStart"/>
      <w:r>
        <w:t>Fealy</w:t>
      </w:r>
      <w:proofErr w:type="spellEnd"/>
      <w:r>
        <w:t xml:space="preserve">, 1998). However, the Gotong Royong Cabinet did not receive support from some political parties such as </w:t>
      </w:r>
      <w:proofErr w:type="spellStart"/>
      <w:r>
        <w:t>Masyumi</w:t>
      </w:r>
      <w:proofErr w:type="spellEnd"/>
      <w:r>
        <w:t>, the Catholic Party, and the Indonesian People's Party.</w:t>
      </w:r>
    </w:p>
    <w:p w14:paraId="3183CF41" w14:textId="77777777" w:rsidR="00994D73" w:rsidRDefault="00994D73" w:rsidP="00994D73">
      <w:pPr>
        <w:pStyle w:val="ParagraphNormal"/>
      </w:pPr>
      <w:r>
        <w:t xml:space="preserve">Second, the emergency condition arose due to the </w:t>
      </w:r>
      <w:proofErr w:type="spellStart"/>
      <w:r>
        <w:t>Darul</w:t>
      </w:r>
      <w:proofErr w:type="spellEnd"/>
      <w: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w:t>
      </w:r>
      <w:proofErr w:type="spellStart"/>
      <w:r>
        <w:t>Renville</w:t>
      </w:r>
      <w:proofErr w:type="spellEnd"/>
      <w:r>
        <w:t xml:space="preserve"> agreement (</w:t>
      </w:r>
      <w:proofErr w:type="spellStart"/>
      <w:r>
        <w:t>Dewanto</w:t>
      </w:r>
      <w:proofErr w:type="spellEnd"/>
      <w:r>
        <w:t xml:space="preserve">, 2011). The rebellion began when the Dutch invaded Yogyakarta and announced the fall of the Unitary State of the Republic of Indonesia (NKRI) and the birth of the NII, making West Java the de facto area of the NII. </w:t>
      </w:r>
      <w:proofErr w:type="spellStart"/>
      <w:r>
        <w:t>Kartosoewirjo</w:t>
      </w:r>
      <w:proofErr w:type="spellEnd"/>
      <w:r>
        <w:t xml:space="preserve">, the leader of the rebellion, was a follower of traditional Islam and had succeeded in encouraging the proliferation of religious sects to hundreds of groups (Gus </w:t>
      </w:r>
      <w:proofErr w:type="spellStart"/>
      <w:r>
        <w:t>Sholahuddin</w:t>
      </w:r>
      <w:proofErr w:type="spellEnd"/>
      <w:r>
        <w:t xml:space="preserve">, 2011; </w:t>
      </w:r>
      <w:proofErr w:type="spellStart"/>
      <w:r>
        <w:t>Dewanto</w:t>
      </w:r>
      <w:proofErr w:type="spellEnd"/>
      <w:r>
        <w:t>, 2011).</w:t>
      </w:r>
    </w:p>
    <w:p w14:paraId="28B2CF8D" w14:textId="77777777" w:rsidR="00994D73" w:rsidRDefault="00994D73" w:rsidP="00994D73">
      <w:pPr>
        <w:pStyle w:val="ParagraphNormal"/>
      </w:pPr>
      <w:r>
        <w:t>The government was concerned about the rise of traditional beliefs, which it considered to be contrary to the Pancasila Precepts I “Belief in One the Only God” and article 29 of the 1945 Constitution “A State based on One the Only God” (</w:t>
      </w:r>
      <w:proofErr w:type="spellStart"/>
      <w:r>
        <w:t>Kahin</w:t>
      </w:r>
      <w:proofErr w:type="spellEnd"/>
      <w:r>
        <w:t xml:space="preserve">, 1952). The </w:t>
      </w:r>
      <w:proofErr w:type="spellStart"/>
      <w:r>
        <w:t>Kartosuwirjo</w:t>
      </w:r>
      <w:proofErr w:type="spellEnd"/>
      <w:r>
        <w:t xml:space="preserve"> rebellion, which was finally suppressed in 1962, had killed 22,895 people, destroyed 115,822 houses, and caused state losses of more than Rp. 650 million (</w:t>
      </w:r>
      <w:proofErr w:type="spellStart"/>
      <w:r>
        <w:t>Fealy</w:t>
      </w:r>
      <w:proofErr w:type="spellEnd"/>
      <w:r>
        <w:t>, 1998).</w:t>
      </w:r>
    </w:p>
    <w:p w14:paraId="6ED10D04" w14:textId="77777777" w:rsidR="00994D73" w:rsidRDefault="00994D73" w:rsidP="00994D73">
      <w:pPr>
        <w:pStyle w:val="ParagraphNormal"/>
      </w:pPr>
      <w: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t>Mardani</w:t>
      </w:r>
      <w:proofErr w:type="spellEnd"/>
      <w:r>
        <w:t>, 2019).</w:t>
      </w:r>
    </w:p>
    <w:p w14:paraId="64ED4684" w14:textId="77777777" w:rsidR="00994D73" w:rsidRDefault="00994D73" w:rsidP="00994D73">
      <w:pPr>
        <w:pStyle w:val="ParagraphNormal"/>
      </w:pPr>
      <w:r w:rsidRPr="00E0754A">
        <w:t xml:space="preserve"> </w:t>
      </w:r>
      <w:r>
        <w:t xml:space="preserve">In 1957, Indonesia was facing two major political crises which prompted President Sukarno to declare a state of emergency. The first crisis was the fall of the Ali </w:t>
      </w:r>
      <w:proofErr w:type="spellStart"/>
      <w:r>
        <w:t>Sastroamidjojo</w:t>
      </w:r>
      <w:proofErr w:type="spellEnd"/>
      <w: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t>Masyumi</w:t>
      </w:r>
      <w:proofErr w:type="spellEnd"/>
      <w:r>
        <w:t xml:space="preserve">, NU, and PKI. However, it </w:t>
      </w:r>
      <w:r>
        <w:lastRenderedPageBreak/>
        <w:t>did not receive support from other political parties such as the Catholic Party and the Indonesian People's Party (</w:t>
      </w:r>
      <w:proofErr w:type="spellStart"/>
      <w:r>
        <w:t>Dewanto</w:t>
      </w:r>
      <w:proofErr w:type="spellEnd"/>
      <w:r>
        <w:t>, 2011).</w:t>
      </w:r>
    </w:p>
    <w:p w14:paraId="7DB71DBA" w14:textId="77777777" w:rsidR="00994D73" w:rsidRDefault="00994D73" w:rsidP="00994D73">
      <w:pPr>
        <w:pStyle w:val="ParagraphNormal"/>
      </w:pPr>
      <w:r>
        <w:t xml:space="preserve">The </w:t>
      </w:r>
      <w:proofErr w:type="spellStart"/>
      <w:r>
        <w:t>Darul</w:t>
      </w:r>
      <w:proofErr w:type="spellEnd"/>
      <w:r>
        <w:t xml:space="preserve"> Islam (DI)/Indonesian Islamic Army (TII) rebellion in Indonesia was a significant crisis that aimed to establish an Islamic state. It was triggered by the dissatisfaction of Islamic fighters over the </w:t>
      </w:r>
      <w:proofErr w:type="spellStart"/>
      <w:r>
        <w:t>Renville</w:t>
      </w:r>
      <w:proofErr w:type="spellEnd"/>
      <w:r>
        <w:t xml:space="preserve"> agreement, which they believed did not protect the citizens of West Java. In 1948, the Conference of Muslims in West Java, attended by 160 representatives of Islamic organizations, gave birth to the idea of establishing the Islamic State of Indonesia (NII)</w:t>
      </w:r>
      <w:r>
        <w:rPr>
          <w:rStyle w:val="FootnoteReference"/>
        </w:rPr>
        <w:footnoteReference w:id="25"/>
      </w:r>
      <w:r>
        <w:t xml:space="preserve"> (</w:t>
      </w:r>
      <w:proofErr w:type="spellStart"/>
      <w:r>
        <w:t>Dewanto</w:t>
      </w:r>
      <w:proofErr w:type="spellEnd"/>
      <w:r>
        <w:t xml:space="preserve">, 2011). The rebellion was led by </w:t>
      </w:r>
      <w:proofErr w:type="spellStart"/>
      <w:r>
        <w:t>Kartosuwirjo</w:t>
      </w:r>
      <w:proofErr w:type="spellEnd"/>
      <w:r>
        <w:t>, a follower of traditional Islam who believed in mysticism and succeeded in encouraging the proliferation of religious sects to hundreds of groups</w:t>
      </w:r>
      <w:r>
        <w:rPr>
          <w:rStyle w:val="FootnoteReference"/>
        </w:rPr>
        <w:footnoteReference w:id="26"/>
      </w:r>
      <w:r>
        <w:t xml:space="preserve"> (Gus </w:t>
      </w:r>
      <w:proofErr w:type="spellStart"/>
      <w:r>
        <w:t>Sholahuddin</w:t>
      </w:r>
      <w:proofErr w:type="spellEnd"/>
      <w:r>
        <w:t xml:space="preserve">, 2011; </w:t>
      </w:r>
      <w:proofErr w:type="spellStart"/>
      <w:r>
        <w:t>Dewanto</w:t>
      </w:r>
      <w:proofErr w:type="spellEnd"/>
      <w:r>
        <w:t>, 2011).</w:t>
      </w:r>
    </w:p>
    <w:p w14:paraId="74FC585C" w14:textId="77777777" w:rsidR="00994D73" w:rsidRDefault="00994D73" w:rsidP="00994D73">
      <w:pPr>
        <w:pStyle w:val="ParagraphNormal"/>
      </w:pPr>
      <w: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Pr>
          <w:rStyle w:val="FootnoteReference"/>
        </w:rPr>
        <w:footnoteReference w:id="27"/>
      </w:r>
      <w: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t>Dewanto</w:t>
      </w:r>
      <w:proofErr w:type="spellEnd"/>
      <w:r>
        <w:t>, 2011).</w:t>
      </w:r>
    </w:p>
    <w:p w14:paraId="0FD6C1ED" w14:textId="77777777" w:rsidR="00994D73" w:rsidRDefault="00994D73" w:rsidP="00994D73">
      <w:pPr>
        <w:pStyle w:val="ParagraphNormal"/>
      </w:pPr>
      <w: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t>Dewanto</w:t>
      </w:r>
      <w:proofErr w:type="spellEnd"/>
      <w:r>
        <w:t>, 2011).</w:t>
      </w:r>
    </w:p>
    <w:p w14:paraId="3CDA685B" w14:textId="77777777" w:rsidR="00994D73" w:rsidRDefault="00994D73" w:rsidP="00994D73">
      <w:pPr>
        <w:pStyle w:val="ParagraphNormal"/>
      </w:pPr>
      <w:r>
        <w:lastRenderedPageBreak/>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p>
    <w:p w14:paraId="21E23AEF" w14:textId="77777777" w:rsidR="00994D73" w:rsidRPr="00E0754A" w:rsidRDefault="00994D73" w:rsidP="00994D73">
      <w:pPr>
        <w:pStyle w:val="Heading3"/>
        <w:numPr>
          <w:ilvl w:val="2"/>
          <w:numId w:val="16"/>
        </w:numPr>
        <w:spacing w:before="0" w:after="0" w:line="360" w:lineRule="auto"/>
        <w:ind w:left="709" w:hanging="709"/>
      </w:pPr>
      <w:bookmarkStart w:id="37" w:name="_Toc121200561"/>
      <w:r w:rsidRPr="00E0754A">
        <w:rPr>
          <w:cs/>
        </w:rPr>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 xml:space="preserve">o: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37"/>
    </w:p>
    <w:bookmarkEnd w:id="36"/>
    <w:p w14:paraId="7EFBAE6C" w14:textId="77777777" w:rsidR="00994D73" w:rsidRDefault="00994D73" w:rsidP="00994D73">
      <w:pPr>
        <w:pStyle w:val="ParagraphafSubheader"/>
      </w:pPr>
      <w: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Pr>
          <w:rStyle w:val="FootnoteReference"/>
        </w:rPr>
        <w:footnoteReference w:id="28"/>
      </w:r>
      <w:r>
        <w:t xml:space="preserve"> The DPR was required to complete this review process within two years.</w:t>
      </w:r>
    </w:p>
    <w:p w14:paraId="185F7001" w14:textId="77777777" w:rsidR="00994D73" w:rsidRPr="00E0754A" w:rsidRDefault="00994D73" w:rsidP="00994D73">
      <w:pPr>
        <w:pStyle w:val="ParagraphNormal"/>
      </w:pPr>
      <w:r>
        <w:t>The socio-legal and political-ideological environment of the period between 1950 and 1965 was focused on developing national law, which required a decision between implementing legal pluralism or pursuing national law unification (</w:t>
      </w:r>
      <w:proofErr w:type="spellStart"/>
      <w:r>
        <w:t>Wignjosoebroto</w:t>
      </w:r>
      <w:proofErr w:type="spellEnd"/>
      <w:r>
        <w:t xml:space="preserve">, 1994). The acceptance of the 1965 PNPS as a legitimate law was based on </w:t>
      </w:r>
      <w:proofErr w:type="spellStart"/>
      <w:r>
        <w:t>Oemar's</w:t>
      </w:r>
      <w:proofErr w:type="spellEnd"/>
      <w:r>
        <w:t xml:space="preserve"> proposal. </w:t>
      </w:r>
      <w:proofErr w:type="spellStart"/>
      <w:r>
        <w:t>Oemar</w:t>
      </w:r>
      <w:proofErr w:type="spellEnd"/>
      <w: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20589920" w14:textId="77777777" w:rsidR="00994D73" w:rsidRPr="00E0754A" w:rsidRDefault="00994D73" w:rsidP="00994D73">
      <w:pPr>
        <w:pStyle w:val="Quote"/>
        <w:ind w:left="540"/>
      </w:pPr>
      <w:r w:rsidRPr="00E0754A">
        <w:t xml:space="preserve"> “[…] Doesn’t the acknowledgment of the precepts of One the Only God as the prime cause states in the Pancasila, with article 29 of the 1945 Constitution which must be the basis of religious life in Indonesia, justify </w:t>
      </w:r>
      <w:r w:rsidRPr="00E0754A">
        <w:lastRenderedPageBreak/>
        <w:t>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E0754A" w:rsidRDefault="00994D73" w:rsidP="00994D73">
      <w:pPr>
        <w:pStyle w:val="ParagraphNormal"/>
      </w:pPr>
      <w:proofErr w:type="spellStart"/>
      <w:r w:rsidRPr="00E0754A">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03A1E362" w14:textId="77777777" w:rsidR="00994D73" w:rsidRPr="00E0754A" w:rsidRDefault="00994D73" w:rsidP="00994D73">
      <w:pPr>
        <w:pStyle w:val="Quote"/>
        <w:ind w:left="540"/>
      </w:pPr>
      <w:r w:rsidRPr="00E0754A">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E0754A">
        <w:t>Adji</w:t>
      </w:r>
      <w:proofErr w:type="spellEnd"/>
      <w:r w:rsidRPr="00E0754A">
        <w:t>, O., 1983: 50).</w:t>
      </w:r>
    </w:p>
    <w:p w14:paraId="749CCE2A" w14:textId="77777777" w:rsidR="00994D73" w:rsidRDefault="00994D73" w:rsidP="00994D73">
      <w:pPr>
        <w:pStyle w:val="ParagraphNormal"/>
      </w:pPr>
      <w:r>
        <w:t xml:space="preserve">According to </w:t>
      </w:r>
      <w:proofErr w:type="spellStart"/>
      <w:r>
        <w:t>Oemar</w:t>
      </w:r>
      <w:proofErr w:type="spellEnd"/>
      <w:r>
        <w:t xml:space="preserve">, the protection of religion is of utmost importance due to three reasons. Firstly, religion is a legal interest that must be safeguarded, as per the </w:t>
      </w:r>
      <w:proofErr w:type="spellStart"/>
      <w:r>
        <w:t>Friedensschutz</w:t>
      </w:r>
      <w:proofErr w:type="spellEnd"/>
      <w:r>
        <w:t xml:space="preserve"> theory or the "religious interconfessional joy." Secondly, the protection of religion aims to secure citizens' feelings of safety, in line with the </w:t>
      </w:r>
      <w:proofErr w:type="spellStart"/>
      <w:r>
        <w:t>Gefühlsschutz</w:t>
      </w:r>
      <w:proofErr w:type="spellEnd"/>
      <w:r>
        <w:t xml:space="preserve"> theory or the "holiest inner life of the community." Finally, the state must protect religion as a legal interest, in consideration of the </w:t>
      </w:r>
      <w:proofErr w:type="spellStart"/>
      <w:r>
        <w:t>Religionschutz</w:t>
      </w:r>
      <w:proofErr w:type="spellEnd"/>
      <w:r>
        <w:t xml:space="preserve"> theory or the "cultural property of religion and the immense idealism that emerges from it for a large number of people" (p.50).</w:t>
      </w:r>
    </w:p>
    <w:p w14:paraId="3E9E0E7F" w14:textId="77777777" w:rsidR="00994D73" w:rsidRDefault="00994D73" w:rsidP="00994D73">
      <w:pPr>
        <w:pStyle w:val="ParagraphNormal"/>
      </w:pPr>
      <w:r>
        <w:t xml:space="preserve">Following the provisions of TAP MPRS No. XIX and </w:t>
      </w:r>
      <w:proofErr w:type="spellStart"/>
      <w:r>
        <w:t>Oemar's</w:t>
      </w:r>
      <w:proofErr w:type="spellEnd"/>
      <w: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E0754A" w:rsidRDefault="00994D73" w:rsidP="00994D73">
      <w:pPr>
        <w:pStyle w:val="ParagraphNormal"/>
      </w:pPr>
      <w:r>
        <w:t>During the New Order period, Suharto's administration maintained the IABL and strengthened it by adding Article 156a to the Indonesia Criminal Code.</w:t>
      </w:r>
      <w:r w:rsidRPr="00E0754A">
        <w:t xml:space="preserve">  Article 4 of the IABL, in conjunction with Article 156a of the 1981 ICC, states:</w:t>
      </w:r>
    </w:p>
    <w:p w14:paraId="7A6028BC" w14:textId="77777777" w:rsidR="00994D73" w:rsidRPr="00E0754A" w:rsidRDefault="00994D73" w:rsidP="00994D73">
      <w:pPr>
        <w:pStyle w:val="Quote"/>
      </w:pPr>
      <w:r w:rsidRPr="00E0754A">
        <w:t xml:space="preserve">To be punished with a maximum imprisonment of five years whoever deliberately in public expresses feelings or commits an act: which are </w:t>
      </w:r>
      <w:r w:rsidRPr="00E0754A">
        <w:lastRenderedPageBreak/>
        <w:t xml:space="preserve">principally hostile, misuse or desecrate a religion held in Indonesia; with the intention that people would not adhere to any religion, which has believed in the One Supreme God. </w:t>
      </w:r>
    </w:p>
    <w:p w14:paraId="5607B1A7" w14:textId="77777777" w:rsidR="00994D73" w:rsidRDefault="00994D73" w:rsidP="00994D73">
      <w:pPr>
        <w:pStyle w:val="ParagraphNormal"/>
      </w:pPr>
      <w:r>
        <w:t xml:space="preserve">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w:t>
      </w:r>
      <w:proofErr w:type="spellStart"/>
      <w:r>
        <w:t>labeled</w:t>
      </w:r>
      <w:proofErr w:type="spellEnd"/>
      <w:r>
        <w:t xml:space="preserve"> as "heretical religions"</w:t>
      </w:r>
      <w:r>
        <w:rPr>
          <w:rStyle w:val="FootnoteReference"/>
        </w:rPr>
        <w:footnoteReference w:id="29"/>
      </w:r>
      <w:r>
        <w:t xml:space="preserve"> according to Article 4, Article 1, and Article 2 of the 1965 ABL.</w:t>
      </w:r>
    </w:p>
    <w:p w14:paraId="0037292A" w14:textId="77777777" w:rsidR="00994D73" w:rsidRDefault="00994D73" w:rsidP="00994D73">
      <w:pPr>
        <w:pStyle w:val="ParagraphNormal"/>
      </w:pPr>
      <w:r>
        <w:t>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w:t>
      </w:r>
      <w:proofErr w:type="spellStart"/>
      <w:r>
        <w:t>Pratiwi</w:t>
      </w:r>
      <w:proofErr w:type="spellEnd"/>
      <w:r>
        <w:t>, 2021).</w:t>
      </w:r>
    </w:p>
    <w:p w14:paraId="5F32ED66" w14:textId="77777777" w:rsidR="00994D73" w:rsidRDefault="00994D73" w:rsidP="00994D73">
      <w:pPr>
        <w:pStyle w:val="ParagraphNormal"/>
      </w:pPr>
      <w:r>
        <w:t xml:space="preserve">The enactment of the Law No. 1/PNPS/1965 aimed to reduce social conflict between conservative religious groups and non-religious, belief groups, and atheists that were in conflict with the First </w:t>
      </w:r>
      <w:proofErr w:type="spellStart"/>
      <w:r>
        <w:t>Sila</w:t>
      </w:r>
      <w:proofErr w:type="spellEnd"/>
      <w:r>
        <w:t xml:space="preserve"> of Pancasila</w:t>
      </w:r>
      <w:r>
        <w:rPr>
          <w:rStyle w:val="FootnoteReference"/>
        </w:rPr>
        <w:footnoteReference w:id="30"/>
      </w:r>
      <w:r>
        <w:t>. These groups were perceived to threaten the established religion, national security, or cause national disintegration (</w:t>
      </w:r>
      <w:proofErr w:type="spellStart"/>
      <w:r>
        <w:t>Densmoor</w:t>
      </w:r>
      <w:proofErr w:type="spellEnd"/>
      <w:r>
        <w:t>, 2013)</w:t>
      </w:r>
      <w:r>
        <w:rPr>
          <w:rStyle w:val="FootnoteReference"/>
        </w:rPr>
        <w:footnoteReference w:id="31"/>
      </w:r>
      <w:r>
        <w:t xml:space="preserve">. The 1965 communist movement and revolution became a dark history that frightened Indonesian society and they want to avoid a similar incident </w:t>
      </w:r>
      <w:r>
        <w:lastRenderedPageBreak/>
        <w:t>from happening again (</w:t>
      </w:r>
      <w:proofErr w:type="spellStart"/>
      <w:r>
        <w:t>Arief</w:t>
      </w:r>
      <w:proofErr w:type="spellEnd"/>
      <w:r>
        <w:t>, 2012). This event led to the issuance of the Provisional People's Consultative Assembly of the Republic of Indonesia No. XXV/MPRS/1966, which banned the teachings of communism, Leninism, and Marxism</w:t>
      </w:r>
      <w:r>
        <w:rPr>
          <w:rStyle w:val="FootnoteReference"/>
        </w:rPr>
        <w:footnoteReference w:id="32"/>
      </w:r>
      <w:r>
        <w:t xml:space="preserve">. The revolution also prompted President Soekarno to resign from his office and gave the mandate to </w:t>
      </w:r>
      <w:proofErr w:type="spellStart"/>
      <w:r>
        <w:t>Soeharto</w:t>
      </w:r>
      <w:proofErr w:type="spellEnd"/>
      <w:r>
        <w:t xml:space="preserve"> to replace him</w:t>
      </w:r>
      <w:r>
        <w:rPr>
          <w:rStyle w:val="FootnoteReference"/>
        </w:rPr>
        <w:footnoteReference w:id="33"/>
      </w:r>
      <w:r>
        <w:t xml:space="preserve">. From then on, the administration law under President </w:t>
      </w:r>
      <w:proofErr w:type="spellStart"/>
      <w:r>
        <w:t>Soeharto's</w:t>
      </w:r>
      <w:proofErr w:type="spellEnd"/>
      <w:r>
        <w:t xml:space="preserve"> administration or the "New Order" was changed.</w:t>
      </w:r>
    </w:p>
    <w:p w14:paraId="3FCA444A" w14:textId="77777777" w:rsidR="00994D73" w:rsidRDefault="00994D73" w:rsidP="00994D73">
      <w:pPr>
        <w:pStyle w:val="ParagraphNormal"/>
      </w:pPr>
      <w:r w:rsidRPr="00E0754A">
        <w:t xml:space="preserve"> </w:t>
      </w:r>
      <w: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Pr>
          <w:rStyle w:val="FootnoteReference"/>
        </w:rPr>
        <w:footnoteReference w:id="34"/>
      </w:r>
      <w:r>
        <w:t>.</w:t>
      </w:r>
    </w:p>
    <w:p w14:paraId="4DAA91C4" w14:textId="7C5B490B" w:rsidR="00994D73" w:rsidRDefault="00994D73" w:rsidP="00994D73">
      <w:pPr>
        <w:pStyle w:val="ParagraphNormal"/>
      </w:pPr>
      <w:r>
        <w:t xml:space="preserve">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t>Kartosoewirjo</w:t>
      </w:r>
      <w:proofErr w:type="spellEnd"/>
      <w:r>
        <w:t xml:space="preserve"> (DI/TII) in 1962, was lifted.</w:t>
      </w:r>
    </w:p>
    <w:p w14:paraId="195D2F24" w14:textId="77777777" w:rsidR="00994D73" w:rsidRPr="00E0754A" w:rsidRDefault="00994D73" w:rsidP="00994D73">
      <w:pPr>
        <w:pStyle w:val="Heading3"/>
        <w:numPr>
          <w:ilvl w:val="0"/>
          <w:numId w:val="0"/>
        </w:numPr>
        <w:ind w:left="720" w:hanging="720"/>
      </w:pPr>
      <w:r w:rsidRPr="00E0754A">
        <w:t xml:space="preserve">During Reformation Era: A Repressive Law to Protect a Preferred Set of Religions </w:t>
      </w:r>
    </w:p>
    <w:p w14:paraId="26E644A8" w14:textId="77777777" w:rsidR="00994D73" w:rsidRDefault="00994D73" w:rsidP="00994D73">
      <w:pPr>
        <w:pStyle w:val="ParagraphNormal"/>
      </w:pPr>
      <w:r>
        <w:t xml:space="preserve">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w:t>
      </w:r>
      <w:r>
        <w:lastRenderedPageBreak/>
        <w:t>the 1965 PNPS Law remained unchanged until the reformation era, and its norms were reinforced by various new laws and public policies at the local level (</w:t>
      </w:r>
      <w:proofErr w:type="spellStart"/>
      <w:r>
        <w:t>Kusumawijaya</w:t>
      </w:r>
      <w:proofErr w:type="spellEnd"/>
      <w:r>
        <w:t xml:space="preserve"> &amp; </w:t>
      </w:r>
      <w:proofErr w:type="spellStart"/>
      <w:r>
        <w:t>Chozin</w:t>
      </w:r>
      <w:proofErr w:type="spellEnd"/>
      <w:r>
        <w:t>, 2018).</w:t>
      </w:r>
    </w:p>
    <w:p w14:paraId="6AE4ACEE" w14:textId="77777777" w:rsidR="00994D73" w:rsidRPr="00E0754A" w:rsidRDefault="00994D73" w:rsidP="00994D73">
      <w:pPr>
        <w:pStyle w:val="ParagraphNormal"/>
      </w:pPr>
      <w: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t>Kusumawijaya</w:t>
      </w:r>
      <w:proofErr w:type="spellEnd"/>
      <w:r>
        <w:t xml:space="preserve"> &amp; </w:t>
      </w:r>
      <w:proofErr w:type="spellStart"/>
      <w:r>
        <w:t>Chozin</w:t>
      </w:r>
      <w:proofErr w:type="spellEnd"/>
      <w:r>
        <w:t>, 2018).</w:t>
      </w:r>
      <w:r w:rsidRPr="00E0754A">
        <w:t xml:space="preserve"> Following texts are the full content of the four articles:</w:t>
      </w:r>
    </w:p>
    <w:p w14:paraId="61CB26BD" w14:textId="77777777" w:rsidR="00994D73" w:rsidRPr="00E0754A" w:rsidRDefault="00994D73" w:rsidP="00994D73">
      <w:pPr>
        <w:pStyle w:val="ParagraphNormal"/>
      </w:pPr>
      <w:r w:rsidRPr="00E0754A">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E0754A" w:rsidRDefault="00994D73" w:rsidP="00994D73">
      <w:pPr>
        <w:pStyle w:val="ParagraphNormal"/>
      </w:pPr>
      <w:r w:rsidRPr="00E0754A">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E0754A" w:rsidRDefault="00994D73" w:rsidP="00994D73">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E0754A" w:rsidRDefault="00994D73" w:rsidP="00994D73">
      <w:pPr>
        <w:pStyle w:val="ParagraphNormal"/>
      </w:pPr>
      <w:r w:rsidRPr="00E0754A">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Default="00994D73" w:rsidP="00994D73">
      <w:pPr>
        <w:pStyle w:val="ParagraphNormal"/>
      </w:pPr>
      <w:r w:rsidRPr="00624F98">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Default="00994D73" w:rsidP="00994D73">
      <w:pPr>
        <w:pStyle w:val="ParagraphNormal"/>
      </w:pPr>
      <w: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t>Bagir</w:t>
      </w:r>
      <w:proofErr w:type="spellEnd"/>
      <w: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Default="00994D73" w:rsidP="00994D73">
      <w:pPr>
        <w:pStyle w:val="ParagraphNormal"/>
      </w:pPr>
      <w: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E0754A" w:rsidRDefault="00994D73" w:rsidP="00994D73">
      <w:pPr>
        <w:pStyle w:val="ParagraphNormal"/>
      </w:pPr>
      <w: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Default="00994D73" w:rsidP="00994D73">
      <w:pPr>
        <w:pStyle w:val="ParagraphNormal"/>
      </w:pPr>
      <w: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t>Sidharta</w:t>
      </w:r>
      <w:proofErr w:type="spellEnd"/>
      <w:r>
        <w:t xml:space="preserve"> (2007) explains, the insertion of Article 156a of the Criminal Code was ordered by Article 4 of the same law.</w:t>
      </w:r>
    </w:p>
    <w:p w14:paraId="33EEF229" w14:textId="77777777" w:rsidR="00994D73" w:rsidRDefault="00994D73" w:rsidP="00994D73">
      <w:pPr>
        <w:pStyle w:val="ParagraphNormal"/>
      </w:pPr>
      <w: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77777777" w:rsidR="00994D73" w:rsidRDefault="00994D73" w:rsidP="00994D73">
      <w:pPr>
        <w:pStyle w:val="ParagraphNormal"/>
      </w:pPr>
      <w: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w:t>
      </w:r>
      <w:r>
        <w:lastRenderedPageBreak/>
        <w:t xml:space="preserve">156a of the Criminal Code, as seen in the cases of </w:t>
      </w:r>
      <w:proofErr w:type="spellStart"/>
      <w:r>
        <w:t>Ahok</w:t>
      </w:r>
      <w:proofErr w:type="spellEnd"/>
      <w:r>
        <w:t xml:space="preserve">, </w:t>
      </w:r>
      <w:proofErr w:type="spellStart"/>
      <w:r>
        <w:t>Meiliana</w:t>
      </w:r>
      <w:proofErr w:type="spellEnd"/>
      <w:r>
        <w:t xml:space="preserve">, </w:t>
      </w:r>
      <w:proofErr w:type="spellStart"/>
      <w:r>
        <w:t>Gafatar</w:t>
      </w:r>
      <w:proofErr w:type="spellEnd"/>
      <w:r>
        <w:t>, and Ahmadiyya.</w:t>
      </w:r>
    </w:p>
    <w:p w14:paraId="7E5FD91B" w14:textId="77777777" w:rsidR="00994D73" w:rsidRDefault="00994D73" w:rsidP="00994D73">
      <w:pPr>
        <w:pStyle w:val="ParagraphNormal"/>
      </w:pPr>
      <w: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77777777" w:rsidR="00994D73" w:rsidRPr="00E0754A" w:rsidRDefault="00994D73" w:rsidP="00994D73">
      <w:pPr>
        <w:pStyle w:val="ParagraphNormal"/>
      </w:pPr>
      <w:r>
        <w:t>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discriminatory, violating the right to freedom of religion.</w:t>
      </w:r>
    </w:p>
    <w:p w14:paraId="0BF28941" w14:textId="77777777" w:rsidR="00994D73" w:rsidRPr="00994D73" w:rsidRDefault="00994D73" w:rsidP="00994D73">
      <w:pPr>
        <w:pStyle w:val="ParagraphNormal"/>
        <w:ind w:firstLine="0"/>
      </w:pPr>
    </w:p>
    <w:p w14:paraId="66FCC1A8" w14:textId="4C7E82DB" w:rsidR="000F2241" w:rsidRDefault="000F2241" w:rsidP="000F2241">
      <w:pPr>
        <w:pStyle w:val="ParagraphafSubheader"/>
      </w:pPr>
      <w:r>
        <w:t>•</w:t>
      </w:r>
      <w:r>
        <w:tab/>
        <w:t>Key Legal Frameworks Governing Anti-Blasphemy Law</w:t>
      </w:r>
    </w:p>
    <w:p w14:paraId="1B6F1D6B" w14:textId="77777777" w:rsidR="00994D73" w:rsidRPr="000F2241" w:rsidRDefault="00994D73" w:rsidP="00994D73">
      <w:pPr>
        <w:pStyle w:val="ParagraphNormal"/>
        <w:ind w:firstLine="0"/>
      </w:pPr>
    </w:p>
    <w:p w14:paraId="657747E5" w14:textId="05E726CB" w:rsidR="001214A0" w:rsidRDefault="000F2241" w:rsidP="00994D73">
      <w:pPr>
        <w:pStyle w:val="ParagraphNormal"/>
        <w:spacing w:line="240" w:lineRule="auto"/>
        <w:ind w:left="426" w:hanging="426"/>
        <w:rPr>
          <w:rFonts w:cs="Times New Roman"/>
          <w:b/>
          <w:bCs/>
          <w:szCs w:val="28"/>
        </w:rPr>
      </w:pPr>
      <w:bookmarkStart w:id="38" w:name="_Toc118302749"/>
      <w:r>
        <w:rPr>
          <w:rFonts w:cs="Times New Roman"/>
          <w:b/>
          <w:bCs/>
          <w:szCs w:val="28"/>
        </w:rPr>
        <w:t>3.2</w:t>
      </w:r>
      <w:r w:rsidRPr="000F2241">
        <w:rPr>
          <w:rFonts w:cs="Times New Roman"/>
          <w:b/>
          <w:bCs/>
          <w:szCs w:val="28"/>
        </w:rPr>
        <w:t>.</w:t>
      </w:r>
      <w:r>
        <w:rPr>
          <w:rFonts w:cs="Times New Roman"/>
          <w:b/>
          <w:bCs/>
          <w:szCs w:val="28"/>
        </w:rPr>
        <w:t xml:space="preserve"> </w:t>
      </w:r>
      <w:r w:rsidRPr="000F2241">
        <w:rPr>
          <w:rFonts w:cs="Times New Roman"/>
          <w:b/>
          <w:bCs/>
          <w:szCs w:val="28"/>
        </w:rPr>
        <w:t>Concepts and Principles behind Anti-Blasphemy Law</w:t>
      </w:r>
    </w:p>
    <w:p w14:paraId="0080DE32" w14:textId="393D8758" w:rsidR="000F2241" w:rsidRDefault="000F2241" w:rsidP="001214A0">
      <w:pPr>
        <w:pStyle w:val="ParagraphNormal"/>
        <w:spacing w:line="240" w:lineRule="auto"/>
        <w:ind w:firstLine="0"/>
        <w:rPr>
          <w:rFonts w:cs="Times New Roman"/>
          <w:b/>
          <w:bCs/>
          <w:szCs w:val="28"/>
        </w:rPr>
      </w:pPr>
    </w:p>
    <w:p w14:paraId="213AD6CB" w14:textId="7CAF03E0" w:rsidR="000F2241" w:rsidRDefault="000F2241" w:rsidP="000F2241">
      <w:pPr>
        <w:pStyle w:val="ParagraphNormal"/>
        <w:rPr>
          <w:rFonts w:cs="Times New Roman"/>
          <w:szCs w:val="28"/>
        </w:rPr>
      </w:pPr>
      <w:r w:rsidRPr="00994D73">
        <w:rPr>
          <w:rFonts w:cs="Times New Roman"/>
          <w:szCs w:val="28"/>
        </w:rPr>
        <w:t>•</w:t>
      </w:r>
      <w:r w:rsidRPr="00994D73">
        <w:rPr>
          <w:rFonts w:cs="Times New Roman"/>
          <w:szCs w:val="28"/>
        </w:rPr>
        <w:tab/>
        <w:t xml:space="preserve">Definition of Blasphemy </w:t>
      </w:r>
    </w:p>
    <w:p w14:paraId="61349D1D" w14:textId="77777777" w:rsidR="00994D73" w:rsidRPr="00994D73" w:rsidRDefault="00994D73" w:rsidP="000F2241">
      <w:pPr>
        <w:pStyle w:val="ParagraphNormal"/>
        <w:rPr>
          <w:rFonts w:cs="Times New Roman"/>
          <w:szCs w:val="28"/>
        </w:rPr>
      </w:pPr>
    </w:p>
    <w:p w14:paraId="694EE0BE" w14:textId="3A7C3B60" w:rsidR="000F2241" w:rsidRDefault="000F2241" w:rsidP="000F2241">
      <w:pPr>
        <w:pStyle w:val="ParagraphNormal"/>
        <w:rPr>
          <w:rFonts w:cs="Times New Roman"/>
          <w:szCs w:val="28"/>
        </w:rPr>
      </w:pPr>
      <w:r w:rsidRPr="00994D73">
        <w:rPr>
          <w:rFonts w:cs="Times New Roman"/>
          <w:szCs w:val="28"/>
        </w:rPr>
        <w:t>•</w:t>
      </w:r>
      <w:r w:rsidRPr="00994D73">
        <w:rPr>
          <w:rFonts w:cs="Times New Roman"/>
          <w:szCs w:val="28"/>
        </w:rPr>
        <w:tab/>
        <w:t>Relationship between Blasphemy and Religion</w:t>
      </w:r>
    </w:p>
    <w:p w14:paraId="0DF61051" w14:textId="77777777" w:rsidR="00994D73" w:rsidRDefault="00994D73" w:rsidP="00994D73">
      <w:pPr>
        <w:pStyle w:val="ParagraphafSubheader"/>
      </w:pPr>
      <w:r>
        <w:t xml:space="preserve">To conduct a study on the development of the IABL, it is necessary to </w:t>
      </w:r>
      <w:proofErr w:type="spellStart"/>
      <w:r>
        <w:t>analyze</w:t>
      </w:r>
      <w:proofErr w:type="spellEnd"/>
      <w:r>
        <w:t xml:space="preserv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33DCA421" w14:textId="77777777" w:rsidR="00994D73" w:rsidRDefault="00994D73" w:rsidP="00994D73">
      <w:pPr>
        <w:pStyle w:val="ParagraphNormal"/>
      </w:pPr>
      <w:r>
        <w:t xml:space="preserve">Defining religion is challenging, as noted by the Brief </w:t>
      </w:r>
      <w:proofErr w:type="spellStart"/>
      <w:r>
        <w:t>Encyclopedia</w:t>
      </w:r>
      <w:proofErr w:type="spellEnd"/>
      <w:r>
        <w:t xml:space="preserve"> of the Philosophy of Religion, due to several factors. Firstly, religion is a deeply personal belief that varies significantly between individuals, making it difficult to generalize. Secondly, it is hard to provide an unbiased definition of religion as definitions can be </w:t>
      </w:r>
      <w:r>
        <w:lastRenderedPageBreak/>
        <w:t>influenced by one's faith. Lastly, a theological or philosophical approach is needed to understand religion fully, rather than a sociological or ideological perspective that considers religion as an individual preoccupation unrelated to societal dynamics.</w:t>
      </w:r>
    </w:p>
    <w:p w14:paraId="32916260" w14:textId="77777777" w:rsidR="00994D73" w:rsidRDefault="00994D73" w:rsidP="00994D73">
      <w:pPr>
        <w:pStyle w:val="ParagraphNormal"/>
      </w:pPr>
      <w: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0E77D54B" w14:textId="77777777" w:rsidR="00994D73" w:rsidRPr="00E0754A" w:rsidRDefault="00994D73" w:rsidP="00994D73">
      <w:pPr>
        <w:pStyle w:val="ParagraphNormal"/>
      </w:pPr>
      <w: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263E5E9D" w14:textId="77777777" w:rsidR="00994D73" w:rsidRDefault="00994D73" w:rsidP="00994D73">
      <w:pPr>
        <w:pStyle w:val="ParagraphNormal"/>
      </w:pPr>
      <w: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t>Bahá'i</w:t>
      </w:r>
      <w:proofErr w:type="spellEnd"/>
      <w:r>
        <w:t xml:space="preserve"> faith, Shintoism, Sikhism, Zoroastrianism, and others (p.136). Due to the lack of a standard definition of religion, such categorization of religion is understandable.</w:t>
      </w:r>
    </w:p>
    <w:p w14:paraId="41C061A3" w14:textId="77777777" w:rsidR="00994D73" w:rsidRDefault="00994D73" w:rsidP="00994D73">
      <w:pPr>
        <w:pStyle w:val="ParagraphNormal"/>
      </w:pPr>
      <w: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0C6E7153" w14:textId="77777777" w:rsidR="00994D73" w:rsidRPr="00E0754A" w:rsidRDefault="00994D73" w:rsidP="00994D73">
      <w:pPr>
        <w:pStyle w:val="ParagraphNormal"/>
      </w:pPr>
      <w:r>
        <w:lastRenderedPageBreak/>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t>Dur's</w:t>
      </w:r>
      <w:proofErr w:type="spellEnd"/>
      <w: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4AFEA38C" w14:textId="698451BA" w:rsidR="00994D73" w:rsidRDefault="00994D73" w:rsidP="000F2241">
      <w:pPr>
        <w:pStyle w:val="ParagraphNormal"/>
        <w:rPr>
          <w:rFonts w:cs="Times New Roman"/>
          <w:szCs w:val="28"/>
        </w:rPr>
      </w:pPr>
    </w:p>
    <w:p w14:paraId="14404462" w14:textId="77777777" w:rsidR="00994D73" w:rsidRPr="00994D73" w:rsidRDefault="00994D73" w:rsidP="000F2241">
      <w:pPr>
        <w:pStyle w:val="ParagraphNormal"/>
        <w:rPr>
          <w:rFonts w:cs="Times New Roman"/>
          <w:szCs w:val="28"/>
        </w:rPr>
      </w:pPr>
    </w:p>
    <w:p w14:paraId="087DFE7C" w14:textId="008C2817" w:rsidR="000F2241" w:rsidRDefault="000F2241" w:rsidP="000F2241">
      <w:pPr>
        <w:pStyle w:val="ParagraphNormal"/>
        <w:spacing w:line="240" w:lineRule="auto"/>
        <w:rPr>
          <w:rFonts w:cs="Times New Roman"/>
          <w:szCs w:val="28"/>
        </w:rPr>
      </w:pPr>
      <w:r w:rsidRPr="00994D73">
        <w:rPr>
          <w:rFonts w:cs="Times New Roman"/>
          <w:szCs w:val="28"/>
        </w:rPr>
        <w:t>•</w:t>
      </w:r>
      <w:r w:rsidRPr="00994D73">
        <w:rPr>
          <w:rFonts w:cs="Times New Roman"/>
          <w:szCs w:val="28"/>
        </w:rPr>
        <w:tab/>
        <w:t>Religious Tolerance and Pluralism in Indonesia</w:t>
      </w:r>
    </w:p>
    <w:p w14:paraId="1BEAAE95" w14:textId="77777777" w:rsidR="00994D73" w:rsidRDefault="00994D73" w:rsidP="000F2241">
      <w:pPr>
        <w:pStyle w:val="ParagraphNormal"/>
        <w:spacing w:line="240" w:lineRule="auto"/>
        <w:rPr>
          <w:rFonts w:cs="Times New Roman"/>
          <w:szCs w:val="28"/>
        </w:rPr>
      </w:pPr>
    </w:p>
    <w:p w14:paraId="59939C5F" w14:textId="77777777" w:rsidR="00994D73" w:rsidRDefault="00994D73" w:rsidP="00994D73">
      <w:pPr>
        <w:pStyle w:val="ParagraphNormal"/>
      </w:pPr>
      <w: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t>Pausacker</w:t>
      </w:r>
      <w:proofErr w:type="spellEnd"/>
      <w:r>
        <w:t>, 2017, p.9). Minorities continue to face prejudice, whether through the stigmatization of 'deviant' groups, the activation of fatwas declaring certain religious groupings 'deviant,' or the punishment of individuals who are seen as defiling religion (</w:t>
      </w:r>
      <w:proofErr w:type="spellStart"/>
      <w:r>
        <w:t>Qurrata</w:t>
      </w:r>
      <w:proofErr w:type="spellEnd"/>
      <w:r>
        <w:t xml:space="preserve"> </w:t>
      </w:r>
      <w:proofErr w:type="spellStart"/>
      <w:r>
        <w:t>A’yun</w:t>
      </w:r>
      <w:proofErr w:type="spellEnd"/>
      <w:r>
        <w:t xml:space="preserve">, 2020, p. 335; </w:t>
      </w:r>
      <w:proofErr w:type="spellStart"/>
      <w:r>
        <w:t>Sihombing</w:t>
      </w:r>
      <w:proofErr w:type="spellEnd"/>
      <w: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w:t>
      </w:r>
      <w:r>
        <w:lastRenderedPageBreak/>
        <w:t>understanding of divine ideology affects the IABL and its enforcement and whether doing away with the IABL might be detrimental to society.</w:t>
      </w:r>
    </w:p>
    <w:bookmarkEnd w:id="38"/>
    <w:p w14:paraId="5A0D1E4B" w14:textId="2AA10EFD" w:rsidR="00D149C4" w:rsidRDefault="000F2241">
      <w:pPr>
        <w:pStyle w:val="Heading2"/>
        <w:numPr>
          <w:ilvl w:val="1"/>
          <w:numId w:val="15"/>
        </w:numPr>
        <w:ind w:hanging="792"/>
      </w:pPr>
      <w:r w:rsidRPr="000F2241">
        <w:t>International Human Rights Standards and Anti-Blasphemy Law</w:t>
      </w:r>
    </w:p>
    <w:p w14:paraId="4DAA88FA" w14:textId="79488736" w:rsidR="000F2241" w:rsidRDefault="000F2241" w:rsidP="000F2241">
      <w:pPr>
        <w:pStyle w:val="ParagraphafSubheader"/>
        <w:ind w:firstLine="792"/>
      </w:pPr>
      <w:r>
        <w:t>•</w:t>
      </w:r>
      <w:r>
        <w:tab/>
        <w:t>Overview of International Human Rights Standards</w:t>
      </w:r>
    </w:p>
    <w:p w14:paraId="6E7826DD" w14:textId="77777777" w:rsidR="00994D73" w:rsidRPr="00994D73" w:rsidRDefault="00994D73" w:rsidP="00994D73">
      <w:pPr>
        <w:pStyle w:val="ParagraphNormal"/>
      </w:pPr>
    </w:p>
    <w:p w14:paraId="2255B55D" w14:textId="7BB2D952" w:rsidR="000F2241" w:rsidRDefault="000F2241" w:rsidP="000F2241">
      <w:pPr>
        <w:pStyle w:val="ParagraphafSubheader"/>
        <w:ind w:firstLine="792"/>
      </w:pPr>
      <w:r>
        <w:t>•</w:t>
      </w:r>
      <w:r>
        <w:tab/>
        <w:t>Right to Freedom of Expression and Religion in International Law</w:t>
      </w:r>
    </w:p>
    <w:p w14:paraId="0C208495" w14:textId="77777777" w:rsidR="00994D73" w:rsidRDefault="00994D73" w:rsidP="00994D73">
      <w:pPr>
        <w:pStyle w:val="ParagraphNormal"/>
      </w:pPr>
      <w:r>
        <w:t>The freedom of expression and freedom of religion or belief are two fundamental human rights recognized by international documents such as the UDHR and the ICCPR</w:t>
      </w:r>
      <w:r>
        <w:rPr>
          <w:rStyle w:val="FootnoteReference"/>
        </w:rPr>
        <w:footnoteReference w:id="35"/>
      </w:r>
      <w:r>
        <w:t>. General Comment No.22</w:t>
      </w:r>
      <w:r>
        <w:rPr>
          <w:rStyle w:val="FootnoteReference"/>
        </w:rPr>
        <w:footnoteReference w:id="36"/>
      </w:r>
      <w:r>
        <w:t xml:space="preserve"> on the Declaration on the Elimination of All Forms of Intolerance and Discrimination Based on Religion or Belief</w:t>
      </w:r>
      <w:r>
        <w:rPr>
          <w:rStyle w:val="FootnoteReference"/>
        </w:rPr>
        <w:footnoteReference w:id="37"/>
      </w:r>
      <w:r>
        <w:t xml:space="preserve"> and General Comment No.34</w:t>
      </w:r>
      <w:r>
        <w:rPr>
          <w:rStyle w:val="FootnoteReference"/>
        </w:rPr>
        <w:footnoteReference w:id="38"/>
      </w:r>
      <w:r>
        <w:t xml:space="preserve"> on Freedom of Religion or Belief are crucial resources for States to consult in protecting these rights.</w:t>
      </w:r>
    </w:p>
    <w:p w14:paraId="568AF649" w14:textId="77777777" w:rsidR="00994D73" w:rsidRDefault="00994D73" w:rsidP="00994D73">
      <w:pPr>
        <w:pStyle w:val="ParagraphNormal"/>
      </w:pPr>
      <w:r>
        <w:t xml:space="preserve">Heiner </w:t>
      </w:r>
      <w:proofErr w:type="spellStart"/>
      <w:r>
        <w:t>Bielefeldt</w:t>
      </w:r>
      <w:proofErr w:type="spellEnd"/>
      <w:r>
        <w:t xml:space="preserve">, a renowned scholar, emphasized the importance of protecting religious freedom as an inalienable human right. </w:t>
      </w:r>
      <w:proofErr w:type="spellStart"/>
      <w:r>
        <w:t>Bielefeldt</w:t>
      </w:r>
      <w:proofErr w:type="spellEnd"/>
      <w:r>
        <w:t xml:space="preserve"> identified two aspects of the freedom of religion or belief: the forum-</w:t>
      </w:r>
      <w:proofErr w:type="spellStart"/>
      <w:r>
        <w:t>internum</w:t>
      </w:r>
      <w:proofErr w:type="spellEnd"/>
      <w:r>
        <w:t xml:space="preserve"> and the forum-</w:t>
      </w:r>
      <w:proofErr w:type="spellStart"/>
      <w:r>
        <w:t>externum</w:t>
      </w:r>
      <w:proofErr w:type="spellEnd"/>
      <w:r>
        <w:t>. The forum-</w:t>
      </w:r>
      <w:proofErr w:type="spellStart"/>
      <w:r>
        <w:t>internum</w:t>
      </w:r>
      <w:proofErr w:type="spellEnd"/>
      <w:r>
        <w:t xml:space="preserve"> refers to the internal dimension of religious freedom, such as an individual's personal beliefs, thoughts, and conscience. The forum-</w:t>
      </w:r>
      <w:proofErr w:type="spellStart"/>
      <w:r>
        <w:t>externum</w:t>
      </w:r>
      <w:proofErr w:type="spellEnd"/>
      <w: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2C17242A" w14:textId="77777777" w:rsidR="00994D73" w:rsidRDefault="00994D73" w:rsidP="00994D73">
      <w:pPr>
        <w:pStyle w:val="ParagraphNormal"/>
      </w:pPr>
      <w:r>
        <w:t xml:space="preserve">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w:t>
      </w:r>
      <w:r>
        <w:lastRenderedPageBreak/>
        <w:t>the disregard of other rights. Therefore, States must take measures to safeguard this right and prevent any form of intolerance and discrimination based on religion or belief.</w:t>
      </w:r>
    </w:p>
    <w:p w14:paraId="0ED32A57" w14:textId="77777777" w:rsidR="00994D73" w:rsidRDefault="00994D73" w:rsidP="00994D73">
      <w:pPr>
        <w:pStyle w:val="ParagraphNormal"/>
      </w:pPr>
      <w:r>
        <w:t>The right to freedom of expression (</w:t>
      </w:r>
      <w:proofErr w:type="spellStart"/>
      <w:r>
        <w:t>FoE</w:t>
      </w:r>
      <w:proofErr w:type="spellEnd"/>
      <w:r>
        <w:t>) is not an absolute right, and its scope may be restricted in some circumstances. The International Covenant on Civil and Political Rights (ICCPR) articles 19, 21, and 22</w:t>
      </w:r>
      <w:r>
        <w:rPr>
          <w:rStyle w:val="FootnoteReference"/>
        </w:rPr>
        <w:footnoteReference w:id="39"/>
      </w:r>
      <w:r>
        <w:t xml:space="preserve"> provide guidance on the limitations that may be imposed on religious speech or manifestation (Smith, 2007: p.268). </w:t>
      </w:r>
      <w:proofErr w:type="spellStart"/>
      <w:r>
        <w:t>FoE</w:t>
      </w:r>
      <w:proofErr w:type="spellEnd"/>
      <w:r>
        <w:t xml:space="preserve"> is a fundamental human right. While states may use domestic law to limit </w:t>
      </w:r>
      <w:proofErr w:type="spellStart"/>
      <w:r>
        <w:t>FoE</w:t>
      </w:r>
      <w:proofErr w:type="spellEnd"/>
      <w:r>
        <w:t>, such restrictions must be enforceable, clear, governed by law, and serve the agreement's stated purpose (</w:t>
      </w:r>
      <w:proofErr w:type="spellStart"/>
      <w:r>
        <w:t>Debeljak</w:t>
      </w:r>
      <w:proofErr w:type="spellEnd"/>
      <w: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Default="00994D73" w:rsidP="00994D73">
      <w:pPr>
        <w:pStyle w:val="ParagraphafSubheader"/>
      </w:pPr>
    </w:p>
    <w:p w14:paraId="74263320" w14:textId="2DAEA5E7" w:rsidR="00994D73" w:rsidRDefault="000F2241" w:rsidP="00994D73">
      <w:pPr>
        <w:pStyle w:val="ParagraphafSubheader"/>
        <w:ind w:firstLine="792"/>
      </w:pPr>
      <w:r>
        <w:t>•</w:t>
      </w:r>
      <w:r>
        <w:tab/>
        <w:t>Analysis of Indonesia's Anti-Blasphemy Law in Light of International Human Rights Standards</w:t>
      </w:r>
    </w:p>
    <w:p w14:paraId="2C901CE1" w14:textId="77777777" w:rsidR="00994D73" w:rsidRDefault="00994D73" w:rsidP="00994D73">
      <w:pPr>
        <w:pStyle w:val="ParagraphafSubheader"/>
      </w:pPr>
      <w: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Default="00994D73" w:rsidP="00994D73">
      <w:pPr>
        <w:pStyle w:val="ParagraphNormal"/>
      </w:pPr>
      <w:r>
        <w:t xml:space="preserve">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w:t>
      </w:r>
      <w:r>
        <w:lastRenderedPageBreak/>
        <w:t>rights of its citizens, such as issuing policies or legal regulations to fulfil the right to health, providing a budget for building infrastructure and hospitals, and employing medical personnel.</w:t>
      </w:r>
    </w:p>
    <w:p w14:paraId="2865FF76" w14:textId="77777777" w:rsidR="00994D73" w:rsidRPr="00E0754A" w:rsidRDefault="00994D73" w:rsidP="00994D73">
      <w:pPr>
        <w:pStyle w:val="ParagraphNormal"/>
      </w:pPr>
      <w:r>
        <w:t>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w:t>
      </w:r>
      <w:r w:rsidRPr="00E0754A">
        <w:t xml:space="preserve"> </w:t>
      </w:r>
    </w:p>
    <w:p w14:paraId="24210423" w14:textId="77777777" w:rsidR="00994D73" w:rsidRDefault="00994D73" w:rsidP="00994D73">
      <w:pPr>
        <w:pStyle w:val="ParagraphNormal"/>
      </w:pPr>
      <w:r>
        <w:t xml:space="preserve">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w:t>
      </w:r>
      <w:proofErr w:type="spellStart"/>
      <w:r>
        <w:t>color</w:t>
      </w:r>
      <w:proofErr w:type="spellEnd"/>
      <w:r>
        <w:t>, gender, language, or religion, and Indonesia has a responsibility to ensure that these rights are respected (OHCHR, 2021).</w:t>
      </w:r>
    </w:p>
    <w:p w14:paraId="21A88A62" w14:textId="77777777" w:rsidR="00994D73" w:rsidRDefault="00994D73" w:rsidP="00994D73">
      <w:pPr>
        <w:pStyle w:val="ParagraphNormal"/>
      </w:pPr>
      <w: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Default="00994D73" w:rsidP="00994D73">
      <w:pPr>
        <w:pStyle w:val="ParagraphNormal"/>
      </w:pPr>
      <w:r>
        <w:t xml:space="preserve">The rule of law is a fundamental principle in protecting and defending human rights. In </w:t>
      </w:r>
      <w:proofErr w:type="spellStart"/>
      <w:r>
        <w:t>analyzing</w:t>
      </w:r>
      <w:proofErr w:type="spellEnd"/>
      <w:r>
        <w:t xml:space="preserve">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w:t>
      </w:r>
      <w:r>
        <w:lastRenderedPageBreak/>
        <w:t>on FORB when it intersects with other rights such as freedom of speech or education, as well as other General Comments of the ICCPR.</w:t>
      </w:r>
    </w:p>
    <w:p w14:paraId="4DABD47E" w14:textId="33931C3A" w:rsidR="00994D73" w:rsidRPr="00994D73" w:rsidRDefault="00994D73" w:rsidP="00994D73">
      <w:pPr>
        <w:pStyle w:val="ParagraphNormal"/>
      </w:pPr>
      <w:r>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Default="00994D73" w:rsidP="00994D73">
      <w:pPr>
        <w:pStyle w:val="ParagraphNormal"/>
      </w:pPr>
      <w: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994D73" w:rsidRDefault="00994D73" w:rsidP="00994D73">
      <w:pPr>
        <w:pStyle w:val="ParagraphNormal"/>
      </w:pPr>
      <w: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Default="00994D73" w:rsidP="00994D73">
      <w:pPr>
        <w:pStyle w:val="ParagraphNormal"/>
      </w:pPr>
      <w:r>
        <w:t xml:space="preserve">The IABL was created to safeguard "faiths adhered to in Indonesia," with Islam, Catholicism, Christianity, Hinduism, Buddhism, and Confucianism being included in </w:t>
      </w:r>
      <w:r>
        <w:lastRenderedPageBreak/>
        <w:t xml:space="preserve">the category of "recognized faiths" for religious practices in Indonesia. The problem with this rule is that it imposes penalties not only on those who do not adhere to 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t>Gafatar</w:t>
      </w:r>
      <w:proofErr w:type="spellEnd"/>
      <w: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2D5674F9" w14:textId="77777777" w:rsidR="00994D73" w:rsidRPr="00994D73" w:rsidRDefault="00994D73" w:rsidP="00994D73">
      <w:pPr>
        <w:pStyle w:val="ParagraphNormal"/>
      </w:pPr>
      <w: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77777777" w:rsidR="00994D73" w:rsidRPr="00E0754A" w:rsidRDefault="00994D73" w:rsidP="00994D73">
      <w:pPr>
        <w:pStyle w:val="ParagraphafSubheade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as inherited from its respective colonizers and has been in place for a long time to ban hate speech or religious insult against religious items, holy persons, practices, or beliefs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 xml:space="preserve">(Nash and </w:t>
      </w:r>
      <w:proofErr w:type="spellStart"/>
      <w:r w:rsidRPr="00E0754A">
        <w:rPr>
          <w:rFonts w:cs="Linux Libertine"/>
        </w:rPr>
        <w:t>Bakalis</w:t>
      </w:r>
      <w:proofErr w:type="spellEnd"/>
      <w:r w:rsidRPr="00E0754A">
        <w:rPr>
          <w:rFonts w:cs="Linux Libertine"/>
        </w:rPr>
        <w:t>, 2007)</w:t>
      </w:r>
      <w:r w:rsidRPr="00E0754A">
        <w:fldChar w:fldCharType="end"/>
      </w:r>
      <w:r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w:t>
      </w:r>
      <w:proofErr w:type="spellStart"/>
      <w:r w:rsidRPr="00E0754A">
        <w:t>FoRB</w:t>
      </w:r>
      <w:proofErr w:type="spellEnd"/>
      <w:r w:rsidRPr="00E0754A">
        <w:t>.</w:t>
      </w:r>
      <w:r w:rsidRPr="00E0754A">
        <w:rPr>
          <w:rStyle w:val="FootnoteReference"/>
        </w:rPr>
        <w:footnoteReference w:id="40"/>
      </w:r>
      <w:r w:rsidRPr="00E0754A">
        <w:t xml:space="preserve"> However, persecuting someone because of their religion </w:t>
      </w:r>
      <w:r w:rsidRPr="00E0754A">
        <w:lastRenderedPageBreak/>
        <w:t>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E0754A">
        <w:rPr>
          <w:rStyle w:val="FootnoteReference"/>
        </w:rPr>
        <w:t xml:space="preserve"> </w:t>
      </w:r>
      <w:r w:rsidRPr="00E0754A">
        <w:rPr>
          <w:rStyle w:val="FootnoteReference"/>
        </w:rPr>
        <w:footnoteReference w:id="41"/>
      </w:r>
    </w:p>
    <w:p w14:paraId="59A2E0CC" w14:textId="77777777" w:rsidR="00994D73" w:rsidRPr="00E0754A" w:rsidRDefault="00994D73" w:rsidP="00994D73">
      <w:pPr>
        <w:pStyle w:val="ParagraphNormal"/>
      </w:pPr>
      <w:r w:rsidRPr="00E0754A">
        <w:t xml:space="preserve">Jeroen </w:t>
      </w:r>
      <w:proofErr w:type="spellStart"/>
      <w:r w:rsidRPr="00E0754A">
        <w:t>Temperman</w:t>
      </w:r>
      <w:proofErr w:type="spellEnd"/>
      <w:r w:rsidRPr="00E0754A">
        <w:t xml:space="preserve"> </w:t>
      </w:r>
      <w:r w:rsidRPr="00E0754A">
        <w:fldChar w:fldCharType="begin"/>
      </w:r>
      <w:r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42"/>
      </w:r>
      <w:r w:rsidRPr="00E0754A">
        <w:t xml:space="preserve"> determined that protecting the right not to offend others' religious sensibilities constituted a reasonable objective.</w:t>
      </w:r>
      <w:r w:rsidRPr="00E0754A">
        <w:rPr>
          <w:rStyle w:val="FootnoteReference"/>
        </w:rPr>
        <w:footnoteReference w:id="43"/>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 </w:t>
      </w:r>
      <w:r w:rsidRPr="00E0754A">
        <w:fldChar w:fldCharType="begin"/>
      </w:r>
      <w:r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p>
    <w:p w14:paraId="5896CDBF" w14:textId="77777777" w:rsidR="00994D73" w:rsidRPr="00E0754A" w:rsidRDefault="00994D73" w:rsidP="00994D73">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Bielefeldt</w:t>
      </w:r>
      <w:proofErr w:type="spellEnd"/>
      <w:r w:rsidRPr="00E0754A">
        <w:rPr>
          <w:rFonts w:cs="Linux Libertine"/>
        </w:rPr>
        <w:t>, 2012)</w:t>
      </w:r>
      <w:r w:rsidRPr="00E0754A">
        <w:fldChar w:fldCharType="end"/>
      </w:r>
      <w:r w:rsidRPr="00E0754A">
        <w:t>.</w:t>
      </w:r>
      <w:r w:rsidRPr="00E0754A">
        <w:rPr>
          <w:rStyle w:val="FootnoteReference"/>
        </w:rPr>
        <w:t xml:space="preserve"> </w:t>
      </w:r>
    </w:p>
    <w:p w14:paraId="2C5FF7D9" w14:textId="77777777" w:rsidR="00994D73" w:rsidRPr="00E0754A" w:rsidRDefault="00994D73" w:rsidP="00994D73">
      <w:pPr>
        <w:pStyle w:val="ParagraphNormal"/>
      </w:pPr>
      <w:r w:rsidRPr="00E0754A">
        <w:lastRenderedPageBreak/>
        <w:t xml:space="preserve">To create a balance between </w:t>
      </w:r>
      <w:proofErr w:type="spellStart"/>
      <w:r w:rsidRPr="00E0754A">
        <w:t>FoRB</w:t>
      </w:r>
      <w:proofErr w:type="spellEnd"/>
      <w:r w:rsidRPr="00E0754A">
        <w:t xml:space="preserve">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E0754A" w:rsidRDefault="00994D73" w:rsidP="00994D73">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 </w:t>
      </w:r>
      <w:r w:rsidRPr="00E0754A">
        <w:fldChar w:fldCharType="begin"/>
      </w:r>
      <w:r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E0754A">
        <w:fldChar w:fldCharType="separate"/>
      </w:r>
      <w:r w:rsidRPr="00E0754A">
        <w:rPr>
          <w:rFonts w:cs="Linux Libertine"/>
        </w:rPr>
        <w:t>(Smet, 2011b)</w:t>
      </w:r>
      <w:r w:rsidRPr="00E0754A">
        <w:fldChar w:fldCharType="end"/>
      </w:r>
      <w:r w:rsidRPr="00E0754A">
        <w:t xml:space="preserve">. A State is permitted to exercise discretion of restrictions through its domestic law </w:t>
      </w:r>
      <w:r w:rsidRPr="00E0754A">
        <w:fldChar w:fldCharType="begin"/>
      </w:r>
      <w:r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E0754A">
        <w:fldChar w:fldCharType="separate"/>
      </w:r>
      <w:r w:rsidRPr="00E0754A">
        <w:rPr>
          <w:rFonts w:cs="Linux Libertine"/>
        </w:rPr>
        <w:t>(Fraser, 2019)</w:t>
      </w:r>
      <w:r w:rsidRPr="00E0754A">
        <w:fldChar w:fldCharType="end"/>
      </w:r>
      <w:r w:rsidRPr="00E0754A">
        <w:t xml:space="preserve">. However, the restriction itself must be strict with clear interpretation, regulated by law, and used for the purpose stated in the agreement </w:t>
      </w:r>
      <w:r w:rsidRPr="00E0754A">
        <w:fldChar w:fldCharType="begin"/>
      </w:r>
      <w:r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Debeljak</w:t>
      </w:r>
      <w:proofErr w:type="spellEnd"/>
      <w:r w:rsidRPr="00E0754A">
        <w:rPr>
          <w:rFonts w:cs="Linux Libertine"/>
        </w:rPr>
        <w:t>, 2008)</w:t>
      </w:r>
      <w:r w:rsidRPr="00E0754A">
        <w:fldChar w:fldCharType="end"/>
      </w:r>
      <w:r w:rsidRPr="00E0754A">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44"/>
      </w:r>
      <w:r w:rsidRPr="00E0754A">
        <w:t xml:space="preserve"> and 20 (3) of the ICCPR and explains 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45"/>
      </w:r>
      <w:r w:rsidRPr="00E0754A">
        <w:t xml:space="preserve"> and adopted by UNGA through the GC No. 22.</w:t>
      </w:r>
      <w:r w:rsidRPr="00E0754A">
        <w:rPr>
          <w:rStyle w:val="FootnoteReference"/>
        </w:rPr>
        <w:footnoteReference w:id="46"/>
      </w:r>
      <w:r w:rsidRPr="00E0754A">
        <w:t xml:space="preserve"> These principles aim to avoid misinterpretation by the State members and help them understand the provisions when adopting it into domestic laws.</w:t>
      </w:r>
    </w:p>
    <w:p w14:paraId="2CE59437" w14:textId="77777777" w:rsidR="00994D73" w:rsidRPr="00E0754A" w:rsidRDefault="00994D73" w:rsidP="00994D73">
      <w:pPr>
        <w:pStyle w:val="ParagraphNormal"/>
      </w:pPr>
      <w:r w:rsidRPr="00E0754A">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E0754A">
        <w:lastRenderedPageBreak/>
        <w:t>changed four times, with the adoption of the IHRL,</w:t>
      </w:r>
      <w:r w:rsidRPr="00E0754A">
        <w:rPr>
          <w:rStyle w:val="FootnoteReference"/>
        </w:rPr>
        <w:footnoteReference w:id="47"/>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E0754A" w:rsidRDefault="00994D73" w:rsidP="00994D73">
      <w:pPr>
        <w:pStyle w:val="ParagraphNormal"/>
      </w:pPr>
      <w:r w:rsidRPr="00E0754A">
        <w:t xml:space="preserve">First, the primary purpose of the IABL is to defend religions rather than “religious people” themselves, so that it is reasonable to penalize persons who belong to a religion or belief rather than criticize religions. Although the fundamental concepts of </w:t>
      </w:r>
      <w:proofErr w:type="spellStart"/>
      <w:r w:rsidRPr="00E0754A">
        <w:t>FoRB</w:t>
      </w:r>
      <w:proofErr w:type="spellEnd"/>
      <w:r w:rsidRPr="00E0754A">
        <w:t xml:space="preserve">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E0754A">
        <w:fldChar w:fldCharType="begin"/>
      </w:r>
      <w:r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E0754A">
        <w:fldChar w:fldCharType="separate"/>
      </w:r>
      <w:r w:rsidRPr="00E0754A">
        <w:rPr>
          <w:rFonts w:cs="Linux Libertine"/>
        </w:rPr>
        <w:t xml:space="preserve">(Lindsey and </w:t>
      </w:r>
      <w:proofErr w:type="spellStart"/>
      <w:r w:rsidRPr="00E0754A">
        <w:rPr>
          <w:rFonts w:cs="Linux Libertine"/>
        </w:rPr>
        <w:t>Pausacker</w:t>
      </w:r>
      <w:proofErr w:type="spellEnd"/>
      <w:r w:rsidRPr="00E0754A">
        <w:rPr>
          <w:rFonts w:cs="Linux Libertine"/>
        </w:rPr>
        <w:t>, 2017)</w:t>
      </w:r>
      <w:r w:rsidRPr="00E0754A">
        <w:fldChar w:fldCharType="end"/>
      </w:r>
      <w:r w:rsidRPr="00E0754A">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r w:rsidRPr="00E0754A">
        <w:rPr>
          <w:rStyle w:val="FootnoteReference"/>
        </w:rPr>
        <w:t xml:space="preserve"> </w:t>
      </w:r>
    </w:p>
    <w:p w14:paraId="3A7D7EBA" w14:textId="77777777" w:rsidR="00994D73" w:rsidRPr="00E0754A" w:rsidRDefault="00994D73" w:rsidP="00994D73">
      <w:pPr>
        <w:pStyle w:val="ParagraphNormal"/>
      </w:pPr>
      <w:r w:rsidRPr="00E0754A">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E0754A">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E0754A" w:rsidRDefault="00994D73" w:rsidP="00994D73">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48"/>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153CDB3D" w14:textId="77777777" w:rsidR="00994D73" w:rsidRPr="00E0754A" w:rsidRDefault="00994D73" w:rsidP="00994D73">
      <w:pPr>
        <w:pStyle w:val="ParagraphNormal"/>
      </w:pPr>
      <w:r w:rsidRPr="00E0754A">
        <w:t xml:space="preserve">In the case of </w:t>
      </w:r>
      <w:proofErr w:type="spellStart"/>
      <w:r w:rsidRPr="00E0754A">
        <w:t>Gafatar</w:t>
      </w:r>
      <w:proofErr w:type="spellEnd"/>
      <w:r w:rsidRPr="00E0754A">
        <w:t xml:space="preserve">, </w:t>
      </w:r>
      <w:proofErr w:type="spellStart"/>
      <w:r w:rsidRPr="00E0754A">
        <w:t>Musadeq</w:t>
      </w:r>
      <w:proofErr w:type="spellEnd"/>
      <w:r w:rsidRPr="00E0754A">
        <w:t xml:space="preserve">, a key leader of </w:t>
      </w:r>
      <w:proofErr w:type="spellStart"/>
      <w:r w:rsidRPr="00E0754A">
        <w:t>Gafatar</w:t>
      </w:r>
      <w:proofErr w:type="spellEnd"/>
      <w:r w:rsidRPr="00E0754A">
        <w:t xml:space="preserve">,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w:t>
      </w:r>
      <w:proofErr w:type="spellStart"/>
      <w:r w:rsidRPr="00E0754A">
        <w:t>Gafatar</w:t>
      </w:r>
      <w:proofErr w:type="spellEnd"/>
      <w:r w:rsidRPr="00E0754A">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E0754A" w:rsidRDefault="00994D73" w:rsidP="00994D73">
      <w:pPr>
        <w:pStyle w:val="ParagraphNormal"/>
      </w:pPr>
      <w:r w:rsidRPr="00E0754A">
        <w:t>In addition, the CCIR's judgment number 140/PUU-VII/2009 upheld the ambiguity of the IABL and declared that “</w:t>
      </w:r>
      <w:r w:rsidRPr="00E0754A">
        <w:rPr>
          <w:i/>
          <w:iCs/>
        </w:rPr>
        <w:t>the substance of the Law on the Prevention of Blasphemy against Religion has to be modified in terms of the form of regulation, formulation, and legal principles.”</w:t>
      </w:r>
      <w:r w:rsidRPr="00E0754A">
        <w:t xml:space="preserve"> Moreover, the court declared that “</w:t>
      </w:r>
      <w:r w:rsidRPr="00E0754A">
        <w:rPr>
          <w:i/>
          <w:iCs/>
        </w:rPr>
        <w:t xml:space="preserve">the need for a </w:t>
      </w:r>
      <w:r w:rsidRPr="00E0754A">
        <w:rPr>
          <w:i/>
          <w:iCs/>
        </w:rPr>
        <w:lastRenderedPageBreak/>
        <w:t>revision of the Law on the Prevention of Blasphemy Against Religion, both within the formal framework of law and in content, in order to have more clear material aspects that will not lead to ambiguity in reality”</w:t>
      </w:r>
      <w:r w:rsidRPr="00E0754A">
        <w:t xml:space="preserve"> </w:t>
      </w:r>
      <w:r w:rsidRPr="00E0754A">
        <w:fldChar w:fldCharType="begin"/>
      </w:r>
      <w:r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E0754A" w:rsidRDefault="00994D73" w:rsidP="00994D73">
      <w:pPr>
        <w:pStyle w:val="ParagraphNormal"/>
      </w:pPr>
      <w:r w:rsidRPr="00E0754A">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39FB752C" w14:textId="77777777" w:rsidR="00994D73" w:rsidRPr="00E0754A" w:rsidRDefault="00994D73" w:rsidP="00994D73">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E0754A">
        <w:t>FoRB</w:t>
      </w:r>
      <w:proofErr w:type="spellEnd"/>
      <w:r w:rsidRPr="00E0754A">
        <w:t xml:space="preserve"> and </w:t>
      </w:r>
      <w:proofErr w:type="spellStart"/>
      <w:r w:rsidRPr="00E0754A">
        <w:t>FoE</w:t>
      </w:r>
      <w:proofErr w:type="spellEnd"/>
      <w:r w:rsidRPr="00E0754A">
        <w:t xml:space="preserve"> limits also apply to the IHRL, Article 18 (3), and Article 19 (3) of the ICCPR. However, the CCIR disregards the fact that the </w:t>
      </w:r>
      <w:proofErr w:type="spellStart"/>
      <w:r w:rsidRPr="00E0754A">
        <w:t>FoRB</w:t>
      </w:r>
      <w:proofErr w:type="spellEnd"/>
      <w:r w:rsidRPr="00E0754A">
        <w:t xml:space="preserve"> has two components: the forum-</w:t>
      </w:r>
      <w:proofErr w:type="spellStart"/>
      <w:r w:rsidRPr="00E0754A">
        <w:t>internum</w:t>
      </w:r>
      <w:proofErr w:type="spellEnd"/>
      <w:r w:rsidRPr="00E0754A">
        <w:t xml:space="preserve">, which cannot be limited under any </w:t>
      </w:r>
      <w:r w:rsidRPr="00E0754A">
        <w:lastRenderedPageBreak/>
        <w:t>circumstances, and the forum-</w:t>
      </w:r>
      <w:proofErr w:type="spellStart"/>
      <w:r w:rsidRPr="00E0754A">
        <w:t>externum</w:t>
      </w:r>
      <w:proofErr w:type="spellEnd"/>
      <w:r w:rsidRPr="00E0754A">
        <w:t>, which can be limited. While the Court has strictly construed Article 28J of the 1945 Constitution, it does not distinguish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E0754A">
        <w:fldChar w:fldCharType="begin"/>
      </w:r>
      <w:r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E0754A">
        <w:fldChar w:fldCharType="separate"/>
      </w:r>
      <w:r w:rsidRPr="00E0754A">
        <w:rPr>
          <w:rFonts w:cs="Linux Libertine"/>
        </w:rPr>
        <w:t>(Durham, 2011)</w:t>
      </w:r>
      <w:r w:rsidRPr="00E0754A">
        <w:fldChar w:fldCharType="end"/>
      </w:r>
      <w:r w:rsidRPr="00E0754A">
        <w:t>.</w:t>
      </w:r>
    </w:p>
    <w:p w14:paraId="7ECAEC4D" w14:textId="77777777" w:rsidR="00994D73" w:rsidRPr="00E0754A" w:rsidRDefault="00994D73" w:rsidP="00994D73">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E0754A">
        <w:t>Gafatar</w:t>
      </w:r>
      <w:proofErr w:type="spellEnd"/>
      <w:r w:rsidRPr="00E0754A">
        <w:t xml:space="preserve">. Secondly, the government issued a letter of prohibition to </w:t>
      </w:r>
      <w:proofErr w:type="spellStart"/>
      <w:r w:rsidRPr="00E0754A">
        <w:t>Gafatar</w:t>
      </w:r>
      <w:proofErr w:type="spellEnd"/>
      <w:r w:rsidRPr="00E0754A">
        <w:t xml:space="preserve">, stating that the dissemination, interpretation, and activities of </w:t>
      </w:r>
      <w:proofErr w:type="spellStart"/>
      <w:r w:rsidRPr="00E0754A">
        <w:t>Gafatar</w:t>
      </w:r>
      <w:proofErr w:type="spellEnd"/>
      <w:r w:rsidRPr="00E0754A">
        <w:t xml:space="preserve"> deviate from the main points of Islamic teachings. In terms of permitted limitations on the right to </w:t>
      </w:r>
      <w:proofErr w:type="spellStart"/>
      <w:r w:rsidRPr="00E0754A">
        <w:t>FoE</w:t>
      </w:r>
      <w:proofErr w:type="spellEnd"/>
      <w:r w:rsidRPr="00E0754A">
        <w:t xml:space="preserve">, notably the legality test, Durham </w:t>
      </w:r>
      <w:r w:rsidRPr="00E0754A">
        <w:fldChar w:fldCharType="begin"/>
      </w:r>
      <w:r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asserts that neutrality is a prerequisite for satisfying the legality test. However, as there is no such limiting criterion listed in the IABL, the legality test cannot be used to </w:t>
      </w:r>
      <w:proofErr w:type="spellStart"/>
      <w:r w:rsidRPr="00E0754A">
        <w:t>Gafatar</w:t>
      </w:r>
      <w:proofErr w:type="spellEnd"/>
      <w:r w:rsidRPr="00E0754A">
        <w:t xml:space="preserve">. As a result, several courts have condemned </w:t>
      </w:r>
      <w:proofErr w:type="spellStart"/>
      <w:r w:rsidRPr="00E0754A">
        <w:t>Gafatar's</w:t>
      </w:r>
      <w:proofErr w:type="spellEnd"/>
      <w:r w:rsidRPr="00E0754A">
        <w:t xml:space="preserve"> followers.</w:t>
      </w:r>
    </w:p>
    <w:p w14:paraId="49D84593" w14:textId="77777777" w:rsidR="00994D73" w:rsidRPr="00E0754A" w:rsidRDefault="00994D73" w:rsidP="00994D73">
      <w:pPr>
        <w:pStyle w:val="ParagraphNormal"/>
      </w:pPr>
      <w:r w:rsidRPr="00E0754A">
        <w:t>Article 156a of the Indonesian Criminal Code was applied in all blasphemy trials, and the culprits were found guilty of “issuing emotions or carrying out deeds that degraded a religion in Indonesia.”</w:t>
      </w:r>
      <w:r w:rsidRPr="00E0754A">
        <w:rPr>
          <w:rStyle w:val="FootnoteReference"/>
        </w:rPr>
        <w:footnoteReference w:id="49"/>
      </w:r>
      <w:r w:rsidRPr="00E0754A">
        <w:t xml:space="preserve"> If </w:t>
      </w:r>
      <w:proofErr w:type="spellStart"/>
      <w:r w:rsidRPr="00E0754A">
        <w:t>Gafatar</w:t>
      </w:r>
      <w:proofErr w:type="spellEnd"/>
      <w:r w:rsidRPr="00E0754A">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E0754A">
        <w:t>Gafatar</w:t>
      </w:r>
      <w:proofErr w:type="spellEnd"/>
      <w:r w:rsidRPr="00E0754A">
        <w:t xml:space="preserve"> adherents.” In this case, the court could not comprehend the distinction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with regard to the right to </w:t>
      </w:r>
      <w:proofErr w:type="spellStart"/>
      <w:r w:rsidRPr="00E0754A">
        <w:t>FoRB</w:t>
      </w:r>
      <w:proofErr w:type="spellEnd"/>
      <w:r w:rsidRPr="00E0754A">
        <w:t xml:space="preserve">. The court should </w:t>
      </w:r>
      <w:r w:rsidRPr="00E0754A">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E0754A">
        <w:fldChar w:fldCharType="begin"/>
      </w:r>
      <w:r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husijarana</w:t>
      </w:r>
      <w:proofErr w:type="spellEnd"/>
      <w:r w:rsidRPr="00E0754A">
        <w:rPr>
          <w:rFonts w:cs="Linux Libertine"/>
        </w:rPr>
        <w:t>, 2018)</w:t>
      </w:r>
      <w:r w:rsidRPr="00E0754A">
        <w:fldChar w:fldCharType="end"/>
      </w:r>
      <w:r w:rsidRPr="00E0754A">
        <w:t>.</w:t>
      </w:r>
      <w:r w:rsidRPr="00E0754A">
        <w:rPr>
          <w:rStyle w:val="FootnoteReference"/>
        </w:rPr>
        <w:t xml:space="preserve"> </w:t>
      </w:r>
    </w:p>
    <w:p w14:paraId="08F1FF22" w14:textId="77777777" w:rsidR="00994D73" w:rsidRPr="00E0754A" w:rsidRDefault="00994D73" w:rsidP="00994D73">
      <w:pPr>
        <w:pStyle w:val="ParagraphNormal"/>
        <w:rPr>
          <w:cs/>
        </w:rPr>
      </w:pPr>
      <w:r w:rsidRPr="00E0754A">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E0754A">
        <w:fldChar w:fldCharType="begin"/>
      </w:r>
      <w:r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Arato</w:t>
      </w:r>
      <w:proofErr w:type="spellEnd"/>
      <w:r w:rsidRPr="00E0754A">
        <w:rPr>
          <w:rFonts w:cs="Linux Libertine"/>
        </w:rPr>
        <w:t>, 2012)</w:t>
      </w:r>
      <w:r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body are consistent with the nation's constitution.</w:t>
      </w:r>
      <w:r w:rsidRPr="00E0754A">
        <w:rPr>
          <w:rStyle w:val="FootnoteReference"/>
        </w:rPr>
        <w:t xml:space="preserve"> </w:t>
      </w:r>
      <w:r w:rsidRPr="00E0754A">
        <w:t xml:space="preserve">On this issue, the CCIR has the authority to declare a portion of the law null and invalid, and its rulings have an </w:t>
      </w:r>
      <w:proofErr w:type="spellStart"/>
      <w:r w:rsidRPr="00E0754A">
        <w:t>erga</w:t>
      </w:r>
      <w:proofErr w:type="spellEnd"/>
      <w:r w:rsidRPr="00E0754A">
        <w:t xml:space="preserve"> omnes impact,</w:t>
      </w:r>
      <w:r w:rsidRPr="00E0754A">
        <w:rPr>
          <w:rStyle w:val="FootnoteReference"/>
        </w:rPr>
        <w:t xml:space="preserve"> </w:t>
      </w:r>
      <w:r w:rsidRPr="00E0754A">
        <w:t xml:space="preserve">binding all persons and organizations </w:t>
      </w:r>
      <w:r w:rsidRPr="00E0754A">
        <w:fldChar w:fldCharType="begin"/>
      </w:r>
      <w:r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Asshiddiqie</w:t>
      </w:r>
      <w:proofErr w:type="spellEnd"/>
      <w:r w:rsidRPr="00E0754A">
        <w:rPr>
          <w:rFonts w:cs="Linux Libertine"/>
        </w:rPr>
        <w:t>, 2018)</w:t>
      </w:r>
      <w:r w:rsidRPr="00E0754A">
        <w:fldChar w:fldCharType="end"/>
      </w:r>
      <w:r w:rsidRPr="00E0754A">
        <w:t>.</w:t>
      </w:r>
    </w:p>
    <w:p w14:paraId="46D56FF3" w14:textId="77777777" w:rsidR="00994D73" w:rsidRPr="00E0754A" w:rsidRDefault="00994D73" w:rsidP="00994D73">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Henkin</w:t>
      </w:r>
      <w:proofErr w:type="spellEnd"/>
      <w:r w:rsidRPr="00E0754A">
        <w:rPr>
          <w:rFonts w:cs="Linux Libertine"/>
        </w:rPr>
        <w:t>,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Eddyono</w:t>
      </w:r>
      <w:proofErr w:type="spellEnd"/>
      <w:r w:rsidRPr="00E0754A">
        <w:rPr>
          <w:rFonts w:cs="Linux Libertine"/>
        </w:rPr>
        <w:t>, 2016)</w:t>
      </w:r>
      <w:r w:rsidRPr="00E0754A">
        <w:fldChar w:fldCharType="end"/>
      </w:r>
      <w:r w:rsidRPr="00E0754A">
        <w:t>. Consequently, there is no dispute that these principles constitute the fundamental human rights principle that the CCIR must examine while assessing human rights issues.</w:t>
      </w:r>
    </w:p>
    <w:p w14:paraId="0534AAC0" w14:textId="77777777" w:rsidR="00994D73" w:rsidRPr="00E0754A" w:rsidRDefault="00994D73" w:rsidP="00994D73">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50"/>
      </w:r>
      <w:r w:rsidRPr="00E0754A">
        <w:t xml:space="preserve"> This consideration is comparable to the preceding decisions, </w:t>
      </w:r>
      <w:r w:rsidRPr="00E0754A">
        <w:lastRenderedPageBreak/>
        <w:t xml:space="preserve">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51"/>
      </w:r>
      <w:r w:rsidRPr="00E0754A">
        <w:t xml:space="preserve"> In this regard, the CCIR has utilized the Particular Constitutionalism theory, which interprets the Constitution's enshrined Human Rights principles in a restrictive meaning.</w:t>
      </w:r>
    </w:p>
    <w:p w14:paraId="508749B0" w14:textId="77777777" w:rsidR="00994D73" w:rsidRPr="00E0754A" w:rsidRDefault="00994D73" w:rsidP="00994D73">
      <w:pPr>
        <w:pStyle w:val="ParagraphNormal"/>
      </w:pPr>
      <w:r w:rsidRPr="00E0754A">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E0754A">
        <w:rPr>
          <w:i/>
          <w:iCs/>
        </w:rPr>
        <w:t>“The Court simply compares the provisions of the statute to the 1945 Constitution.”</w:t>
      </w:r>
      <w:r w:rsidRPr="00E0754A">
        <w:rPr>
          <w:rStyle w:val="FootnoteReference"/>
          <w:i/>
          <w:iCs/>
        </w:rPr>
        <w:t xml:space="preserve"> </w:t>
      </w:r>
      <w:r w:rsidRPr="00E0754A">
        <w:rPr>
          <w:rStyle w:val="FootnoteReference"/>
        </w:rPr>
        <w:footnoteReference w:id="52"/>
      </w:r>
      <w:r w:rsidRPr="00E0754A">
        <w:t xml:space="preserve"> The court also said, </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53"/>
      </w:r>
      <w:r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E0754A" w:rsidRDefault="00994D73" w:rsidP="00994D73">
      <w:pPr>
        <w:pStyle w:val="ParagraphNormal"/>
      </w:pPr>
      <w:r w:rsidRPr="00E0754A">
        <w:t xml:space="preserve">According to the CCIR, </w:t>
      </w:r>
      <w:r w:rsidRPr="00E0754A">
        <w:rPr>
          <w:i/>
          <w:iCs/>
        </w:rPr>
        <w:t xml:space="preserve">“the anti-blasphemy law threatens anybody who openly shows enmity against other religions or who communicates divergent doctrines to the major religions.” </w:t>
      </w:r>
      <w:r w:rsidRPr="00E0754A">
        <w:t xml:space="preserve">However, as previously discussed, the definition of blasphemy is so broad that it has become too generic and a typical weapon for criminalizing minority </w:t>
      </w:r>
      <w:r w:rsidRPr="00E0754A">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E0754A" w:rsidRDefault="00994D73" w:rsidP="00994D73">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E0754A" w:rsidRDefault="00994D73" w:rsidP="00994D73">
      <w:pPr>
        <w:pStyle w:val="ParagraphNormal"/>
        <w:rPr>
          <w:cs/>
        </w:rPr>
      </w:pPr>
      <w:r w:rsidRPr="00E0754A">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E0754A">
        <w:rPr>
          <w:rStyle w:val="FootnoteReference"/>
        </w:rPr>
        <w:t xml:space="preserve"> </w:t>
      </w:r>
      <w:r w:rsidRPr="00E0754A">
        <w:rPr>
          <w:rStyle w:val="FootnoteReference"/>
        </w:rPr>
        <w:footnoteReference w:id="54"/>
      </w:r>
      <w:r w:rsidRPr="00E0754A">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E0754A" w:rsidRDefault="00994D73" w:rsidP="00994D73">
      <w:pPr>
        <w:pStyle w:val="ParagraphNormal"/>
      </w:pPr>
      <w:r w:rsidRPr="00E0754A">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E0754A" w:rsidRDefault="00994D73" w:rsidP="00994D73">
      <w:pPr>
        <w:pStyle w:val="ParagraphNormal"/>
      </w:pPr>
      <w:r w:rsidRPr="00E0754A">
        <w:t xml:space="preserve">The Constitutional Court maintains that deficiencies in the substance of legislation are not the court's purview, but rather the legislative </w:t>
      </w:r>
      <w:proofErr w:type="spellStart"/>
      <w:r w:rsidRPr="00E0754A">
        <w:t>branch's</w:t>
      </w:r>
      <w:proofErr w:type="spellEnd"/>
      <w:r w:rsidRPr="00E0754A">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7AD0173C" w:rsidR="00994D73" w:rsidRPr="000F2241" w:rsidRDefault="00994D73" w:rsidP="00994D73">
      <w:pPr>
        <w:pStyle w:val="ParagraphNormal"/>
        <w:rPr>
          <w:rFonts w:hint="cs"/>
        </w:rPr>
      </w:pPr>
      <w:proofErr w:type="spellStart"/>
      <w:r w:rsidRPr="00E810CF">
        <w:rPr>
          <w:i/>
          <w:iCs/>
          <w:color w:val="FF0000"/>
        </w:rPr>
        <w:t>Ketidakmampu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perbedaan</w:t>
      </w:r>
      <w:proofErr w:type="spellEnd"/>
      <w:r w:rsidRPr="00E810CF">
        <w:rPr>
          <w:i/>
          <w:iCs/>
          <w:color w:val="FF0000"/>
        </w:rPr>
        <w:t xml:space="preserve"> </w:t>
      </w:r>
      <w:proofErr w:type="spellStart"/>
      <w:r w:rsidRPr="00E810CF">
        <w:rPr>
          <w:i/>
          <w:iCs/>
          <w:color w:val="FF0000"/>
        </w:rPr>
        <w:t>antara</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kebebasan</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yang </w:t>
      </w:r>
      <w:proofErr w:type="spellStart"/>
      <w:r w:rsidRPr="00E810CF">
        <w:rPr>
          <w:i/>
          <w:iCs/>
          <w:color w:val="FF0000"/>
        </w:rPr>
        <w:t>bersifat</w:t>
      </w:r>
      <w:proofErr w:type="spellEnd"/>
      <w:r w:rsidRPr="00E810CF">
        <w:rPr>
          <w:i/>
          <w:iCs/>
          <w:color w:val="FF0000"/>
        </w:rPr>
        <w:t xml:space="preserve"> forum </w:t>
      </w:r>
      <w:proofErr w:type="spellStart"/>
      <w:r w:rsidRPr="00E810CF">
        <w:rPr>
          <w:i/>
          <w:iCs/>
          <w:color w:val="FF0000"/>
        </w:rPr>
        <w:t>internum</w:t>
      </w:r>
      <w:proofErr w:type="spellEnd"/>
      <w:r w:rsidRPr="00E810CF">
        <w:rPr>
          <w:i/>
          <w:iCs/>
          <w:color w:val="FF0000"/>
        </w:rPr>
        <w:t xml:space="preserve"> dan forum </w:t>
      </w:r>
      <w:proofErr w:type="spellStart"/>
      <w:r w:rsidRPr="00E810CF">
        <w:rPr>
          <w:i/>
          <w:iCs/>
          <w:color w:val="FF0000"/>
        </w:rPr>
        <w:t>eksternum</w:t>
      </w:r>
      <w:proofErr w:type="spellEnd"/>
      <w:r w:rsidRPr="00E810CF">
        <w:rPr>
          <w:i/>
          <w:iCs/>
          <w:color w:val="FF0000"/>
        </w:rPr>
        <w:t xml:space="preserve"> dan </w:t>
      </w:r>
      <w:proofErr w:type="spellStart"/>
      <w:r w:rsidRPr="00E810CF">
        <w:rPr>
          <w:i/>
          <w:iCs/>
          <w:color w:val="FF0000"/>
        </w:rPr>
        <w:t>kegagal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mengakomodir</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mbatasan</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di </w:t>
      </w:r>
      <w:proofErr w:type="spellStart"/>
      <w:r w:rsidRPr="00E810CF">
        <w:rPr>
          <w:i/>
          <w:iCs/>
          <w:color w:val="FF0000"/>
        </w:rPr>
        <w:t>ruang</w:t>
      </w:r>
      <w:proofErr w:type="spellEnd"/>
      <w:r w:rsidRPr="00E810CF">
        <w:rPr>
          <w:i/>
          <w:iCs/>
          <w:color w:val="FF0000"/>
        </w:rPr>
        <w:t xml:space="preserve"> </w:t>
      </w:r>
      <w:proofErr w:type="spellStart"/>
      <w:r w:rsidRPr="00E810CF">
        <w:rPr>
          <w:i/>
          <w:iCs/>
          <w:color w:val="FF0000"/>
        </w:rPr>
        <w:t>eksternum</w:t>
      </w:r>
      <w:proofErr w:type="spellEnd"/>
      <w:r w:rsidRPr="00E810CF">
        <w:rPr>
          <w:i/>
          <w:iCs/>
          <w:color w:val="FF0000"/>
        </w:rPr>
        <w:t xml:space="preserve"> </w:t>
      </w:r>
      <w:proofErr w:type="spellStart"/>
      <w:r w:rsidRPr="00E810CF">
        <w:rPr>
          <w:i/>
          <w:iCs/>
          <w:color w:val="FF0000"/>
        </w:rPr>
        <w:t>mengindikasikan</w:t>
      </w:r>
      <w:proofErr w:type="spellEnd"/>
      <w:r w:rsidRPr="00E810CF">
        <w:rPr>
          <w:i/>
          <w:iCs/>
          <w:color w:val="FF0000"/>
        </w:rPr>
        <w:t xml:space="preserve"> </w:t>
      </w:r>
      <w:proofErr w:type="spellStart"/>
      <w:r w:rsidRPr="00E810CF">
        <w:rPr>
          <w:i/>
          <w:iCs/>
          <w:color w:val="FF0000"/>
        </w:rPr>
        <w:t>bahw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gagal</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norma</w:t>
      </w:r>
      <w:proofErr w:type="spellEnd"/>
      <w:r w:rsidRPr="00E810CF">
        <w:rPr>
          <w:i/>
          <w:iCs/>
          <w:color w:val="FF0000"/>
        </w:rPr>
        <w:t xml:space="preserve"> </w:t>
      </w:r>
      <w:proofErr w:type="spellStart"/>
      <w:r w:rsidRPr="00E810CF">
        <w:rPr>
          <w:i/>
          <w:iCs/>
          <w:color w:val="FF0000"/>
        </w:rPr>
        <w:t>hukum</w:t>
      </w:r>
      <w:proofErr w:type="spellEnd"/>
      <w:r w:rsidRPr="00E810CF">
        <w:rPr>
          <w:i/>
          <w:iCs/>
          <w:color w:val="FF0000"/>
        </w:rPr>
        <w:t xml:space="preserve"> HAM </w:t>
      </w:r>
      <w:proofErr w:type="spellStart"/>
      <w:r w:rsidRPr="00E810CF">
        <w:rPr>
          <w:i/>
          <w:iCs/>
          <w:color w:val="FF0000"/>
        </w:rPr>
        <w:t>Internasional</w:t>
      </w:r>
      <w:proofErr w:type="spellEnd"/>
      <w:r w:rsidRPr="00E810CF">
        <w:rPr>
          <w:i/>
          <w:iCs/>
          <w:color w:val="FF0000"/>
        </w:rPr>
        <w:t xml:space="preserve"> </w:t>
      </w:r>
      <w:proofErr w:type="spellStart"/>
      <w:r w:rsidRPr="00E810CF">
        <w:rPr>
          <w:i/>
          <w:iCs/>
          <w:color w:val="FF0000"/>
        </w:rPr>
        <w:t>secara</w:t>
      </w:r>
      <w:proofErr w:type="spellEnd"/>
      <w:r w:rsidRPr="00E810CF">
        <w:rPr>
          <w:i/>
          <w:iCs/>
          <w:color w:val="FF0000"/>
        </w:rPr>
        <w:t xml:space="preserve"> </w:t>
      </w:r>
      <w:proofErr w:type="spellStart"/>
      <w:r w:rsidRPr="00E810CF">
        <w:rPr>
          <w:i/>
          <w:iCs/>
          <w:color w:val="FF0000"/>
        </w:rPr>
        <w:t>kompherenship</w:t>
      </w:r>
      <w:proofErr w:type="spellEnd"/>
      <w:r w:rsidRPr="00E810CF">
        <w:rPr>
          <w:i/>
          <w:iCs/>
          <w:color w:val="FF0000"/>
        </w:rPr>
        <w:t xml:space="preserve">. </w:t>
      </w:r>
      <w:proofErr w:type="spellStart"/>
      <w:r w:rsidRPr="00E810CF">
        <w:rPr>
          <w:i/>
          <w:iCs/>
          <w:color w:val="FF0000"/>
        </w:rPr>
        <w:t>Meskipun</w:t>
      </w:r>
      <w:proofErr w:type="spellEnd"/>
      <w:r w:rsidRPr="00E810CF">
        <w:rPr>
          <w:i/>
          <w:iCs/>
          <w:color w:val="FF0000"/>
        </w:rPr>
        <w:t xml:space="preserve"> </w:t>
      </w:r>
      <w:proofErr w:type="spellStart"/>
      <w:r w:rsidRPr="00E810CF">
        <w:rPr>
          <w:i/>
          <w:iCs/>
          <w:color w:val="FF0000"/>
        </w:rPr>
        <w:t>putusan-putusa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rkara</w:t>
      </w:r>
      <w:proofErr w:type="spellEnd"/>
      <w:r w:rsidRPr="00E810CF">
        <w:rPr>
          <w:i/>
          <w:iCs/>
          <w:color w:val="FF0000"/>
        </w:rPr>
        <w:t xml:space="preserve"> yang lain,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ampu</w:t>
      </w:r>
      <w:proofErr w:type="spellEnd"/>
      <w:r w:rsidRPr="00E810CF">
        <w:rPr>
          <w:i/>
          <w:iCs/>
          <w:color w:val="FF0000"/>
        </w:rPr>
        <w:t xml:space="preserve"> </w:t>
      </w:r>
      <w:proofErr w:type="spellStart"/>
      <w:r w:rsidRPr="00E810CF">
        <w:rPr>
          <w:i/>
          <w:iCs/>
          <w:color w:val="FF0000"/>
        </w:rPr>
        <w:t>mengadopsi</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engan</w:t>
      </w:r>
      <w:proofErr w:type="spellEnd"/>
      <w:r w:rsidRPr="00E810CF">
        <w:rPr>
          <w:i/>
          <w:iCs/>
          <w:color w:val="FF0000"/>
        </w:rPr>
        <w:t xml:space="preserve"> </w:t>
      </w:r>
      <w:proofErr w:type="spellStart"/>
      <w:r w:rsidRPr="00E810CF">
        <w:rPr>
          <w:i/>
          <w:iCs/>
          <w:color w:val="FF0000"/>
        </w:rPr>
        <w:t>baik</w:t>
      </w:r>
      <w:proofErr w:type="spellEnd"/>
      <w:r w:rsidRPr="00E810CF">
        <w:rPr>
          <w:i/>
          <w:iCs/>
          <w:color w:val="FF0000"/>
        </w:rPr>
        <w:t xml:space="preserve">, </w:t>
      </w:r>
      <w:proofErr w:type="spellStart"/>
      <w:r w:rsidRPr="00E810CF">
        <w:rPr>
          <w:i/>
          <w:iCs/>
          <w:color w:val="FF0000"/>
        </w:rPr>
        <w:t>diman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batalkan</w:t>
      </w:r>
      <w:proofErr w:type="spellEnd"/>
      <w:r w:rsidRPr="00E810CF">
        <w:rPr>
          <w:i/>
          <w:iCs/>
          <w:color w:val="FF0000"/>
        </w:rPr>
        <w:t xml:space="preserve"> </w:t>
      </w:r>
      <w:proofErr w:type="spellStart"/>
      <w:r w:rsidRPr="00E810CF">
        <w:rPr>
          <w:i/>
          <w:iCs/>
          <w:color w:val="FF0000"/>
        </w:rPr>
        <w:t>pasal</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UU </w:t>
      </w:r>
      <w:proofErr w:type="spellStart"/>
      <w:r w:rsidRPr="00E810CF">
        <w:rPr>
          <w:i/>
          <w:iCs/>
          <w:color w:val="FF0000"/>
        </w:rPr>
        <w:t>Kependudukan</w:t>
      </w:r>
      <w:proofErr w:type="spellEnd"/>
      <w:r w:rsidRPr="00E810CF">
        <w:rPr>
          <w:i/>
          <w:iCs/>
          <w:color w:val="FF0000"/>
        </w:rPr>
        <w:t xml:space="preserve"> yang </w:t>
      </w:r>
      <w:proofErr w:type="spellStart"/>
      <w:r w:rsidRPr="00E810CF">
        <w:rPr>
          <w:i/>
          <w:iCs/>
          <w:color w:val="FF0000"/>
        </w:rPr>
        <w:t>melarang</w:t>
      </w:r>
      <w:proofErr w:type="spellEnd"/>
      <w:r w:rsidRPr="00E810CF">
        <w:rPr>
          <w:i/>
          <w:iCs/>
          <w:color w:val="FF0000"/>
        </w:rPr>
        <w:t xml:space="preserve"> </w:t>
      </w:r>
      <w:proofErr w:type="spellStart"/>
      <w:r w:rsidRPr="00E810CF">
        <w:rPr>
          <w:i/>
          <w:iCs/>
          <w:color w:val="FF0000"/>
        </w:rPr>
        <w:t>warga</w:t>
      </w:r>
      <w:proofErr w:type="spellEnd"/>
      <w:r w:rsidRPr="00E810CF">
        <w:rPr>
          <w:i/>
          <w:iCs/>
          <w:color w:val="FF0000"/>
        </w:rPr>
        <w:t xml:space="preserve"> negara </w:t>
      </w:r>
      <w:proofErr w:type="spellStart"/>
      <w:r w:rsidRPr="00E810CF">
        <w:rPr>
          <w:i/>
          <w:iCs/>
          <w:color w:val="FF0000"/>
        </w:rPr>
        <w:t>menuliskan</w:t>
      </w:r>
      <w:proofErr w:type="spellEnd"/>
      <w:r w:rsidRPr="00E810CF">
        <w:rPr>
          <w:i/>
          <w:iCs/>
          <w:color w:val="FF0000"/>
        </w:rPr>
        <w:t xml:space="preserve"> “</w:t>
      </w:r>
      <w:proofErr w:type="spellStart"/>
      <w:r w:rsidRPr="00E810CF">
        <w:rPr>
          <w:i/>
          <w:iCs/>
          <w:color w:val="FF0000"/>
        </w:rPr>
        <w:t>kepercayaan</w:t>
      </w:r>
      <w:proofErr w:type="spellEnd"/>
      <w:r w:rsidRPr="00E810CF">
        <w:rPr>
          <w:i/>
          <w:iCs/>
          <w:color w:val="FF0000"/>
        </w:rPr>
        <w:t xml:space="preserve">” pada </w:t>
      </w:r>
      <w:proofErr w:type="spellStart"/>
      <w:r w:rsidRPr="00E810CF">
        <w:rPr>
          <w:i/>
          <w:iCs/>
          <w:color w:val="FF0000"/>
        </w:rPr>
        <w:t>Kartu</w:t>
      </w:r>
      <w:proofErr w:type="spellEnd"/>
      <w:r w:rsidRPr="00E810CF">
        <w:rPr>
          <w:i/>
          <w:iCs/>
          <w:color w:val="FF0000"/>
        </w:rPr>
        <w:t xml:space="preserve"> Tanda </w:t>
      </w:r>
      <w:proofErr w:type="spellStart"/>
      <w:r w:rsidRPr="00E810CF">
        <w:rPr>
          <w:i/>
          <w:iCs/>
          <w:color w:val="FF0000"/>
        </w:rPr>
        <w:t>Penduduk</w:t>
      </w:r>
      <w:proofErr w:type="spellEnd"/>
      <w:r w:rsidRPr="00E810CF">
        <w:rPr>
          <w:i/>
          <w:iCs/>
          <w:color w:val="FF0000"/>
        </w:rPr>
        <w:t xml:space="preserve">. </w:t>
      </w:r>
      <w:proofErr w:type="spellStart"/>
      <w:r w:rsidRPr="00E810CF">
        <w:rPr>
          <w:i/>
          <w:iCs/>
          <w:color w:val="FF0000"/>
        </w:rPr>
        <w:t>Namu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nguji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tidak</w:t>
      </w:r>
      <w:proofErr w:type="spellEnd"/>
      <w:r w:rsidRPr="00E810CF">
        <w:rPr>
          <w:i/>
          <w:iCs/>
          <w:color w:val="FF0000"/>
        </w:rPr>
        <w:t xml:space="preserve"> </w:t>
      </w:r>
      <w:proofErr w:type="spellStart"/>
      <w:r w:rsidRPr="00E810CF">
        <w:rPr>
          <w:i/>
          <w:iCs/>
          <w:color w:val="FF0000"/>
        </w:rPr>
        <w:t>lagi</w:t>
      </w:r>
      <w:proofErr w:type="spellEnd"/>
      <w:r w:rsidRPr="00E810CF">
        <w:rPr>
          <w:i/>
          <w:iCs/>
          <w:color w:val="FF0000"/>
        </w:rPr>
        <w:t xml:space="preserve"> </w:t>
      </w:r>
      <w:proofErr w:type="spellStart"/>
      <w:r w:rsidRPr="00E810CF">
        <w:rPr>
          <w:i/>
          <w:iCs/>
          <w:color w:val="FF0000"/>
        </w:rPr>
        <w:t>mempertimbangkan</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skriminasi</w:t>
      </w:r>
      <w:proofErr w:type="spellEnd"/>
      <w:r w:rsidRPr="00E810CF">
        <w:rPr>
          <w:i/>
          <w:iCs/>
          <w:color w:val="FF0000"/>
        </w:rPr>
        <w:t xml:space="preserve"> yang </w:t>
      </w:r>
      <w:proofErr w:type="spellStart"/>
      <w:r w:rsidRPr="00E810CF">
        <w:rPr>
          <w:i/>
          <w:iCs/>
          <w:color w:val="FF0000"/>
        </w:rPr>
        <w:t>dilanggar</w:t>
      </w:r>
      <w:proofErr w:type="spellEnd"/>
      <w:r w:rsidRPr="00E810CF">
        <w:rPr>
          <w:i/>
          <w:iCs/>
          <w:color w:val="FF0000"/>
        </w:rPr>
        <w:t xml:space="preserve"> oleh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Desakan</w:t>
      </w:r>
      <w:proofErr w:type="spellEnd"/>
      <w:r w:rsidRPr="00E810CF">
        <w:rPr>
          <w:i/>
          <w:iCs/>
          <w:color w:val="FF0000"/>
        </w:rPr>
        <w:t xml:space="preserve"> </w:t>
      </w:r>
      <w:proofErr w:type="spellStart"/>
      <w:r w:rsidRPr="00E810CF">
        <w:rPr>
          <w:i/>
          <w:iCs/>
          <w:color w:val="FF0000"/>
        </w:rPr>
        <w:t>publik</w:t>
      </w:r>
      <w:proofErr w:type="spellEnd"/>
      <w:r w:rsidRPr="00E810CF">
        <w:rPr>
          <w:i/>
          <w:iCs/>
          <w:color w:val="FF0000"/>
        </w:rPr>
        <w:t xml:space="preserve"> </w:t>
      </w:r>
      <w:proofErr w:type="spellStart"/>
      <w:r w:rsidRPr="00E810CF">
        <w:rPr>
          <w:i/>
          <w:iCs/>
          <w:color w:val="FF0000"/>
        </w:rPr>
        <w:t>terutama</w:t>
      </w:r>
      <w:proofErr w:type="spellEnd"/>
      <w:r w:rsidRPr="00E810CF">
        <w:rPr>
          <w:i/>
          <w:iCs/>
          <w:color w:val="FF0000"/>
        </w:rPr>
        <w:t xml:space="preserve"> </w:t>
      </w:r>
      <w:proofErr w:type="spellStart"/>
      <w:r w:rsidRPr="00E810CF">
        <w:rPr>
          <w:i/>
          <w:iCs/>
          <w:color w:val="FF0000"/>
        </w:rPr>
        <w:t>kelompok</w:t>
      </w:r>
      <w:proofErr w:type="spellEnd"/>
      <w:r w:rsidRPr="00E810CF">
        <w:rPr>
          <w:i/>
          <w:iCs/>
          <w:color w:val="FF0000"/>
        </w:rPr>
        <w:t xml:space="preserve"> Islam garis </w:t>
      </w:r>
      <w:proofErr w:type="spellStart"/>
      <w:r w:rsidRPr="00E810CF">
        <w:rPr>
          <w:i/>
          <w:iCs/>
          <w:color w:val="FF0000"/>
        </w:rPr>
        <w:t>keras</w:t>
      </w:r>
      <w:proofErr w:type="spellEnd"/>
      <w:r w:rsidRPr="00E810CF">
        <w:rPr>
          <w:i/>
          <w:iCs/>
          <w:color w:val="FF0000"/>
        </w:rPr>
        <w:t xml:space="preserve"> dan </w:t>
      </w:r>
      <w:proofErr w:type="spellStart"/>
      <w:r w:rsidRPr="00E810CF">
        <w:rPr>
          <w:i/>
          <w:iCs/>
          <w:color w:val="FF0000"/>
        </w:rPr>
        <w:t>dukungan</w:t>
      </w:r>
      <w:proofErr w:type="spellEnd"/>
      <w:r w:rsidRPr="00E810CF">
        <w:rPr>
          <w:i/>
          <w:iCs/>
          <w:color w:val="FF0000"/>
        </w:rPr>
        <w:t xml:space="preserve"> </w:t>
      </w:r>
      <w:proofErr w:type="spellStart"/>
      <w:r w:rsidRPr="00E810CF">
        <w:rPr>
          <w:i/>
          <w:iCs/>
          <w:color w:val="FF0000"/>
        </w:rPr>
        <w:t>pemerintah</w:t>
      </w:r>
      <w:proofErr w:type="spellEnd"/>
      <w:r w:rsidRPr="00E810CF">
        <w:rPr>
          <w:i/>
          <w:iCs/>
          <w:color w:val="FF0000"/>
        </w:rPr>
        <w:t xml:space="preserve"> yang sangat </w:t>
      </w:r>
      <w:proofErr w:type="spellStart"/>
      <w:r w:rsidRPr="00E810CF">
        <w:rPr>
          <w:i/>
          <w:iCs/>
          <w:color w:val="FF0000"/>
        </w:rPr>
        <w:t>kuat</w:t>
      </w:r>
      <w:proofErr w:type="spellEnd"/>
      <w:r w:rsidRPr="00E810CF">
        <w:rPr>
          <w:i/>
          <w:iCs/>
          <w:color w:val="FF0000"/>
        </w:rPr>
        <w:t xml:space="preserve"> </w:t>
      </w:r>
      <w:proofErr w:type="spellStart"/>
      <w:r w:rsidRPr="00E810CF">
        <w:rPr>
          <w:i/>
          <w:iCs/>
          <w:color w:val="FF0000"/>
        </w:rPr>
        <w:t>untuk</w:t>
      </w:r>
      <w:proofErr w:type="spellEnd"/>
      <w:r w:rsidRPr="00E810CF">
        <w:rPr>
          <w:i/>
          <w:iCs/>
          <w:color w:val="FF0000"/>
        </w:rPr>
        <w:t xml:space="preserve"> </w:t>
      </w:r>
      <w:proofErr w:type="spellStart"/>
      <w:r w:rsidRPr="00E810CF">
        <w:rPr>
          <w:i/>
          <w:iCs/>
          <w:color w:val="FF0000"/>
        </w:rPr>
        <w:t>mempertahank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selama</w:t>
      </w:r>
      <w:proofErr w:type="spellEnd"/>
      <w:r w:rsidRPr="00E810CF">
        <w:rPr>
          <w:i/>
          <w:iCs/>
          <w:color w:val="FF0000"/>
        </w:rPr>
        <w:t xml:space="preserve"> proses siding </w:t>
      </w:r>
      <w:proofErr w:type="spellStart"/>
      <w:r w:rsidRPr="00E810CF">
        <w:rPr>
          <w:i/>
          <w:iCs/>
          <w:color w:val="FF0000"/>
        </w:rPr>
        <w:t>berlangsung</w:t>
      </w:r>
      <w:proofErr w:type="spellEnd"/>
      <w:r w:rsidRPr="00E810CF">
        <w:rPr>
          <w:i/>
          <w:iCs/>
          <w:color w:val="FF0000"/>
        </w:rPr>
        <w:t xml:space="preserve"> </w:t>
      </w:r>
      <w:proofErr w:type="spellStart"/>
      <w:r w:rsidRPr="00E810CF">
        <w:rPr>
          <w:i/>
          <w:iCs/>
          <w:color w:val="FF0000"/>
        </w:rPr>
        <w:t>menunjukan</w:t>
      </w:r>
      <w:proofErr w:type="spellEnd"/>
      <w:r w:rsidRPr="00E810CF">
        <w:rPr>
          <w:i/>
          <w:iCs/>
          <w:color w:val="FF0000"/>
        </w:rPr>
        <w:t xml:space="preserve"> </w:t>
      </w:r>
      <w:proofErr w:type="spellStart"/>
      <w:r w:rsidRPr="00E810CF">
        <w:rPr>
          <w:i/>
          <w:iCs/>
          <w:color w:val="FF0000"/>
        </w:rPr>
        <w:t>bahwa</w:t>
      </w:r>
      <w:proofErr w:type="spellEnd"/>
      <w:r w:rsidRPr="00E810CF">
        <w:rPr>
          <w:i/>
          <w:iCs/>
          <w:color w:val="FF0000"/>
        </w:rPr>
        <w:t xml:space="preserve"> the Court's independence is being questioned.</w:t>
      </w:r>
      <w:r w:rsidRPr="00E810CF">
        <w:rPr>
          <w:color w:val="FF0000"/>
        </w:rPr>
        <w:t xml:space="preserve"> </w:t>
      </w:r>
      <w:r w:rsidRPr="00E0754A">
        <w:t xml:space="preserve">As an institution with the designation of defender of human rights, the court's judgment regarding the blasphemy legislation demonstrates that it has </w:t>
      </w:r>
      <w:r w:rsidRPr="00E0754A">
        <w:lastRenderedPageBreak/>
        <w:t>failed to protect the freedom of religion of its inhabitants. The Court is likewise entangled in religious (Islamic) populism, since every time the anti-blasphemy statute is reviewed in court, visitors to the hearings invariably support the law's defenc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4574901F" w14:textId="73256D96" w:rsidR="008F20C9" w:rsidRDefault="000F2241" w:rsidP="007B6165">
      <w:pPr>
        <w:pStyle w:val="Heading2"/>
      </w:pPr>
      <w:bookmarkStart w:id="39" w:name="_Toc118302755"/>
      <w:r w:rsidRPr="000F2241">
        <w:tab/>
        <w:t>Comparison with Other Related Laws in Indonesia</w:t>
      </w:r>
    </w:p>
    <w:p w14:paraId="7DEA0A40" w14:textId="0D927E4B" w:rsidR="000F2241" w:rsidRDefault="000F2241" w:rsidP="000F2241">
      <w:pPr>
        <w:pStyle w:val="ParagraphafSubheader"/>
      </w:pPr>
    </w:p>
    <w:p w14:paraId="4ED13A46" w14:textId="39B66E03" w:rsidR="00994D73" w:rsidRDefault="000F2241" w:rsidP="00994D73">
      <w:pPr>
        <w:pStyle w:val="ParagraphNormal"/>
      </w:pPr>
      <w:r>
        <w:t>•</w:t>
      </w:r>
      <w:r>
        <w:tab/>
        <w:t>Overview of Related Laws in Indonesia</w:t>
      </w:r>
    </w:p>
    <w:p w14:paraId="07F6775E" w14:textId="77777777" w:rsidR="00994D73" w:rsidRDefault="00994D73" w:rsidP="000F2241">
      <w:pPr>
        <w:pStyle w:val="ParagraphNormal"/>
      </w:pPr>
    </w:p>
    <w:p w14:paraId="763B2627" w14:textId="68D22FF3" w:rsidR="000F2241" w:rsidRDefault="000F2241" w:rsidP="000F2241">
      <w:pPr>
        <w:pStyle w:val="ParagraphNormal"/>
      </w:pPr>
      <w:r>
        <w:t>•</w:t>
      </w:r>
      <w:r>
        <w:tab/>
        <w:t>Comparison of Anti-Blasphemy Law with Other Related Laws</w:t>
      </w:r>
    </w:p>
    <w:p w14:paraId="548457E1" w14:textId="7837EFF5" w:rsidR="00994D73" w:rsidRDefault="00994D73" w:rsidP="00994D73">
      <w:pPr>
        <w:pStyle w:val="Heading3"/>
        <w:numPr>
          <w:ilvl w:val="0"/>
          <w:numId w:val="0"/>
        </w:numPr>
        <w:ind w:left="540" w:hanging="540"/>
        <w:rPr>
          <w:b w:val="0"/>
          <w:bCs w:val="0"/>
        </w:rPr>
      </w:pPr>
      <w:bookmarkStart w:id="40" w:name="_Toc121200563"/>
      <w:r w:rsidRPr="00994D73">
        <w:rPr>
          <w:b w:val="0"/>
          <w:bCs w:val="0"/>
        </w:rPr>
        <w:t>During Post Reformation Era: Maintaining Discriminatory Anti Blasphemy Law</w:t>
      </w:r>
      <w:bookmarkEnd w:id="40"/>
      <w:r>
        <w:rPr>
          <w:b w:val="0"/>
          <w:bCs w:val="0"/>
        </w:rPr>
        <w:t xml:space="preserve">. </w:t>
      </w:r>
    </w:p>
    <w:p w14:paraId="14FD87D0" w14:textId="77777777" w:rsidR="00994D73" w:rsidRPr="00994D73" w:rsidRDefault="00994D73" w:rsidP="00994D73">
      <w:pPr>
        <w:pStyle w:val="ParagraphafSubheader"/>
      </w:pPr>
    </w:p>
    <w:p w14:paraId="742C235C" w14:textId="77777777" w:rsidR="00994D73" w:rsidRPr="00E0754A" w:rsidRDefault="00994D73" w:rsidP="00994D73">
      <w:pPr>
        <w:pStyle w:val="Heading4"/>
        <w:numPr>
          <w:ilvl w:val="0"/>
          <w:numId w:val="44"/>
        </w:numPr>
        <w:ind w:left="360"/>
      </w:pPr>
      <w:bookmarkStart w:id="41" w:name="_Toc118302756"/>
      <w:r w:rsidRPr="00E0754A">
        <w:t>The ITE Law: strengthen blasphemy law in cyberspace</w:t>
      </w:r>
      <w:bookmarkEnd w:id="41"/>
    </w:p>
    <w:p w14:paraId="5C556B58" w14:textId="77777777" w:rsidR="00994D73" w:rsidRPr="00E0754A" w:rsidRDefault="00994D73" w:rsidP="00994D73">
      <w:pPr>
        <w:pStyle w:val="ParagraphafSubheader"/>
      </w:pPr>
      <w:r w:rsidRPr="00E0754A">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E0754A" w:rsidRDefault="00994D73" w:rsidP="00994D73">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w:t>
      </w:r>
      <w:r w:rsidRPr="00E0754A">
        <w:lastRenderedPageBreak/>
        <w:t>only charged with Article 156a of the Criminal Code as an article related to the Anti-Defamation Law, but the defendant was also charged with Article 27 and Article 28 of the ITE Law.</w:t>
      </w:r>
    </w:p>
    <w:p w14:paraId="3632116C" w14:textId="77777777" w:rsidR="00994D73" w:rsidRPr="00E0754A" w:rsidRDefault="00994D73" w:rsidP="00994D73">
      <w:pPr>
        <w:pStyle w:val="Heading4"/>
        <w:ind w:left="360"/>
      </w:pPr>
      <w:bookmarkStart w:id="42" w:name="_Toc118302757"/>
      <w:r w:rsidRPr="00E0754A">
        <w:t>The debate deadlock on the religious harmony bill</w:t>
      </w:r>
      <w:bookmarkEnd w:id="42"/>
    </w:p>
    <w:p w14:paraId="39D32F08" w14:textId="77777777" w:rsidR="00994D73" w:rsidRPr="00E0754A" w:rsidRDefault="00994D73" w:rsidP="00994D73">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5"/>
      </w:r>
      <w:r w:rsidRPr="00E0754A">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E0754A" w:rsidRDefault="00994D73" w:rsidP="00994D73">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the KUB Bill is not designed to protect victims, but to legitimize the violence that has been perpetrated by certain groups”</w:t>
      </w:r>
      <w:r w:rsidRPr="00E0754A">
        <w:rPr>
          <w:rStyle w:val="FootnoteReference"/>
        </w:rPr>
        <w:footnoteReference w:id="56"/>
      </w:r>
      <w:r w:rsidRPr="00E0754A">
        <w:t xml:space="preserve"> Meanwhile, the chairman of PP Muhammadiyah, </w:t>
      </w:r>
      <w:proofErr w:type="spellStart"/>
      <w:r w:rsidRPr="00E0754A">
        <w:t>Haedar</w:t>
      </w:r>
      <w:proofErr w:type="spellEnd"/>
      <w:r w:rsidRPr="00E0754A">
        <w:t xml:space="preserve"> Nazir, stated that the current regulations were sufficient as a basis for building religious tolerance. The most important thing and not working is how to do advocacy when there are problems </w:t>
      </w:r>
      <w:r w:rsidRPr="00E0754A">
        <w:lastRenderedPageBreak/>
        <w:t xml:space="preserve">or inter-religious conflicts that need to be fixed. On December 30 to Republika.co.id </w:t>
      </w:r>
      <w:proofErr w:type="spellStart"/>
      <w:r w:rsidRPr="00E0754A">
        <w:t>Haedar</w:t>
      </w:r>
      <w:proofErr w:type="spellEnd"/>
      <w:r w:rsidRPr="00E0754A">
        <w:t xml:space="preserve"> Nazir stated that “Apply the existing laws so that we can focus on advocacy if there are cases (of religious violence).”</w:t>
      </w:r>
      <w:r w:rsidRPr="00E0754A">
        <w:rPr>
          <w:rStyle w:val="FootnoteReference"/>
        </w:rPr>
        <w:footnoteReference w:id="57"/>
      </w:r>
    </w:p>
    <w:p w14:paraId="64E82711" w14:textId="77777777" w:rsidR="00994D73" w:rsidRPr="00E0754A" w:rsidRDefault="00994D73" w:rsidP="00994D73">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58"/>
      </w:r>
    </w:p>
    <w:p w14:paraId="392FAEFD" w14:textId="77777777" w:rsidR="00994D73" w:rsidRPr="00E0754A" w:rsidRDefault="00994D73" w:rsidP="00994D73">
      <w:pPr>
        <w:pStyle w:val="Heading4"/>
        <w:ind w:left="360"/>
      </w:pPr>
      <w:bookmarkStart w:id="43" w:name="_Toc118302758"/>
      <w:r w:rsidRPr="00E0754A">
        <w:t>The bill of amendment of the criminal code re-includes article of offenses against religion</w:t>
      </w:r>
      <w:bookmarkEnd w:id="43"/>
    </w:p>
    <w:p w14:paraId="7558E464" w14:textId="77777777" w:rsidR="00994D73" w:rsidRPr="00E0754A" w:rsidRDefault="00994D73" w:rsidP="00994D73">
      <w:pPr>
        <w:pStyle w:val="ParagraphafSubheader"/>
      </w:pPr>
      <w:r w:rsidRPr="00E0754A">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E0754A" w:rsidRDefault="00994D73" w:rsidP="00994D73">
      <w:pPr>
        <w:pStyle w:val="ParagraphNormal"/>
      </w:pPr>
      <w:r w:rsidRPr="00E0754A">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7777777" w:rsidR="00994D73" w:rsidRPr="00E0754A" w:rsidRDefault="00994D73" w:rsidP="00994D73">
      <w:pPr>
        <w:pStyle w:val="ParagraphNormal"/>
      </w:pPr>
      <w:r w:rsidRPr="00E0754A">
        <w:t xml:space="preserve">In the author's view, the Draft Criminal Code strengthens the blasphemy law in Indonesia. First, the problem with Article 156a which basically only protects the religions professed in Indonesia, not protecting “religious adherents” will be </w:t>
      </w:r>
      <w:r w:rsidRPr="00E0754A">
        <w:lastRenderedPageBreak/>
        <w:t>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62865FA8" w14:textId="5D4FE923" w:rsidR="00994D73" w:rsidRDefault="00994D73" w:rsidP="00994D73">
      <w:pPr>
        <w:pStyle w:val="ParagraphNormal"/>
      </w:pPr>
      <w:r w:rsidRPr="00E0754A">
        <w:t>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803BA9E" w14:textId="5633955C" w:rsidR="000F2241" w:rsidRPr="000F2241" w:rsidRDefault="000F2241" w:rsidP="000F2241">
      <w:pPr>
        <w:pStyle w:val="ParagraphNormal"/>
      </w:pPr>
      <w:r>
        <w:t>•</w:t>
      </w:r>
      <w:r>
        <w:tab/>
        <w:t>Analysis of Similarities and Differences</w:t>
      </w:r>
    </w:p>
    <w:bookmarkEnd w:id="39"/>
    <w:p w14:paraId="1A65483B" w14:textId="77777777" w:rsidR="007B6165" w:rsidRDefault="007B6165" w:rsidP="00994D73">
      <w:pPr>
        <w:spacing w:line="360" w:lineRule="auto"/>
        <w:jc w:val="both"/>
      </w:pPr>
    </w:p>
    <w:p w14:paraId="5F821FE8" w14:textId="71D29910" w:rsidR="00994D73" w:rsidRDefault="00994D73" w:rsidP="00994D73">
      <w:pPr>
        <w:spacing w:line="360" w:lineRule="auto"/>
        <w:jc w:val="both"/>
        <w:rPr>
          <w:cs/>
        </w:rPr>
      </w:pPr>
    </w:p>
    <w:p w14:paraId="3746ED61" w14:textId="370D71BD" w:rsidR="00994D73" w:rsidRDefault="00994D73" w:rsidP="00994D73">
      <w:pPr>
        <w:spacing w:line="360" w:lineRule="auto"/>
        <w:jc w:val="both"/>
        <w:rPr>
          <w:cs/>
        </w:rPr>
      </w:pPr>
    </w:p>
    <w:p w14:paraId="19D12EC9" w14:textId="08FCA7AB" w:rsidR="00994D73" w:rsidRDefault="00994D73" w:rsidP="00994D73">
      <w:pPr>
        <w:spacing w:line="360" w:lineRule="auto"/>
        <w:jc w:val="both"/>
        <w:rPr>
          <w:cs/>
        </w:rPr>
      </w:pPr>
    </w:p>
    <w:p w14:paraId="5FB90C02" w14:textId="77777777" w:rsidR="00994D73" w:rsidRDefault="00994D73" w:rsidP="00994D73">
      <w:pPr>
        <w:spacing w:line="360" w:lineRule="auto"/>
        <w:jc w:val="both"/>
        <w:rPr>
          <w:rFonts w:hint="cs"/>
        </w:rPr>
      </w:pPr>
    </w:p>
    <w:p w14:paraId="7F45D067" w14:textId="77777777" w:rsidR="00994D73" w:rsidRDefault="00994D73" w:rsidP="00994D73">
      <w:pPr>
        <w:spacing w:line="360" w:lineRule="auto"/>
        <w:jc w:val="both"/>
      </w:pPr>
      <w:r>
        <w:t>Conclusion</w:t>
      </w:r>
    </w:p>
    <w:p w14:paraId="543F54EC" w14:textId="77777777" w:rsidR="00994D73" w:rsidRDefault="00994D73" w:rsidP="00994D73">
      <w:pPr>
        <w:spacing w:line="360" w:lineRule="auto"/>
        <w:jc w:val="both"/>
      </w:pPr>
    </w:p>
    <w:p w14:paraId="1CA9CE15" w14:textId="77777777" w:rsidR="00994D73" w:rsidRPr="00E0754A" w:rsidRDefault="00994D73" w:rsidP="00994D73">
      <w:pPr>
        <w:pStyle w:val="ParagraphafSubheader"/>
      </w:pPr>
      <w:r w:rsidRPr="00E0754A">
        <w:t>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E0754A" w:rsidRDefault="00994D73" w:rsidP="00994D73">
      <w:pPr>
        <w:pStyle w:val="ParagraphNormal"/>
      </w:pPr>
      <w:r w:rsidRPr="00E0754A">
        <w:t>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analys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77777777" w:rsidR="00994D73" w:rsidRPr="00E0754A" w:rsidRDefault="00994D73" w:rsidP="00994D73">
      <w:pPr>
        <w:pStyle w:val="ParagraphNormal"/>
      </w:pPr>
      <w:r w:rsidRPr="00E0754A">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w:t>
      </w:r>
      <w:r w:rsidRPr="00E0754A">
        <w:lastRenderedPageBreak/>
        <w:t>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E0754A" w:rsidRDefault="00994D73" w:rsidP="00994D73">
      <w:pPr>
        <w:spacing w:line="360" w:lineRule="auto"/>
        <w:ind w:firstLine="894"/>
        <w:jc w:val="both"/>
      </w:pPr>
    </w:p>
    <w:p w14:paraId="47AAA629" w14:textId="3458F86E" w:rsidR="00994D73" w:rsidRPr="00E0754A" w:rsidRDefault="00994D73" w:rsidP="00994D73">
      <w:pPr>
        <w:spacing w:line="360" w:lineRule="auto"/>
        <w:jc w:val="both"/>
        <w:sectPr w:rsidR="00994D73" w:rsidRPr="00E0754A" w:rsidSect="00AD7666">
          <w:headerReference w:type="even" r:id="rId21"/>
          <w:pgSz w:w="11906" w:h="16838" w:code="9"/>
          <w:pgMar w:top="2126" w:right="1418" w:bottom="1418" w:left="2126" w:header="1418" w:footer="709" w:gutter="0"/>
          <w:cols w:space="708"/>
          <w:docGrid w:linePitch="360"/>
        </w:sectPr>
      </w:pPr>
    </w:p>
    <w:p w14:paraId="70E44ADB" w14:textId="590E8E1A" w:rsidR="0023743A" w:rsidRPr="00E0754A" w:rsidRDefault="005652EF" w:rsidP="005652EF">
      <w:pPr>
        <w:pStyle w:val="CHAPsStyle14ptBoldCentered"/>
      </w:pPr>
      <w:bookmarkStart w:id="44" w:name="_Toc121200567"/>
      <w:bookmarkStart w:id="45" w:name="_Toc118302760"/>
      <w:r w:rsidRPr="00E0754A">
        <w:lastRenderedPageBreak/>
        <w:t>CHAPTER IV</w:t>
      </w:r>
      <w:r w:rsidR="009B0952" w:rsidRPr="00E0754A">
        <w:t xml:space="preserve"> </w:t>
      </w:r>
      <w:r w:rsidR="009B0952" w:rsidRPr="00E0754A">
        <w:br/>
      </w:r>
      <w:bookmarkEnd w:id="44"/>
      <w:bookmarkEnd w:id="45"/>
      <w:r w:rsidR="00994D73">
        <w:t>THE ENFORCEMENT</w:t>
      </w:r>
      <w:r w:rsidR="0044339B" w:rsidRPr="0044339B">
        <w:t xml:space="preserve"> OF INDONESIA'S ANTI-BLASPHEMY LAW</w:t>
      </w:r>
      <w:r w:rsidR="00994D73">
        <w:t xml:space="preserve"> AND ITS IMPACTS</w:t>
      </w:r>
    </w:p>
    <w:p w14:paraId="32DC93E1" w14:textId="77777777" w:rsidR="005652EF" w:rsidRPr="00E0754A" w:rsidRDefault="005652EF">
      <w:pPr>
        <w:pStyle w:val="Heading1"/>
        <w:numPr>
          <w:ilvl w:val="0"/>
          <w:numId w:val="17"/>
        </w:numPr>
        <w:ind w:left="0"/>
        <w:rPr>
          <w:b w:val="0"/>
          <w:bCs w:val="0"/>
          <w:caps w:val="0"/>
          <w:vanish/>
        </w:rPr>
      </w:pPr>
    </w:p>
    <w:p w14:paraId="52D6BC6E" w14:textId="3D253DA5" w:rsidR="005652EF" w:rsidRDefault="00940FCF" w:rsidP="00940FCF">
      <w:pPr>
        <w:pStyle w:val="Heading2"/>
        <w:numPr>
          <w:ilvl w:val="0"/>
          <w:numId w:val="0"/>
        </w:numPr>
        <w:ind w:left="432" w:hanging="432"/>
      </w:pPr>
      <w:bookmarkStart w:id="46" w:name="_Toc118302761"/>
      <w:bookmarkStart w:id="47" w:name="_Toc121200569"/>
      <w:r w:rsidRPr="00E0754A">
        <w:t xml:space="preserve">4.1 </w:t>
      </w:r>
      <w:bookmarkEnd w:id="46"/>
      <w:bookmarkEnd w:id="47"/>
      <w:r w:rsidR="0044339B" w:rsidRPr="0044339B">
        <w:t xml:space="preserve">Overview of </w:t>
      </w:r>
      <w:r w:rsidR="00994D73">
        <w:t xml:space="preserve">the Enforcement of </w:t>
      </w:r>
      <w:r w:rsidR="0044339B" w:rsidRPr="0044339B">
        <w:t>Indonesia's Anti-Blasphemy Law</w:t>
      </w:r>
    </w:p>
    <w:p w14:paraId="7F95DAF4" w14:textId="74E545B1" w:rsidR="00994D73" w:rsidRPr="00E0754A" w:rsidRDefault="00994D73" w:rsidP="00994D73">
      <w:pPr>
        <w:pStyle w:val="ParagraphNormal"/>
      </w:pPr>
      <w:r>
        <w:rPr>
          <w:color w:val="FF0000"/>
        </w:rPr>
        <w:t xml:space="preserve">Jika pada </w:t>
      </w:r>
      <w:proofErr w:type="spellStart"/>
      <w:r>
        <w:rPr>
          <w:color w:val="FF0000"/>
        </w:rPr>
        <w:t>bab</w:t>
      </w:r>
      <w:proofErr w:type="spellEnd"/>
      <w:r>
        <w:rPr>
          <w:color w:val="FF0000"/>
        </w:rPr>
        <w:t xml:space="preserve"> </w:t>
      </w:r>
      <w:proofErr w:type="spellStart"/>
      <w:r>
        <w:rPr>
          <w:color w:val="FF0000"/>
        </w:rPr>
        <w:t>sebelumnya</w:t>
      </w:r>
      <w:proofErr w:type="spellEnd"/>
      <w:r>
        <w:rPr>
          <w:color w:val="FF0000"/>
        </w:rPr>
        <w:t xml:space="preserve">, </w:t>
      </w:r>
      <w:proofErr w:type="spellStart"/>
      <w:r>
        <w:rPr>
          <w:color w:val="FF0000"/>
        </w:rPr>
        <w:t>Penulis</w:t>
      </w:r>
      <w:proofErr w:type="spellEnd"/>
      <w:r>
        <w:rPr>
          <w:color w:val="FF0000"/>
        </w:rPr>
        <w:t xml:space="preserve"> focus </w:t>
      </w:r>
      <w:proofErr w:type="spellStart"/>
      <w:r>
        <w:rPr>
          <w:color w:val="FF0000"/>
        </w:rPr>
        <w:t>mengkaji</w:t>
      </w:r>
      <w:proofErr w:type="spellEnd"/>
      <w:r>
        <w:rPr>
          <w:color w:val="FF0000"/>
        </w:rPr>
        <w:t xml:space="preserve"> </w:t>
      </w:r>
      <w:proofErr w:type="spellStart"/>
      <w:r>
        <w:rPr>
          <w:color w:val="FF0000"/>
        </w:rPr>
        <w:t>sejarah</w:t>
      </w:r>
      <w:proofErr w:type="spellEnd"/>
      <w:r>
        <w:rPr>
          <w:color w:val="FF0000"/>
        </w:rPr>
        <w:t xml:space="preserve"> </w:t>
      </w:r>
      <w:proofErr w:type="spellStart"/>
      <w:r>
        <w:rPr>
          <w:color w:val="FF0000"/>
        </w:rPr>
        <w:t>perkembangan</w:t>
      </w:r>
      <w:proofErr w:type="spellEnd"/>
      <w:r>
        <w:rPr>
          <w:color w:val="FF0000"/>
        </w:rPr>
        <w:t xml:space="preserve"> UU Anti </w:t>
      </w:r>
      <w:proofErr w:type="spellStart"/>
      <w:r>
        <w:rPr>
          <w:color w:val="FF0000"/>
        </w:rPr>
        <w:t>Penodaan</w:t>
      </w:r>
      <w:proofErr w:type="spellEnd"/>
      <w:r>
        <w:rPr>
          <w:color w:val="FF0000"/>
        </w:rPr>
        <w:t xml:space="preserve"> Agama dan </w:t>
      </w:r>
      <w:proofErr w:type="spellStart"/>
      <w:r>
        <w:rPr>
          <w:color w:val="FF0000"/>
        </w:rPr>
        <w:t>Implikasinya</w:t>
      </w:r>
      <w:proofErr w:type="spellEnd"/>
      <w:r>
        <w:rPr>
          <w:color w:val="FF0000"/>
        </w:rPr>
        <w:t xml:space="preserve"> </w:t>
      </w:r>
      <w:proofErr w:type="spellStart"/>
      <w:r>
        <w:rPr>
          <w:color w:val="FF0000"/>
        </w:rPr>
        <w:t>terhadap</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Kebebasan</w:t>
      </w:r>
      <w:proofErr w:type="spellEnd"/>
      <w:r>
        <w:rPr>
          <w:color w:val="FF0000"/>
        </w:rPr>
        <w:t xml:space="preserve"> </w:t>
      </w:r>
      <w:proofErr w:type="spellStart"/>
      <w:r>
        <w:rPr>
          <w:color w:val="FF0000"/>
        </w:rPr>
        <w:t>Beragama</w:t>
      </w:r>
      <w:proofErr w:type="spellEnd"/>
      <w:r>
        <w:rPr>
          <w:color w:val="FF0000"/>
        </w:rPr>
        <w:t xml:space="preserve"> dan </w:t>
      </w:r>
      <w:proofErr w:type="spellStart"/>
      <w:r>
        <w:rPr>
          <w:color w:val="FF0000"/>
        </w:rPr>
        <w:t>Berekspresi</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bab</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sebagai</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lanjut</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rinsip</w:t>
      </w:r>
      <w:proofErr w:type="spellEnd"/>
      <w:r>
        <w:rPr>
          <w:color w:val="FF0000"/>
        </w:rPr>
        <w:t xml:space="preserve"> the rule of law </w:t>
      </w:r>
      <w:proofErr w:type="spellStart"/>
      <w:r>
        <w:rPr>
          <w:color w:val="FF0000"/>
        </w:rPr>
        <w:t>khususnya</w:t>
      </w:r>
      <w:proofErr w:type="spellEnd"/>
      <w:r>
        <w:rPr>
          <w:color w:val="FF0000"/>
        </w:rPr>
        <w:t xml:space="preserve"> </w:t>
      </w:r>
      <w:proofErr w:type="spellStart"/>
      <w:r>
        <w:rPr>
          <w:color w:val="FF0000"/>
        </w:rPr>
        <w:t>elemen</w:t>
      </w:r>
      <w:proofErr w:type="spellEnd"/>
      <w:r>
        <w:rPr>
          <w:color w:val="FF0000"/>
        </w:rPr>
        <w:t xml:space="preserve"> </w:t>
      </w:r>
      <w:proofErr w:type="spellStart"/>
      <w:r>
        <w:rPr>
          <w:color w:val="FF0000"/>
        </w:rPr>
        <w:t>prosedur</w:t>
      </w:r>
      <w:proofErr w:type="spellEnd"/>
      <w:r>
        <w:rPr>
          <w:color w:val="FF0000"/>
        </w:rPr>
        <w:t xml:space="preserve"> </w:t>
      </w:r>
      <w:proofErr w:type="spellStart"/>
      <w:r>
        <w:rPr>
          <w:color w:val="FF0000"/>
        </w:rPr>
        <w:t>hukum</w:t>
      </w:r>
      <w:proofErr w:type="spellEnd"/>
      <w:r>
        <w:rPr>
          <w:color w:val="FF0000"/>
        </w:rPr>
        <w:t xml:space="preserve">, </w:t>
      </w:r>
      <w:proofErr w:type="spellStart"/>
      <w:r>
        <w:rPr>
          <w:color w:val="FF0000"/>
        </w:rPr>
        <w:t>studi</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mengkaj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radilan</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Umum</w:t>
      </w:r>
      <w:proofErr w:type="spellEnd"/>
      <w:r>
        <w:rPr>
          <w:color w:val="FF0000"/>
        </w:rPr>
        <w:t xml:space="preserve">) </w:t>
      </w:r>
      <w:proofErr w:type="spellStart"/>
      <w:r>
        <w:rPr>
          <w:color w:val="FF0000"/>
        </w:rPr>
        <w:t>terhadap</w:t>
      </w:r>
      <w:proofErr w:type="spellEnd"/>
      <w:r>
        <w:rPr>
          <w:color w:val="FF0000"/>
        </w:rPr>
        <w:t xml:space="preserve"> </w:t>
      </w:r>
      <w:proofErr w:type="spellStart"/>
      <w:r>
        <w:rPr>
          <w:color w:val="FF0000"/>
        </w:rPr>
        <w:t>kasus</w:t>
      </w:r>
      <w:proofErr w:type="spellEnd"/>
      <w:r>
        <w:rPr>
          <w:color w:val="FF0000"/>
        </w:rPr>
        <w:t xml:space="preserve"> blasphemy</w:t>
      </w:r>
      <w:r w:rsidRPr="00E0754A">
        <w:t xml:space="preserve">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manipulation of religion behind Indonesia's widespread prosecution of blasphemy cases? </w:t>
      </w:r>
    </w:p>
    <w:p w14:paraId="32FDCBB0" w14:textId="77777777" w:rsidR="00994D73" w:rsidRPr="00E0754A" w:rsidRDefault="00994D73" w:rsidP="00994D73">
      <w:pPr>
        <w:pStyle w:val="ParagraphNormal"/>
        <w:rPr>
          <w:cs/>
        </w:rPr>
      </w:pPr>
      <w:r w:rsidRPr="00E0754A">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E0754A">
        <w:fldChar w:fldCharType="begin"/>
      </w:r>
      <w:r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xml:space="preserve">. By referencing Marshall and Cherian's theory, the second part with the subtitle </w:t>
      </w:r>
      <w:r>
        <w:t>“</w:t>
      </w:r>
      <w:r w:rsidRPr="00E0754A">
        <w:t>Blasphemy Law Enforcement: When the Court is Stuck in the Political Maelstrom</w:t>
      </w:r>
      <w:r>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a) The Case of </w:t>
      </w:r>
      <w:proofErr w:type="spellStart"/>
      <w:r w:rsidRPr="00E0754A">
        <w:t>Ahok</w:t>
      </w:r>
      <w:proofErr w:type="spellEnd"/>
      <w:r w:rsidRPr="00E0754A">
        <w:t xml:space="preserve"> and </w:t>
      </w:r>
      <w:proofErr w:type="spellStart"/>
      <w:r w:rsidRPr="00E0754A">
        <w:t>Meiliana</w:t>
      </w:r>
      <w:proofErr w:type="spellEnd"/>
      <w:r w:rsidRPr="00E0754A">
        <w:t xml:space="preserve">,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w:t>
      </w:r>
      <w:proofErr w:type="spellStart"/>
      <w:r w:rsidRPr="00E0754A">
        <w:t>Ahok</w:t>
      </w:r>
      <w:proofErr w:type="spellEnd"/>
      <w:r w:rsidRPr="00E0754A">
        <w:t xml:space="preserve">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75096B51" w14:textId="01A405EF" w:rsidR="0044339B" w:rsidRDefault="0044339B" w:rsidP="00994D73">
      <w:pPr>
        <w:pStyle w:val="ParagraphafSubheader"/>
      </w:pPr>
    </w:p>
    <w:p w14:paraId="1662A72F" w14:textId="25787BB0" w:rsidR="00994D73" w:rsidRPr="00E0754A" w:rsidRDefault="00994D73" w:rsidP="00994D73">
      <w:pPr>
        <w:pStyle w:val="Heading2"/>
        <w:numPr>
          <w:ilvl w:val="1"/>
          <w:numId w:val="49"/>
        </w:numPr>
      </w:pPr>
      <w:bookmarkStart w:id="48" w:name="_Toc121200570"/>
      <w:r w:rsidRPr="00E0754A">
        <w:t>Theoretical and Conceptual Framework</w:t>
      </w:r>
      <w:bookmarkEnd w:id="48"/>
      <w:r w:rsidRPr="00E0754A">
        <w:t xml:space="preserve"> </w:t>
      </w:r>
    </w:p>
    <w:p w14:paraId="61B465BA" w14:textId="77777777" w:rsidR="00994D73" w:rsidRPr="00E0754A" w:rsidRDefault="00994D73" w:rsidP="00994D73">
      <w:pPr>
        <w:pStyle w:val="Heading3"/>
      </w:pPr>
      <w:bookmarkStart w:id="49" w:name="_Toc118302772"/>
      <w:bookmarkStart w:id="50" w:name="_Toc121200571"/>
      <w:r w:rsidRPr="00E0754A">
        <w:t>Theory of political manipulation of religion in Indonesia</w:t>
      </w:r>
      <w:bookmarkEnd w:id="49"/>
      <w:bookmarkEnd w:id="50"/>
    </w:p>
    <w:p w14:paraId="60AF7E7D" w14:textId="77777777" w:rsidR="00994D73" w:rsidRPr="00E0754A" w:rsidRDefault="00994D73" w:rsidP="00994D73">
      <w:pPr>
        <w:pStyle w:val="ParagraphafSubheader"/>
      </w:pPr>
      <w:r w:rsidRPr="00E0754A">
        <w:t xml:space="preserve">Fox </w:t>
      </w:r>
      <w:r w:rsidRPr="00E0754A">
        <w:fldChar w:fldCharType="begin"/>
      </w:r>
      <w:r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and Marshall </w:t>
      </w:r>
      <w:r w:rsidRPr="00E0754A">
        <w:fldChar w:fldCharType="begin"/>
      </w:r>
      <w:r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E0754A" w:rsidRDefault="00994D73" w:rsidP="00994D73">
      <w:pPr>
        <w:pStyle w:val="ParagraphNormal"/>
      </w:pPr>
      <w:r w:rsidRPr="00E0754A">
        <w:t xml:space="preserve">Salim and </w:t>
      </w:r>
      <w:proofErr w:type="spellStart"/>
      <w:r w:rsidRPr="00E0754A">
        <w:t>Azzra</w:t>
      </w:r>
      <w:proofErr w:type="spellEnd"/>
      <w:r w:rsidRPr="00E0754A">
        <w:t xml:space="preserve"> </w:t>
      </w:r>
      <w:r w:rsidRPr="00E0754A">
        <w:fldChar w:fldCharType="begin"/>
      </w:r>
      <w:r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and Marshall </w:t>
      </w:r>
      <w:r w:rsidRPr="00E0754A">
        <w:fldChar w:fldCharType="begin"/>
      </w:r>
      <w:r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w:t>
      </w:r>
      <w:proofErr w:type="spellStart"/>
      <w:r w:rsidRPr="00E0754A">
        <w:t>Sabili</w:t>
      </w:r>
      <w:proofErr w:type="spellEnd"/>
      <w:r w:rsidRPr="00E0754A">
        <w:t xml:space="preserve"> (a hardliner monthly journal with over 100,000 subscribers) could become a legitimate publisher. Salim and </w:t>
      </w:r>
      <w:proofErr w:type="spellStart"/>
      <w:r w:rsidRPr="00E0754A">
        <w:t>Azzra</w:t>
      </w:r>
      <w:proofErr w:type="spellEnd"/>
      <w:r w:rsidRPr="00E0754A">
        <w:t xml:space="preserve"> </w:t>
      </w:r>
      <w:r w:rsidRPr="00E0754A">
        <w:fldChar w:fldCharType="begin"/>
      </w:r>
      <w:r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w:t>
      </w:r>
      <w:proofErr w:type="spellStart"/>
      <w:r w:rsidRPr="00E0754A">
        <w:t>Azzra</w:t>
      </w:r>
      <w:proofErr w:type="spellEnd"/>
      <w:r w:rsidRPr="00E0754A">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w:t>
      </w:r>
      <w:r w:rsidRPr="00E0754A">
        <w:lastRenderedPageBreak/>
        <w:t>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242C7904" w14:textId="77777777" w:rsidR="00994D73" w:rsidRPr="00E0754A" w:rsidRDefault="00994D73" w:rsidP="00994D73">
      <w:pPr>
        <w:pStyle w:val="ParagraphNormal"/>
      </w:pPr>
      <w:r w:rsidRPr="00E0754A">
        <w:t xml:space="preserve">Furthermore, Marshall </w:t>
      </w:r>
      <w:r w:rsidRPr="00E0754A">
        <w:fldChar w:fldCharType="begin"/>
      </w:r>
      <w:r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w:t>
      </w:r>
      <w:proofErr w:type="spellStart"/>
      <w:r w:rsidRPr="00E0754A">
        <w:t>Gafatar</w:t>
      </w:r>
      <w:proofErr w:type="spellEnd"/>
      <w:r w:rsidRPr="00E0754A">
        <w:t xml:space="preserve">,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E0754A">
        <w:t>Gafatar</w:t>
      </w:r>
      <w:proofErr w:type="spellEnd"/>
      <w:r w:rsidRPr="00E0754A">
        <w:t xml:space="preserve"> to be a heretical sect. In the </w:t>
      </w:r>
      <w:proofErr w:type="spellStart"/>
      <w:r w:rsidRPr="00E0754A">
        <w:t>Ahok</w:t>
      </w:r>
      <w:proofErr w:type="spellEnd"/>
      <w:r w:rsidRPr="00E0754A">
        <w:t xml:space="preserve"> case, MUI issued a fatwa declaring that </w:t>
      </w:r>
      <w:proofErr w:type="spellStart"/>
      <w:r w:rsidRPr="00E0754A">
        <w:t>Ahok</w:t>
      </w:r>
      <w:proofErr w:type="spellEnd"/>
      <w:r w:rsidRPr="00E0754A">
        <w:t xml:space="preserve"> had desecrated Islam </w:t>
      </w:r>
      <w:r w:rsidRPr="00E0754A">
        <w:fldChar w:fldCharType="begin"/>
      </w:r>
      <w:r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E0754A">
        <w:fldChar w:fldCharType="separate"/>
      </w:r>
      <w:r w:rsidRPr="00E0754A">
        <w:rPr>
          <w:rFonts w:cs="Linux Libertine"/>
        </w:rPr>
        <w:t>(Marshall, 2018b)</w:t>
      </w:r>
      <w:r w:rsidRPr="00E0754A">
        <w:fldChar w:fldCharType="end"/>
      </w:r>
      <w:r w:rsidRPr="00E0754A">
        <w:t>.</w:t>
      </w:r>
    </w:p>
    <w:p w14:paraId="592B4DFE" w14:textId="77777777" w:rsidR="00994D73" w:rsidRPr="00E0754A" w:rsidRDefault="00994D73" w:rsidP="00994D73">
      <w:pPr>
        <w:pStyle w:val="ParagraphNormal"/>
      </w:pPr>
      <w:r w:rsidRPr="00E0754A">
        <w:t xml:space="preserve">Marshall has not previously analysed the extent to which public pressure on the development and implementation of the IABL may be gleaned from public discussions and the responses of conservative groups, which is the purpose of the present study. </w:t>
      </w:r>
      <w:r w:rsidRPr="00E0754A">
        <w:lastRenderedPageBreak/>
        <w:t xml:space="preserve">The vague nature of the blasphemy legislation, according to Telle </w:t>
      </w:r>
      <w:r w:rsidRPr="00E0754A">
        <w:fldChar w:fldCharType="begin"/>
      </w:r>
      <w:r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E0754A" w:rsidRDefault="00994D73" w:rsidP="00994D73">
      <w:pPr>
        <w:pStyle w:val="ParagraphNormal"/>
      </w:pPr>
      <w:r w:rsidRPr="00E0754A">
        <w:t xml:space="preserve">Referring to the theory of the relationship between religion and politics advanced by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Jonathan Fox </w:t>
      </w:r>
      <w:r w:rsidRPr="00E0754A">
        <w:fldChar w:fldCharType="begin"/>
      </w:r>
      <w:r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Salim &amp; </w:t>
      </w:r>
      <w:proofErr w:type="spellStart"/>
      <w:r w:rsidRPr="00E0754A">
        <w:t>Azzra</w:t>
      </w:r>
      <w:proofErr w:type="spellEnd"/>
      <w:r w:rsidRPr="00E0754A">
        <w:t xml:space="preserve"> </w:t>
      </w:r>
      <w:r w:rsidRPr="00E0754A">
        <w:fldChar w:fldCharType="begin"/>
      </w:r>
      <w:r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and Marshal </w:t>
      </w:r>
      <w:r w:rsidRPr="00E0754A">
        <w:fldChar w:fldCharType="begin"/>
      </w:r>
      <w:r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77777777" w:rsidR="00994D73" w:rsidRPr="00E0754A" w:rsidRDefault="00994D73" w:rsidP="00994D73">
      <w:pPr>
        <w:pStyle w:val="Heading3"/>
      </w:pPr>
      <w:bookmarkStart w:id="51" w:name="_Toc121200572"/>
      <w:r w:rsidRPr="00E0754A">
        <w:t>Hate Spin Theory</w:t>
      </w:r>
      <w:bookmarkEnd w:id="51"/>
    </w:p>
    <w:p w14:paraId="71AFE60B" w14:textId="77777777" w:rsidR="00994D73" w:rsidRPr="00E0754A" w:rsidRDefault="00994D73" w:rsidP="00994D73">
      <w:pPr>
        <w:pStyle w:val="ParagraphafSubheader"/>
      </w:pPr>
      <w:r w:rsidRPr="00E0754A">
        <w:t xml:space="preserve">Before examining the extent to which political manipulation of religion employing a hate-spin tactic influenc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E0754A">
        <w:fldChar w:fldCharType="begin"/>
      </w:r>
      <w:r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E0754A">
        <w:fldChar w:fldCharType="separate"/>
      </w:r>
      <w:r w:rsidRPr="00E0754A">
        <w:rPr>
          <w:rFonts w:cs="Linux Libertine"/>
        </w:rPr>
        <w:t>(Marshall, 2018b)</w:t>
      </w:r>
      <w:r w:rsidRPr="00E0754A">
        <w:fldChar w:fldCharType="end"/>
      </w:r>
      <w:r w:rsidRPr="00E0754A">
        <w:t xml:space="preserve">.  This is conceivable, yet extremely uncommon, and according to Marshall, disputes between religions result from the political </w:t>
      </w:r>
      <w:r w:rsidRPr="00E0754A">
        <w:lastRenderedPageBreak/>
        <w:t xml:space="preserve">exploitation of religion. Marshall provides several instances that religion has been exploited for political ends, including: </w:t>
      </w:r>
    </w:p>
    <w:p w14:paraId="0419163B" w14:textId="77777777" w:rsidR="00994D73" w:rsidRPr="00E0754A" w:rsidRDefault="00994D73" w:rsidP="00994D73">
      <w:pPr>
        <w:pStyle w:val="ParagraphNormal"/>
        <w:numPr>
          <w:ilvl w:val="0"/>
          <w:numId w:val="46"/>
        </w:numPr>
      </w:pPr>
      <w:r w:rsidRPr="00E0754A">
        <w:t xml:space="preserve">The political manipulation of religion presumes the presence of religion while simultaneously being both political and religious. </w:t>
      </w:r>
    </w:p>
    <w:p w14:paraId="51768E01" w14:textId="77777777" w:rsidR="00994D73" w:rsidRPr="00E0754A" w:rsidRDefault="00994D73" w:rsidP="00994D73">
      <w:pPr>
        <w:pStyle w:val="ParagraphNormal"/>
        <w:numPr>
          <w:ilvl w:val="0"/>
          <w:numId w:val="46"/>
        </w:numPr>
      </w:pPr>
      <w:r w:rsidRPr="00E0754A">
        <w:t>Religion can only be manipulated politically if it is existent and significant enough to be manipulated.</w:t>
      </w:r>
    </w:p>
    <w:p w14:paraId="4C329B86" w14:textId="77777777" w:rsidR="00994D73" w:rsidRPr="00E0754A" w:rsidRDefault="00994D73" w:rsidP="00994D73">
      <w:pPr>
        <w:pStyle w:val="ParagraphNormal"/>
        <w:numPr>
          <w:ilvl w:val="0"/>
          <w:numId w:val="46"/>
        </w:numPr>
      </w:pPr>
      <w:r w:rsidRPr="00E0754A">
        <w:t>It is common in the political manipulation of religion is often carried out by those whose religion is weak or shallow, and done despite opposition from religious leaders.</w:t>
      </w:r>
    </w:p>
    <w:p w14:paraId="4C853161" w14:textId="77777777" w:rsidR="00994D73" w:rsidRPr="00E0754A" w:rsidRDefault="00994D73" w:rsidP="00994D73">
      <w:pPr>
        <w:pStyle w:val="ParagraphNormal"/>
      </w:pPr>
      <w:r w:rsidRPr="00E0754A">
        <w:t xml:space="preserve">This study employs Marshall's theory of political manipulation of religion to determine whether its indications are presen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Obviously, this is insufficient; it is required to investigate why the judiciary did not abandon the unlawful Anti-Defamation Law and how, according to Cherian George </w:t>
      </w:r>
      <w:r w:rsidRPr="00E0754A">
        <w:fldChar w:fldCharType="begin"/>
      </w:r>
      <w:r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E0754A" w:rsidRDefault="00994D73" w:rsidP="00994D73">
      <w:pPr>
        <w:pStyle w:val="ParagraphNormal"/>
      </w:pPr>
      <w:r w:rsidRPr="00E0754A">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w:t>
      </w:r>
      <w:r w:rsidRPr="00E0754A">
        <w:lastRenderedPageBreak/>
        <w:t>through anger, where this anger is viewed as an acceptable violation. It is an identity-politics instrument that exploits democratic space to further an agenda that undermines democratic principles (pp. 17-19).</w:t>
      </w:r>
    </w:p>
    <w:p w14:paraId="7F890902" w14:textId="77777777" w:rsidR="00994D73" w:rsidRPr="00E0754A" w:rsidRDefault="00994D73" w:rsidP="00994D73">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E0754A" w:rsidRDefault="00994D73" w:rsidP="00994D73">
      <w:pPr>
        <w:pStyle w:val="ParagraphNormal"/>
      </w:pPr>
      <w:r w:rsidRPr="00E0754A">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E0754A" w:rsidRDefault="00994D73" w:rsidP="00994D73">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Default="00994D73" w:rsidP="00994D73">
      <w:pPr>
        <w:pStyle w:val="ParagraphNormal"/>
      </w:pPr>
      <w:r w:rsidRPr="00E0754A">
        <w:lastRenderedPageBreak/>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sed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E0754A" w:rsidRDefault="00994D73" w:rsidP="00994D73">
      <w:pPr>
        <w:pStyle w:val="Heading3"/>
      </w:pPr>
      <w:bookmarkStart w:id="52" w:name="_Toc121200584"/>
      <w:r w:rsidRPr="00E0754A">
        <w:t>Populism of Islam in Indonesia</w:t>
      </w:r>
      <w:bookmarkEnd w:id="52"/>
    </w:p>
    <w:p w14:paraId="5FC05FB4" w14:textId="77777777" w:rsidR="00994D73" w:rsidRPr="00E0754A" w:rsidRDefault="00994D73" w:rsidP="00994D73">
      <w:pPr>
        <w:pStyle w:val="ParagraphafSubheader"/>
        <w:rPr>
          <w:rFonts w:ascii="Times New Roman" w:hAnsi="Times New Roman"/>
          <w:b/>
          <w:bCs/>
          <w:sz w:val="36"/>
          <w:szCs w:val="36"/>
          <w:lang w:bidi="ar-SA"/>
          <w14:ligatures w14:val="none"/>
          <w14:numSpacing w14:val="default"/>
        </w:rPr>
      </w:pPr>
      <w:bookmarkStart w:id="53" w:name="_Toc118302774"/>
      <w:r w:rsidRPr="00E0754A">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E0754A">
        <w:fldChar w:fldCharType="begin"/>
      </w:r>
      <w:r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Hadiz</w:t>
      </w:r>
      <w:proofErr w:type="spellEnd"/>
      <w:r w:rsidRPr="00E0754A">
        <w:rPr>
          <w:rFonts w:cs="Linux Libertine"/>
        </w:rPr>
        <w:t>, 2019)</w:t>
      </w:r>
      <w:r w:rsidRPr="00E0754A">
        <w:fldChar w:fldCharType="end"/>
      </w:r>
      <w:r w:rsidRPr="00E0754A">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w:t>
      </w:r>
      <w:r w:rsidRPr="00E0754A">
        <w:lastRenderedPageBreak/>
        <w:t>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72246344"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E0754A">
        <w:fldChar w:fldCharType="begin"/>
      </w:r>
      <w:r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Hadiz</w:t>
      </w:r>
      <w:proofErr w:type="spellEnd"/>
      <w:r w:rsidRPr="00E0754A">
        <w:rPr>
          <w:rFonts w:cs="Linux Libertine"/>
        </w:rPr>
        <w:t>, 2019)</w:t>
      </w:r>
      <w:r w:rsidRPr="00E0754A">
        <w:fldChar w:fldCharType="end"/>
      </w:r>
      <w:r w:rsidRPr="00E0754A">
        <w:t>.</w:t>
      </w:r>
    </w:p>
    <w:p w14:paraId="79011099"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 xml:space="preserve">Furthermore, under Jokowi's reign, Islamic populism has grown once more. Public opinion favoured the removal of </w:t>
      </w:r>
      <w:proofErr w:type="spellStart"/>
      <w:r w:rsidRPr="00E0754A">
        <w:rPr>
          <w:rStyle w:val="Emphasis"/>
          <w:color w:val="252525"/>
        </w:rPr>
        <w:t>Ahok</w:t>
      </w:r>
      <w:proofErr w:type="spellEnd"/>
      <w:r w:rsidRPr="00E0754A">
        <w:rPr>
          <w:rStyle w:val="Emphasis"/>
          <w:color w:val="252525"/>
        </w:rPr>
        <w:t>,</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w:t>
      </w:r>
      <w:proofErr w:type="spellStart"/>
      <w:r w:rsidRPr="00E0754A">
        <w:t>Ahok</w:t>
      </w:r>
      <w:proofErr w:type="spellEnd"/>
      <w:r w:rsidRPr="00E0754A">
        <w:t xml:space="preserve"> was thwarted.</w:t>
      </w:r>
    </w:p>
    <w:p w14:paraId="38E6C92D"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E0754A" w:rsidRDefault="00994D73" w:rsidP="00994D73">
      <w:pPr>
        <w:pStyle w:val="Heading3"/>
      </w:pPr>
      <w:bookmarkStart w:id="54" w:name="_Toc121200585"/>
      <w:r w:rsidRPr="00E0754A">
        <w:t xml:space="preserve">Conception of </w:t>
      </w:r>
      <w:r w:rsidRPr="00E0754A">
        <w:rPr>
          <w:i/>
          <w:iCs/>
        </w:rPr>
        <w:t xml:space="preserve">Main Hakim </w:t>
      </w:r>
      <w:proofErr w:type="spellStart"/>
      <w:r w:rsidRPr="00E0754A">
        <w:rPr>
          <w:i/>
          <w:iCs/>
        </w:rPr>
        <w:t>Sendiri</w:t>
      </w:r>
      <w:bookmarkEnd w:id="54"/>
      <w:proofErr w:type="spellEnd"/>
      <w:r w:rsidRPr="00E0754A">
        <w:t xml:space="preserve"> </w:t>
      </w:r>
      <w:bookmarkEnd w:id="53"/>
    </w:p>
    <w:p w14:paraId="5CE5B3F1" w14:textId="77777777" w:rsidR="00994D73" w:rsidRPr="00E0754A" w:rsidRDefault="00994D73" w:rsidP="00994D73">
      <w:pPr>
        <w:pStyle w:val="ParagraphafSubheader"/>
        <w:rPr>
          <w:b/>
          <w:bCs/>
        </w:rPr>
      </w:pPr>
      <w:r w:rsidRPr="00E0754A">
        <w:t xml:space="preserve">Before analysing the circumstances and actors surrounding the </w:t>
      </w:r>
      <w:r w:rsidRPr="00E0754A">
        <w:rPr>
          <w:i/>
          <w:iCs/>
        </w:rPr>
        <w:t xml:space="preserve">Ahmadiyya, </w:t>
      </w:r>
      <w:proofErr w:type="spellStart"/>
      <w:r w:rsidRPr="00E0754A">
        <w:rPr>
          <w:i/>
          <w:iCs/>
        </w:rPr>
        <w:t>Gafatar</w:t>
      </w:r>
      <w:proofErr w:type="spellEnd"/>
      <w:r w:rsidRPr="00E0754A">
        <w:rPr>
          <w:i/>
          <w:iCs/>
        </w:rPr>
        <w:t xml:space="preserve">, </w:t>
      </w:r>
      <w:r w:rsidRPr="00E0754A">
        <w:t>and</w:t>
      </w:r>
      <w:r w:rsidRPr="00E0754A">
        <w:rPr>
          <w:i/>
          <w:iCs/>
        </w:rPr>
        <w:t xml:space="preserve"> </w:t>
      </w:r>
      <w:proofErr w:type="spellStart"/>
      <w:r w:rsidRPr="00E0754A">
        <w:rPr>
          <w:i/>
          <w:iCs/>
        </w:rPr>
        <w:t>Meiliana</w:t>
      </w:r>
      <w:proofErr w:type="spellEnd"/>
      <w:r w:rsidRPr="00E0754A">
        <w:rPr>
          <w:i/>
          <w:iCs/>
        </w:rPr>
        <w:t xml:space="preserve">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w:t>
      </w:r>
      <w:r w:rsidRPr="00E0754A">
        <w:lastRenderedPageBreak/>
        <w:t xml:space="preserve">society. Then, to what degree do vigilante activities represent the state's inability to prevent violence against its citizens? This description gives guidance for determining the influencing variables and actors engaged in vigilante justice, which the next section analyses. </w:t>
      </w:r>
      <w:r w:rsidRPr="00E0754A">
        <w:rPr>
          <w:i/>
          <w:iCs/>
        </w:rPr>
        <w:t xml:space="preserve">Main Hakim </w:t>
      </w:r>
      <w:proofErr w:type="spellStart"/>
      <w:r w:rsidRPr="00E0754A">
        <w:rPr>
          <w:i/>
          <w:iCs/>
        </w:rPr>
        <w:t>Sendiri</w:t>
      </w:r>
      <w:proofErr w:type="spellEnd"/>
      <w:r w:rsidRPr="00E0754A">
        <w:t xml:space="preserve">, or what is called as </w:t>
      </w:r>
      <w:r w:rsidRPr="00E0754A">
        <w:rPr>
          <w:i/>
          <w:iCs/>
        </w:rPr>
        <w:t>“</w:t>
      </w:r>
      <w:proofErr w:type="spellStart"/>
      <w:r w:rsidRPr="00E0754A">
        <w:rPr>
          <w:i/>
          <w:iCs/>
        </w:rPr>
        <w:t>eigentrechting</w:t>
      </w:r>
      <w:proofErr w:type="spellEnd"/>
      <w:r w:rsidRPr="00E0754A">
        <w:rPr>
          <w:i/>
          <w:iCs/>
        </w:rPr>
        <w:t>”</w:t>
      </w:r>
      <w:r w:rsidRPr="00E0754A">
        <w:t xml:space="preserve"> in Dutch, is described as trying an accused criminal without recourse to the legal system or taking the law into one's own hands. </w:t>
      </w:r>
    </w:p>
    <w:p w14:paraId="7335013C" w14:textId="77777777" w:rsidR="00994D73" w:rsidRPr="00E0754A" w:rsidRDefault="00994D73" w:rsidP="00994D73">
      <w:pPr>
        <w:pStyle w:val="ParagraphNormal"/>
        <w:rPr>
          <w:b/>
          <w:bCs/>
        </w:rPr>
      </w:pPr>
      <w:r w:rsidRPr="00E0754A">
        <w:t xml:space="preserve">According to Merriam-Webster, a vigilante group is “a group of non-police volunteers who decide on their own to combat crime and punish offenders.”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Pr="00E0754A">
        <w:fldChar w:fldCharType="begin"/>
      </w:r>
      <w:r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E0754A">
        <w:fldChar w:fldCharType="separate"/>
      </w:r>
      <w:r w:rsidRPr="00E0754A">
        <w:rPr>
          <w:rFonts w:cs="Linux Libertine"/>
        </w:rPr>
        <w:t>(1996)</w:t>
      </w:r>
      <w:r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537D4F16" w14:textId="77777777" w:rsidR="00994D73" w:rsidRPr="00E0754A" w:rsidRDefault="00994D73" w:rsidP="00994D73">
      <w:pPr>
        <w:pStyle w:val="ParagraphNormal"/>
        <w:rPr>
          <w:b/>
          <w:bCs/>
        </w:rPr>
      </w:pPr>
      <w:r w:rsidRPr="00E0754A">
        <w:t xml:space="preserve">In a community where religion is seen as an honour for its believers, religion and all of its components, including its doctrines, symbols, holy texts, prophets, and religious leaders, are regarded as part of that honour. For some religious members, especially </w:t>
      </w:r>
      <w:proofErr w:type="spellStart"/>
      <w:r w:rsidRPr="00E0754A">
        <w:t>hardline</w:t>
      </w:r>
      <w:proofErr w:type="spellEnd"/>
      <w:r w:rsidRPr="00E0754A">
        <w:t xml:space="preserve"> religious devotees, those who assault the honour of their religion are adversaries since they have attacked both their honour and their lives. People who subscribe to extremist religions are deemed deserving of harsh punishments including the death sentence. For some, though, the death sentence is excessive. </w:t>
      </w:r>
    </w:p>
    <w:p w14:paraId="094FD53D" w14:textId="77777777" w:rsidR="00994D73" w:rsidRPr="00E0754A" w:rsidRDefault="00994D73" w:rsidP="00994D73">
      <w:pPr>
        <w:pStyle w:val="ParagraphNormal"/>
        <w:rPr>
          <w:b/>
          <w:bCs/>
        </w:rPr>
      </w:pPr>
      <w:r w:rsidRPr="00E0754A">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E0754A" w:rsidRDefault="00994D73" w:rsidP="00994D73">
      <w:pPr>
        <w:pStyle w:val="ParagraphNormal"/>
      </w:pPr>
    </w:p>
    <w:p w14:paraId="52565524" w14:textId="77777777" w:rsidR="00994D73" w:rsidRPr="00E0754A" w:rsidRDefault="00994D73" w:rsidP="00994D73">
      <w:pPr>
        <w:pStyle w:val="ParagraphNormal"/>
      </w:pPr>
      <w:r w:rsidRPr="00E0754A">
        <w:rPr>
          <w:noProof/>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44339B" w:rsidRDefault="0044339B" w:rsidP="0044339B">
      <w:pPr>
        <w:pStyle w:val="ParagraphNormal"/>
        <w:rPr>
          <w:rFonts w:hint="cs"/>
        </w:rPr>
      </w:pP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55" w:name="_Toc118302733"/>
      <w:bookmarkStart w:id="56"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6F601BB5" w:rsidR="00C52E8E" w:rsidRDefault="0044339B" w:rsidP="009869B5">
      <w:pPr>
        <w:pStyle w:val="Heading2"/>
      </w:pPr>
      <w:r w:rsidRPr="0044339B">
        <w:tab/>
        <w:t>Political Manipulation of Anti-Blasphemy Law</w:t>
      </w:r>
      <w:r w:rsidR="00E97F76" w:rsidRPr="00E0754A">
        <w:t xml:space="preserve"> </w:t>
      </w:r>
    </w:p>
    <w:p w14:paraId="579CAF08" w14:textId="40821F08" w:rsidR="0044339B" w:rsidRDefault="0044339B" w:rsidP="0044339B">
      <w:pPr>
        <w:pStyle w:val="ParagraphafSubheader"/>
        <w:ind w:firstLine="432"/>
      </w:pPr>
      <w:r>
        <w:t>•</w:t>
      </w:r>
      <w:r>
        <w:tab/>
      </w:r>
      <w:r w:rsidR="00994D73">
        <w:t xml:space="preserve">State </w:t>
      </w:r>
      <w:r>
        <w:t>Actors and Their Use of Anti-Blasphemy Law for Political Gain</w:t>
      </w:r>
    </w:p>
    <w:p w14:paraId="67B4D7E9" w14:textId="77777777" w:rsidR="00994D73" w:rsidRPr="00E0754A" w:rsidRDefault="00994D73" w:rsidP="00994D73">
      <w:pPr>
        <w:pStyle w:val="Heading2"/>
        <w:numPr>
          <w:ilvl w:val="1"/>
          <w:numId w:val="21"/>
        </w:numPr>
        <w:ind w:left="432"/>
      </w:pPr>
      <w:bookmarkStart w:id="57" w:name="_Toc121200592"/>
      <w:r w:rsidRPr="00E0754A">
        <w:t xml:space="preserve">The Actors of </w:t>
      </w:r>
      <w:r w:rsidRPr="00E0754A">
        <w:rPr>
          <w:i/>
          <w:iCs/>
        </w:rPr>
        <w:t xml:space="preserve">Main Hakim </w:t>
      </w:r>
      <w:proofErr w:type="spellStart"/>
      <w:r w:rsidRPr="00E0754A">
        <w:rPr>
          <w:i/>
          <w:iCs/>
        </w:rPr>
        <w:t>Sendiri</w:t>
      </w:r>
      <w:bookmarkEnd w:id="57"/>
      <w:proofErr w:type="spellEnd"/>
      <w:r w:rsidRPr="00E0754A">
        <w:rPr>
          <w:i/>
          <w:iCs/>
        </w:rPr>
        <w:t xml:space="preserve"> </w:t>
      </w:r>
    </w:p>
    <w:p w14:paraId="1FCC0181" w14:textId="77777777" w:rsidR="00994D73" w:rsidRPr="00E0754A" w:rsidRDefault="00994D73" w:rsidP="00994D73">
      <w:pPr>
        <w:pStyle w:val="ParagraphafSubheader"/>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5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60"/>
      </w:r>
      <w:r w:rsidRPr="00E0754A">
        <w:t xml:space="preserve"> </w:t>
      </w:r>
      <w:r w:rsidRPr="00E0754A">
        <w:rPr>
          <w:color w:val="252525"/>
        </w:rPr>
        <w:t xml:space="preserve">However, in some cases, public officials tolerate civil unrest (p. 8). </w:t>
      </w:r>
      <w:r w:rsidRPr="00E0754A">
        <w:rPr>
          <w:color w:val="252525"/>
        </w:rPr>
        <w:lastRenderedPageBreak/>
        <w:t xml:space="preserve">This chapter does not intend to refute USCIRF's findings but rather to provide a more accurate picture of the vigilantism actors accompanying accusations of blasphemy in Indonesia, particularly in the cases of </w:t>
      </w:r>
      <w:r w:rsidRPr="00E0754A">
        <w:rPr>
          <w:i/>
          <w:iCs/>
          <w:color w:val="252525"/>
        </w:rPr>
        <w:t xml:space="preserve">Ahmadiyya, </w:t>
      </w:r>
      <w:proofErr w:type="spellStart"/>
      <w:r w:rsidRPr="00E0754A">
        <w:rPr>
          <w:i/>
          <w:iCs/>
          <w:color w:val="252525"/>
        </w:rPr>
        <w:t>Gafatar</w:t>
      </w:r>
      <w:proofErr w:type="spellEnd"/>
      <w:r w:rsidRPr="00E0754A">
        <w:rPr>
          <w:i/>
          <w:iCs/>
          <w:color w:val="252525"/>
        </w:rPr>
        <w:t xml:space="preserve">, and </w:t>
      </w:r>
      <w:proofErr w:type="spellStart"/>
      <w:r w:rsidRPr="00E0754A">
        <w:rPr>
          <w:i/>
          <w:iCs/>
          <w:color w:val="252525"/>
        </w:rPr>
        <w:t>Meiliana</w:t>
      </w:r>
      <w:proofErr w:type="spellEnd"/>
      <w:r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E0754A" w:rsidRDefault="00994D73" w:rsidP="00994D7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w:t>
      </w:r>
      <w:proofErr w:type="spellStart"/>
      <w:r w:rsidRPr="00E0754A">
        <w:rPr>
          <w:i/>
          <w:iCs/>
        </w:rPr>
        <w:t>Gafatar</w:t>
      </w:r>
      <w:proofErr w:type="spellEnd"/>
      <w:r w:rsidRPr="00E0754A">
        <w:rPr>
          <w:i/>
          <w:iCs/>
        </w:rPr>
        <w:t xml:space="preserve"> group, </w:t>
      </w:r>
      <w:r w:rsidRPr="00E0754A">
        <w:t>and</w:t>
      </w:r>
      <w:r w:rsidRPr="00E0754A">
        <w:rPr>
          <w:i/>
          <w:iCs/>
        </w:rPr>
        <w:t xml:space="preserve"> the </w:t>
      </w:r>
      <w:proofErr w:type="spellStart"/>
      <w:r w:rsidRPr="00E0754A">
        <w:rPr>
          <w:i/>
          <w:iCs/>
        </w:rPr>
        <w:t>Meiliana</w:t>
      </w:r>
      <w:proofErr w:type="spellEnd"/>
      <w:r w:rsidRPr="00E0754A">
        <w:t xml:space="preserve"> are very diverse, as depicted in figure 6.</w:t>
      </w:r>
    </w:p>
    <w:p w14:paraId="0B495B99" w14:textId="77777777" w:rsidR="00994D73" w:rsidRPr="00E0754A" w:rsidRDefault="00994D73" w:rsidP="00994D73">
      <w:r w:rsidRPr="00E0754A">
        <w:rPr>
          <w:noProof/>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V relativeFrom="margin">
              <wp14:pctHeight>0</wp14:pctHeight>
            </wp14:sizeRelV>
          </wp:anchor>
        </w:drawing>
      </w:r>
    </w:p>
    <w:p w14:paraId="184BB528" w14:textId="77777777" w:rsidR="00994D73" w:rsidRPr="00E0754A" w:rsidRDefault="00994D73" w:rsidP="00994D73">
      <w:pPr>
        <w:pStyle w:val="ParagraphNormal"/>
      </w:pPr>
      <w:r w:rsidRPr="00E0754A">
        <w:t>Sources: Cited from various sources and analysed by the author.</w:t>
      </w:r>
    </w:p>
    <w:p w14:paraId="2B717854" w14:textId="77777777" w:rsidR="00994D73" w:rsidRPr="00E0754A" w:rsidRDefault="00994D73" w:rsidP="00994D73">
      <w:pPr>
        <w:pStyle w:val="Heading3"/>
        <w:numPr>
          <w:ilvl w:val="2"/>
          <w:numId w:val="21"/>
        </w:numPr>
        <w:ind w:left="709" w:hanging="709"/>
      </w:pPr>
      <w:bookmarkStart w:id="58" w:name="_Toc118302784"/>
      <w:bookmarkStart w:id="59" w:name="_Toc121200593"/>
      <w:r w:rsidRPr="00E0754A">
        <w:t>State actors</w:t>
      </w:r>
      <w:bookmarkEnd w:id="58"/>
      <w:bookmarkEnd w:id="59"/>
      <w:r w:rsidRPr="00E0754A">
        <w:t xml:space="preserve"> </w:t>
      </w:r>
    </w:p>
    <w:p w14:paraId="3B21FC38" w14:textId="77777777" w:rsidR="00994D73" w:rsidRPr="00E0754A" w:rsidRDefault="00994D73" w:rsidP="00994D73">
      <w:pPr>
        <w:pStyle w:val="ParagraphafSubheader"/>
        <w:rPr>
          <w:color w:val="252525"/>
          <w:lang w:eastAsia="en-GB" w:bidi="ar-SA"/>
        </w:rPr>
      </w:pPr>
      <w:bookmarkStart w:id="60" w:name="_Toc118302785"/>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and</w:t>
      </w:r>
      <w:r w:rsidRPr="00E0754A">
        <w:rPr>
          <w:i/>
          <w:iCs/>
          <w:color w:val="252525"/>
          <w:lang w:eastAsia="en-GB" w:bidi="ar-SA"/>
        </w:rPr>
        <w:t xml:space="preserve"> </w:t>
      </w:r>
      <w:proofErr w:type="spellStart"/>
      <w:r w:rsidRPr="00E0754A">
        <w:rPr>
          <w:i/>
          <w:iCs/>
          <w:color w:val="252525"/>
          <w:lang w:eastAsia="en-GB" w:bidi="ar-SA"/>
        </w:rPr>
        <w:t>Meiliana</w:t>
      </w:r>
      <w:proofErr w:type="spellEnd"/>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w:t>
      </w:r>
      <w:r w:rsidRPr="00E0754A">
        <w:rPr>
          <w:color w:val="252525"/>
          <w:lang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case, the police failed to prevent violence against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members, including the expulsion of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residents and the burning of their homes in Kalimantan. In the case of </w:t>
      </w:r>
      <w:proofErr w:type="spellStart"/>
      <w:r w:rsidRPr="00E0754A">
        <w:rPr>
          <w:i/>
          <w:iCs/>
          <w:color w:val="252525"/>
          <w:lang w:eastAsia="en-GB" w:bidi="ar-SA"/>
        </w:rPr>
        <w:t>Meiliana</w:t>
      </w:r>
      <w:proofErr w:type="spellEnd"/>
      <w:r w:rsidRPr="00E0754A">
        <w:rPr>
          <w:i/>
          <w:iCs/>
          <w:color w:val="252525"/>
          <w:lang w:eastAsia="en-GB" w:bidi="ar-SA"/>
        </w:rPr>
        <w:t>,</w:t>
      </w:r>
      <w:r w:rsidRPr="00E0754A">
        <w:rPr>
          <w:color w:val="252525"/>
          <w:lang w:eastAsia="en-GB" w:bidi="ar-SA"/>
        </w:rPr>
        <w:t xml:space="preserve"> the mediation initiated by the police to conduct a dialogue between residents and </w:t>
      </w:r>
      <w:proofErr w:type="spellStart"/>
      <w:r w:rsidRPr="00E0754A">
        <w:rPr>
          <w:i/>
          <w:iCs/>
          <w:color w:val="252525"/>
          <w:lang w:eastAsia="en-GB" w:bidi="ar-SA"/>
        </w:rPr>
        <w:t>Meiliana</w:t>
      </w:r>
      <w:proofErr w:type="spellEnd"/>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and</w:t>
      </w:r>
      <w:r w:rsidRPr="00E0754A">
        <w:rPr>
          <w:i/>
          <w:iCs/>
          <w:color w:val="252525"/>
          <w:lang w:eastAsia="en-GB" w:bidi="ar-SA"/>
        </w:rPr>
        <w:t xml:space="preserve"> </w:t>
      </w:r>
      <w:proofErr w:type="spellStart"/>
      <w:r w:rsidRPr="00E0754A">
        <w:rPr>
          <w:i/>
          <w:iCs/>
          <w:color w:val="252525"/>
          <w:lang w:eastAsia="en-GB" w:bidi="ar-SA"/>
        </w:rPr>
        <w:t>Meiliana</w:t>
      </w:r>
      <w:proofErr w:type="spellEnd"/>
      <w:r w:rsidRPr="00E0754A">
        <w:rPr>
          <w:color w:val="252525"/>
          <w:lang w:eastAsia="en-GB" w:bidi="ar-SA"/>
        </w:rPr>
        <w:t xml:space="preserve"> groups is a form of allowing vigilante justice to occur.</w:t>
      </w:r>
    </w:p>
    <w:p w14:paraId="21D5B1AF" w14:textId="77777777" w:rsidR="00994D73" w:rsidRPr="00E0754A" w:rsidRDefault="00994D73" w:rsidP="00994D73">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w:t>
      </w:r>
      <w:proofErr w:type="spellStart"/>
      <w:r w:rsidRPr="00E0754A">
        <w:rPr>
          <w:i/>
          <w:iCs/>
          <w:lang w:eastAsia="en-GB" w:bidi="ar-SA"/>
        </w:rPr>
        <w:t>Gafatar</w:t>
      </w:r>
      <w:proofErr w:type="spellEnd"/>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E0754A">
        <w:rPr>
          <w:lang w:eastAsia="en-GB" w:bidi="ar-SA"/>
        </w:rPr>
        <w:lastRenderedPageBreak/>
        <w:t>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1E0E490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994D73" w:rsidRPr="00E0754A"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E0754A" w:rsidRDefault="00994D73" w:rsidP="00685CA6">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27917437"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12242E69"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1115301D"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994D73" w:rsidRPr="00E0754A"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74C40C2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E0754A">
              <w:rPr>
                <w:rFonts w:cs="Linux Libertine"/>
                <w:color w:val="252525"/>
                <w:sz w:val="20"/>
                <w:szCs w:val="20"/>
                <w:lang w:eastAsia="en-GB" w:bidi="ar-SA"/>
                <w14:ligatures w14:val="none"/>
                <w14:numSpacing w14:val="default"/>
              </w:rPr>
              <w:t>Homa</w:t>
            </w:r>
            <w:proofErr w:type="spellEnd"/>
            <w:r w:rsidRPr="00E0754A">
              <w:rPr>
                <w:rFonts w:cs="Linux Libertine"/>
                <w:color w:val="252525"/>
                <w:sz w:val="20"/>
                <w:szCs w:val="20"/>
                <w:lang w:eastAsia="en-GB" w:bidi="ar-SA"/>
                <w14:ligatures w14:val="none"/>
                <w14:numSpacing w14:val="default"/>
              </w:rPr>
              <w:t xml:space="preserve"> Affairs of </w:t>
            </w:r>
            <w:r w:rsidRPr="00E0754A">
              <w:rPr>
                <w:rFonts w:cs="Linux Libertine"/>
                <w:color w:val="252525"/>
                <w:sz w:val="20"/>
                <w:szCs w:val="20"/>
              </w:rPr>
              <w:t>the Republic of Indonesia.</w:t>
            </w:r>
          </w:p>
        </w:tc>
        <w:tc>
          <w:tcPr>
            <w:tcW w:w="3402" w:type="dxa"/>
          </w:tcPr>
          <w:p w14:paraId="2013A60A" w14:textId="77777777" w:rsidR="00994D73" w:rsidRPr="00E0754A"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2CD58DFF"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17B54A9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994D73" w:rsidRPr="00E0754A"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6725AE06"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2B91FFE9"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1B135E6B"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511A015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6DB34C76"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994D73" w:rsidRPr="00E0754A"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2686" w:type="dxa"/>
          </w:tcPr>
          <w:p w14:paraId="69B07A8E"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325A831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5563B33D"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994D73" w:rsidRPr="00E0754A"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60D39E1"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24725C4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24C07E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994D73" w:rsidRPr="00E0754A"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176BC6E4"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1CB9D97E"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20D98740"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542658DF"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994D73" w:rsidRPr="00E0754A"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6.</w:t>
            </w:r>
          </w:p>
        </w:tc>
        <w:tc>
          <w:tcPr>
            <w:tcW w:w="2686" w:type="dxa"/>
          </w:tcPr>
          <w:p w14:paraId="58B960B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5AC1770C"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B00E445"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7C420DE5"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0D1BFA70"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994D73" w:rsidRPr="00E0754A"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6B25702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164CDCF8"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1DC5C42D"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4703C10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610D260"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994D73" w:rsidRPr="00E0754A"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63F7F7FA"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3AF12C41"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13B8BC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on February 10, 2011, concerning prohibition</w:t>
            </w:r>
          </w:p>
          <w:p w14:paraId="746F6800"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0F5C61A"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994D73" w:rsidRPr="00E0754A"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142F48B4"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7504D8E9"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5602535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3243EB47"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72A5BEE2"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119E2B8E" w14:textId="77777777" w:rsidR="00994D73" w:rsidRPr="00E0754A" w:rsidRDefault="00994D73" w:rsidP="00994D73">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7BF99A22" w14:textId="77777777" w:rsidR="00994D73" w:rsidRPr="00E0754A" w:rsidRDefault="00994D73" w:rsidP="00994D73">
      <w:pPr>
        <w:pStyle w:val="Heading3"/>
        <w:numPr>
          <w:ilvl w:val="2"/>
          <w:numId w:val="21"/>
        </w:numPr>
        <w:ind w:left="709"/>
      </w:pPr>
      <w:bookmarkStart w:id="61" w:name="_Toc121200594"/>
      <w:r w:rsidRPr="00E0754A">
        <w:t>Semi-state actors</w:t>
      </w:r>
      <w:bookmarkEnd w:id="60"/>
      <w:bookmarkEnd w:id="61"/>
      <w:r w:rsidRPr="00E0754A">
        <w:t xml:space="preserve"> </w:t>
      </w:r>
    </w:p>
    <w:p w14:paraId="319B095B" w14:textId="77777777" w:rsidR="00994D73" w:rsidRPr="00E0754A" w:rsidRDefault="00994D73" w:rsidP="00994D73">
      <w:pPr>
        <w:pStyle w:val="ParagraphafSubheader"/>
        <w:rPr>
          <w:lang w:eastAsia="en-GB" w:bidi="ar-SA"/>
        </w:rPr>
      </w:pPr>
      <w:r w:rsidRPr="00E0754A">
        <w:rPr>
          <w:lang w:eastAsia="en-GB" w:bidi="ar-SA"/>
        </w:rPr>
        <w:t xml:space="preserve">MUI stands for the Ulema Council of Indonesia. At the time of its founding during the </w:t>
      </w:r>
      <w:proofErr w:type="spellStart"/>
      <w:r w:rsidRPr="00E0754A">
        <w:rPr>
          <w:lang w:eastAsia="en-GB" w:bidi="ar-SA"/>
        </w:rPr>
        <w:t>Soeharto</w:t>
      </w:r>
      <w:proofErr w:type="spellEnd"/>
      <w:r w:rsidRPr="00E0754A">
        <w:rPr>
          <w:lang w:eastAsia="en-GB" w:bidi="ar-SA"/>
        </w:rPr>
        <w:t xml:space="preserve">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E0754A" w:rsidRDefault="00994D73" w:rsidP="00994D73">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E0754A">
        <w:rPr>
          <w:lang w:eastAsia="en-GB" w:bidi="ar-SA"/>
        </w:rPr>
        <w:lastRenderedPageBreak/>
        <w:t xml:space="preserve">against the organization </w:t>
      </w:r>
      <w:proofErr w:type="spellStart"/>
      <w:r w:rsidRPr="00E0754A">
        <w:rPr>
          <w:lang w:eastAsia="en-GB" w:bidi="ar-SA"/>
        </w:rPr>
        <w:t>Fajar</w:t>
      </w:r>
      <w:proofErr w:type="spellEnd"/>
      <w:r w:rsidRPr="00E0754A">
        <w:rPr>
          <w:lang w:eastAsia="en-GB" w:bidi="ar-SA"/>
        </w:rPr>
        <w:t xml:space="preserve"> Nusantara Movement (</w:t>
      </w:r>
      <w:proofErr w:type="spellStart"/>
      <w:r w:rsidRPr="00E0754A">
        <w:rPr>
          <w:lang w:eastAsia="en-GB" w:bidi="ar-SA"/>
        </w:rPr>
        <w:t>Gafatar</w:t>
      </w:r>
      <w:proofErr w:type="spellEnd"/>
      <w:r w:rsidRPr="00E0754A">
        <w:rPr>
          <w:lang w:eastAsia="en-GB" w:bidi="ar-SA"/>
        </w:rPr>
        <w:t xml:space="preserve">). KH. </w:t>
      </w:r>
      <w:proofErr w:type="spellStart"/>
      <w:r w:rsidRPr="00E0754A">
        <w:rPr>
          <w:lang w:eastAsia="en-GB" w:bidi="ar-SA"/>
        </w:rPr>
        <w:t>Ma'ruf</w:t>
      </w:r>
      <w:proofErr w:type="spellEnd"/>
      <w:r w:rsidRPr="00E0754A">
        <w:rPr>
          <w:lang w:eastAsia="en-GB" w:bidi="ar-SA"/>
        </w:rPr>
        <w:t xml:space="preserve"> Amin, former chairman of the MUI, claimed that </w:t>
      </w:r>
      <w:proofErr w:type="spellStart"/>
      <w:r w:rsidRPr="00E0754A">
        <w:rPr>
          <w:lang w:eastAsia="en-GB" w:bidi="ar-SA"/>
        </w:rPr>
        <w:t>Gafatar</w:t>
      </w:r>
      <w:proofErr w:type="spellEnd"/>
      <w:r w:rsidRPr="00E0754A">
        <w:rPr>
          <w:lang w:eastAsia="en-GB" w:bidi="ar-SA"/>
        </w:rPr>
        <w:t xml:space="preserve"> was deemed heretical because: </w:t>
      </w:r>
    </w:p>
    <w:p w14:paraId="00E8EDFE" w14:textId="77777777" w:rsidR="00994D73" w:rsidRPr="00E0754A" w:rsidRDefault="00994D73" w:rsidP="00994D73">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61"/>
      </w:r>
    </w:p>
    <w:p w14:paraId="02FEC706" w14:textId="77777777" w:rsidR="00994D73" w:rsidRPr="00E0754A" w:rsidRDefault="00994D73" w:rsidP="00994D73">
      <w:pPr>
        <w:pStyle w:val="ParagraphNormal"/>
        <w:rPr>
          <w:lang w:eastAsia="en-GB" w:bidi="ar-SA"/>
        </w:rPr>
      </w:pPr>
      <w:r w:rsidRPr="00E0754A">
        <w:rPr>
          <w:lang w:eastAsia="en-GB" w:bidi="ar-SA"/>
        </w:rPr>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w:t>
      </w:r>
      <w:proofErr w:type="spellStart"/>
      <w:r w:rsidRPr="00E0754A">
        <w:rPr>
          <w:lang w:eastAsia="en-GB" w:bidi="ar-SA"/>
        </w:rPr>
        <w:t>Gafatar</w:t>
      </w:r>
      <w:proofErr w:type="spellEnd"/>
      <w:r w:rsidRPr="00E0754A">
        <w:rPr>
          <w:lang w:eastAsia="en-GB" w:bidi="ar-SA"/>
        </w:rPr>
        <w:t xml:space="preserve">, stated: </w:t>
      </w:r>
    </w:p>
    <w:p w14:paraId="0325E8EE" w14:textId="77777777" w:rsidR="00994D73" w:rsidRPr="00E0754A" w:rsidRDefault="00994D73" w:rsidP="00994D73">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w:t>
      </w:r>
      <w:proofErr w:type="spellStart"/>
      <w:r w:rsidRPr="00E0754A">
        <w:rPr>
          <w:lang w:eastAsia="en-GB" w:bidi="ar-SA"/>
        </w:rPr>
        <w:t>Gafatar</w:t>
      </w:r>
      <w:proofErr w:type="spellEnd"/>
      <w:r w:rsidRPr="00E0754A">
        <w:rPr>
          <w:lang w:eastAsia="en-GB" w:bidi="ar-SA"/>
        </w:rPr>
        <w:t xml:space="preserve">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62"/>
      </w:r>
    </w:p>
    <w:p w14:paraId="6065B6D4" w14:textId="77777777" w:rsidR="00994D73" w:rsidRPr="00E0754A" w:rsidRDefault="00994D73" w:rsidP="00994D73">
      <w:pPr>
        <w:pStyle w:val="ParagraphNormal"/>
        <w:rPr>
          <w:lang w:eastAsia="en-GB" w:bidi="ar-SA"/>
        </w:rPr>
      </w:pPr>
      <w:r w:rsidRPr="00E0754A">
        <w:rPr>
          <w:lang w:eastAsia="en-GB" w:bidi="ar-SA"/>
        </w:rPr>
        <w:t xml:space="preserve">Briefly, the primary reason the MUI considers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to be a false religion is because, according to the MUI's mistaken viewpoint, </w:t>
      </w:r>
      <w:proofErr w:type="spellStart"/>
      <w:r w:rsidRPr="00E0754A">
        <w:rPr>
          <w:i/>
          <w:iCs/>
          <w:lang w:eastAsia="en-GB" w:bidi="ar-SA"/>
        </w:rPr>
        <w:t>Gafatar</w:t>
      </w:r>
      <w:proofErr w:type="spellEnd"/>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proofErr w:type="spellStart"/>
      <w:r w:rsidRPr="00E0754A">
        <w:rPr>
          <w:i/>
          <w:iCs/>
          <w:lang w:eastAsia="en-GB" w:bidi="ar-SA"/>
        </w:rPr>
        <w:t>Gafatar</w:t>
      </w:r>
      <w:proofErr w:type="spellEnd"/>
      <w:r w:rsidRPr="00E0754A">
        <w:rPr>
          <w:lang w:eastAsia="en-GB" w:bidi="ar-SA"/>
        </w:rPr>
        <w:t xml:space="preserve"> disregarded commands for prayer, Ramadan fasting, and hajj, as well as blended Islamic, Christian, and Jewish beliefs.</w:t>
      </w:r>
    </w:p>
    <w:p w14:paraId="3923D5B4" w14:textId="77777777" w:rsidR="00994D73" w:rsidRPr="00E0754A" w:rsidRDefault="00994D73" w:rsidP="00994D73">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7777777" w:rsidR="00994D73" w:rsidRPr="00E0754A" w:rsidRDefault="00994D73" w:rsidP="00994D73">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1DAD13D5" w14:textId="77777777" w:rsidR="00994D73" w:rsidRPr="00E0754A" w:rsidRDefault="00994D73" w:rsidP="00994D73">
      <w:pPr>
        <w:pStyle w:val="ParagraphNormal"/>
      </w:pPr>
      <w:r w:rsidRPr="00E0754A">
        <w:t xml:space="preserve">The MUI is a semi-state institution. The MUI is an institution that always issues heretical fatwas against Ahmadiyya and </w:t>
      </w:r>
      <w:proofErr w:type="spellStart"/>
      <w:r w:rsidRPr="00E0754A">
        <w:t>Gafatar</w:t>
      </w:r>
      <w:proofErr w:type="spellEnd"/>
      <w:r w:rsidRPr="00E0754A">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13DE9BE3" w14:textId="77777777" w:rsidR="00994D73" w:rsidRPr="00E0754A" w:rsidRDefault="00994D73" w:rsidP="00994D73">
      <w:pPr>
        <w:pStyle w:val="ParagraphNormal"/>
      </w:pPr>
      <w:r w:rsidRPr="00E0754A">
        <w:lastRenderedPageBreak/>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E0754A">
        <w:t>Meiliana</w:t>
      </w:r>
      <w:proofErr w:type="spellEnd"/>
      <w:r w:rsidRPr="00E0754A">
        <w:t xml:space="preserve">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E0754A">
        <w:t>Gafatar</w:t>
      </w:r>
      <w:proofErr w:type="spellEnd"/>
      <w:r w:rsidRPr="00E0754A">
        <w:t xml:space="preserve">.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w:t>
      </w:r>
      <w:proofErr w:type="spellStart"/>
      <w:r w:rsidRPr="00E0754A">
        <w:t>Meiliana</w:t>
      </w:r>
      <w:proofErr w:type="spellEnd"/>
      <w:r w:rsidRPr="00E0754A">
        <w:t xml:space="preserve">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w:t>
      </w:r>
      <w:proofErr w:type="spellStart"/>
      <w:r w:rsidRPr="00E0754A">
        <w:t>Meiliana</w:t>
      </w:r>
      <w:proofErr w:type="spellEnd"/>
      <w:r w:rsidRPr="00E0754A">
        <w:t>. Mediation that has been initiated by local police has been discontinued without any agreement.</w:t>
      </w:r>
    </w:p>
    <w:p w14:paraId="5E0F0E35" w14:textId="77777777" w:rsidR="00994D73" w:rsidRPr="00E0754A" w:rsidRDefault="00994D73" w:rsidP="00994D73">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E0754A">
        <w:t>Gafatar</w:t>
      </w:r>
      <w:proofErr w:type="spellEnd"/>
      <w:r w:rsidRPr="00E0754A">
        <w:t xml:space="preserve">, the riots that were carried out for two consecutive days showed that the police were negligent in preventing the burning of the houses of </w:t>
      </w:r>
      <w:proofErr w:type="spellStart"/>
      <w:r w:rsidRPr="00E0754A">
        <w:t>Gafatar</w:t>
      </w:r>
      <w:proofErr w:type="spellEnd"/>
      <w:r w:rsidRPr="00E0754A">
        <w:t xml:space="preserve"> followers. In the case of </w:t>
      </w:r>
      <w:proofErr w:type="spellStart"/>
      <w:r w:rsidRPr="00E0754A">
        <w:t>Meiliana</w:t>
      </w:r>
      <w:proofErr w:type="spellEnd"/>
      <w:r w:rsidRPr="00E0754A">
        <w:t>, it is the same.</w:t>
      </w:r>
    </w:p>
    <w:p w14:paraId="02A0F0AF" w14:textId="77777777" w:rsidR="00994D73" w:rsidRPr="00E0754A" w:rsidRDefault="00994D73" w:rsidP="00994D73">
      <w:pPr>
        <w:pStyle w:val="ParagraphNormal"/>
      </w:pPr>
      <w:r w:rsidRPr="00E0754A">
        <w:t xml:space="preserve">Furthermore, why can religious leaders be categorized as vigilante actors? In the case of </w:t>
      </w:r>
      <w:proofErr w:type="spellStart"/>
      <w:r w:rsidRPr="00E0754A">
        <w:t>Meiliana</w:t>
      </w:r>
      <w:proofErr w:type="spellEnd"/>
      <w:r w:rsidRPr="00E0754A">
        <w:t xml:space="preserve">, when she complained that the call to prayer was too loud, she told </w:t>
      </w:r>
      <w:r w:rsidRPr="00E0754A">
        <w:lastRenderedPageBreak/>
        <w:t>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E0754A" w:rsidRDefault="00994D73" w:rsidP="00994D73">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w:t>
      </w:r>
      <w:proofErr w:type="spellStart"/>
      <w:r w:rsidRPr="00E0754A">
        <w:t>Meiliana</w:t>
      </w:r>
      <w:proofErr w:type="spellEnd"/>
      <w:r w:rsidRPr="00E0754A">
        <w:t xml:space="preserve">, </w:t>
      </w:r>
      <w:proofErr w:type="spellStart"/>
      <w:r w:rsidRPr="00E0754A">
        <w:t>Gafatar</w:t>
      </w:r>
      <w:proofErr w:type="spellEnd"/>
      <w:r w:rsidRPr="00E0754A">
        <w:t xml:space="preserve">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27EFA220" w14:textId="77777777" w:rsidR="00994D73" w:rsidRPr="00E0754A" w:rsidRDefault="00994D73" w:rsidP="00994D73">
      <w:pPr>
        <w:pStyle w:val="Heading3"/>
        <w:numPr>
          <w:ilvl w:val="2"/>
          <w:numId w:val="21"/>
        </w:numPr>
        <w:ind w:left="709"/>
      </w:pPr>
      <w:bookmarkStart w:id="62" w:name="_Toc118302786"/>
      <w:bookmarkStart w:id="63" w:name="_Toc121200595"/>
      <w:r w:rsidRPr="00E0754A">
        <w:t>Non-state actors</w:t>
      </w:r>
      <w:bookmarkEnd w:id="62"/>
      <w:bookmarkEnd w:id="63"/>
      <w:r w:rsidRPr="00E0754A">
        <w:t xml:space="preserve"> </w:t>
      </w:r>
    </w:p>
    <w:p w14:paraId="30F3AA76" w14:textId="7CD5F04A" w:rsidR="0044339B" w:rsidRDefault="00994D73" w:rsidP="00994D73">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proofErr w:type="spellStart"/>
      <w:r w:rsidRPr="00E0754A">
        <w:rPr>
          <w:rFonts w:ascii="Times New Roman" w:hAnsi="Times New Roman" w:cs="Times New Roman"/>
          <w:i/>
          <w:iCs/>
          <w:color w:val="252525"/>
          <w:szCs w:val="24"/>
          <w:lang w:eastAsia="en-GB" w:bidi="ar-SA"/>
          <w14:ligatures w14:val="none"/>
          <w14:numSpacing w14:val="default"/>
        </w:rPr>
        <w:t>Gafatar</w:t>
      </w:r>
      <w:proofErr w:type="spellEnd"/>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w:t>
      </w:r>
      <w:proofErr w:type="spellStart"/>
      <w:r w:rsidRPr="00E0754A">
        <w:rPr>
          <w:rFonts w:ascii="Times New Roman" w:hAnsi="Times New Roman" w:cs="Times New Roman"/>
          <w:color w:val="252525"/>
          <w:szCs w:val="24"/>
          <w:lang w:eastAsia="en-GB" w:bidi="ar-SA"/>
          <w14:ligatures w14:val="none"/>
          <w14:numSpacing w14:val="default"/>
        </w:rPr>
        <w:t>Gafatar</w:t>
      </w:r>
      <w:proofErr w:type="spellEnd"/>
      <w:r w:rsidRPr="00E0754A">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or </w:t>
      </w:r>
      <w:proofErr w:type="spellStart"/>
      <w:r w:rsidRPr="00E0754A">
        <w:rPr>
          <w:rFonts w:ascii="Times New Roman" w:hAnsi="Times New Roman" w:cs="Times New Roman"/>
          <w:color w:val="252525"/>
          <w:szCs w:val="24"/>
          <w:lang w:eastAsia="en-GB" w:bidi="ar-SA"/>
          <w14:ligatures w14:val="none"/>
          <w14:numSpacing w14:val="default"/>
        </w:rPr>
        <w:t>Meiliana</w:t>
      </w:r>
      <w:proofErr w:type="spellEnd"/>
      <w:r w:rsidRPr="00E0754A">
        <w:rPr>
          <w:rFonts w:ascii="Times New Roman" w:hAnsi="Times New Roman" w:cs="Times New Roman"/>
          <w:color w:val="252525"/>
          <w:szCs w:val="24"/>
          <w:lang w:eastAsia="en-GB" w:bidi="ar-SA"/>
          <w14:ligatures w14:val="none"/>
          <w14:numSpacing w14:val="default"/>
        </w:rPr>
        <w:t>.</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Default="00994D73" w:rsidP="00994D73">
      <w:pPr>
        <w:pStyle w:val="ParagraphNormal"/>
        <w:rPr>
          <w:cs/>
        </w:rPr>
      </w:pPr>
    </w:p>
    <w:p w14:paraId="0733A037" w14:textId="62961BCB" w:rsidR="00994D73" w:rsidRDefault="00994D73" w:rsidP="00994D73">
      <w:pPr>
        <w:pStyle w:val="ParagraphNormal"/>
        <w:rPr>
          <w:cs/>
        </w:rPr>
      </w:pPr>
    </w:p>
    <w:p w14:paraId="33B53554" w14:textId="77777777" w:rsidR="00994D73" w:rsidRPr="00994D73" w:rsidRDefault="00994D73" w:rsidP="00994D73">
      <w:pPr>
        <w:pStyle w:val="ParagraphNormal"/>
        <w:rPr>
          <w:rFonts w:hint="cs"/>
        </w:rPr>
      </w:pPr>
    </w:p>
    <w:p w14:paraId="5513E032" w14:textId="0EDF4191" w:rsidR="0044339B" w:rsidRDefault="0044339B" w:rsidP="0044339B">
      <w:pPr>
        <w:pStyle w:val="ParagraphafSubheader"/>
        <w:ind w:firstLine="432"/>
      </w:pPr>
      <w:r>
        <w:lastRenderedPageBreak/>
        <w:t>•</w:t>
      </w:r>
      <w:r>
        <w:tab/>
        <w:t>Analysis of the Impact of Political Manipulation on Anti-Blasphemy Law Enforcement</w:t>
      </w:r>
    </w:p>
    <w:p w14:paraId="44723B35" w14:textId="77777777" w:rsidR="00994D73" w:rsidRPr="00E0754A" w:rsidRDefault="00994D73" w:rsidP="00994D73">
      <w:pPr>
        <w:pStyle w:val="Heading2"/>
      </w:pPr>
      <w:bookmarkStart w:id="64" w:name="_Toc118302763"/>
      <w:bookmarkStart w:id="65" w:name="_Toc121200573"/>
      <w:r w:rsidRPr="00E0754A">
        <w:t>Blasphemy Law Enforcement Fallen into Political Maelstrom</w:t>
      </w:r>
      <w:bookmarkEnd w:id="64"/>
      <w:bookmarkEnd w:id="65"/>
    </w:p>
    <w:p w14:paraId="6D563E49" w14:textId="77777777" w:rsidR="00994D73" w:rsidRPr="00E0754A" w:rsidRDefault="00994D73" w:rsidP="00994D73">
      <w:pPr>
        <w:pStyle w:val="ParagraphafSubheader"/>
      </w:pPr>
      <w:r w:rsidRPr="00E0754A">
        <w:t xml:space="preserve">In order to understand that the law enforcement process in the </w:t>
      </w:r>
      <w:proofErr w:type="spellStart"/>
      <w:r w:rsidRPr="00E0754A">
        <w:t>Ahok</w:t>
      </w:r>
      <w:proofErr w:type="spellEnd"/>
      <w:r w:rsidRPr="00E0754A">
        <w:t xml:space="preserve"> as well as </w:t>
      </w:r>
      <w:proofErr w:type="spellStart"/>
      <w:r w:rsidRPr="00E0754A">
        <w:t>Meiliana</w:t>
      </w:r>
      <w:proofErr w:type="spellEnd"/>
      <w:r w:rsidRPr="00E0754A">
        <w:t xml:space="preserve"> cases are influenced by political manipulation of religion, the Author follows Marshall and Cherian theories to describes that ‘the Case of </w:t>
      </w:r>
      <w:proofErr w:type="spellStart"/>
      <w:r w:rsidRPr="00E0754A">
        <w:t>Ahok</w:t>
      </w:r>
      <w:proofErr w:type="spellEnd"/>
      <w:r w:rsidRPr="00E0754A">
        <w:t xml:space="preserve"> and </w:t>
      </w:r>
      <w:proofErr w:type="spellStart"/>
      <w:r w:rsidRPr="00E0754A">
        <w:t>Meiliana</w:t>
      </w:r>
      <w:proofErr w:type="spellEnd"/>
      <w:r w:rsidRPr="00E0754A">
        <w:t>,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E0754A" w:rsidRDefault="00994D73" w:rsidP="00994D73">
      <w:pPr>
        <w:pStyle w:val="Heading3"/>
      </w:pPr>
      <w:bookmarkStart w:id="66" w:name="_Toc118302764"/>
      <w:bookmarkStart w:id="67" w:name="_Toc121200574"/>
      <w:r w:rsidRPr="00E0754A">
        <w:t>Politics and religion are two sides of a coin.</w:t>
      </w:r>
      <w:bookmarkEnd w:id="66"/>
      <w:bookmarkEnd w:id="67"/>
    </w:p>
    <w:p w14:paraId="46BB0BBF" w14:textId="77777777" w:rsidR="00994D73" w:rsidRPr="00E0754A" w:rsidRDefault="00994D73" w:rsidP="00994D73">
      <w:pPr>
        <w:pStyle w:val="ParagraphafSubheader"/>
      </w:pPr>
      <w:r w:rsidRPr="00E0754A">
        <w:t xml:space="preserve">Referring to Marshall's view, that “religion can be politically manipulated only if it is both present and significant enough to be manipulated”, this section analyses the extent to which the </w:t>
      </w:r>
      <w:proofErr w:type="spellStart"/>
      <w:r w:rsidRPr="00E0754A">
        <w:t>Ahok</w:t>
      </w:r>
      <w:proofErr w:type="spellEnd"/>
      <w:r w:rsidRPr="00E0754A">
        <w:t xml:space="preserve"> and </w:t>
      </w:r>
      <w:proofErr w:type="spellStart"/>
      <w:r w:rsidRPr="00E0754A">
        <w:t>Meiliana</w:t>
      </w:r>
      <w:proofErr w:type="spellEnd"/>
      <w:r w:rsidRPr="00E0754A">
        <w:t xml:space="preserve">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E0754A" w:rsidRDefault="00994D73" w:rsidP="00994D73">
      <w:pPr>
        <w:pStyle w:val="ParagraphNormal"/>
      </w:pPr>
      <w:r w:rsidRPr="00E0754A">
        <w:t xml:space="preserve">First, in the </w:t>
      </w:r>
      <w:proofErr w:type="spellStart"/>
      <w:r w:rsidRPr="00E0754A">
        <w:t>Ahok</w:t>
      </w:r>
      <w:proofErr w:type="spellEnd"/>
      <w:r w:rsidRPr="00E0754A">
        <w:t xml:space="preserve"> case, inter-religious conflicts arose at the same time as the election for the Regional Head of DKI Jakarta. Both politics and religion have significant enough influence to be manipulated. </w:t>
      </w:r>
      <w:proofErr w:type="spellStart"/>
      <w:r w:rsidRPr="00E0754A">
        <w:t>Ahok</w:t>
      </w:r>
      <w:proofErr w:type="spellEnd"/>
      <w:r w:rsidRPr="00E0754A">
        <w:t xml:space="preserve">,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w:t>
      </w:r>
      <w:proofErr w:type="spellStart"/>
      <w:r w:rsidRPr="00E0754A">
        <w:t>Ahok</w:t>
      </w:r>
      <w:proofErr w:type="spellEnd"/>
      <w:r w:rsidRPr="00E0754A">
        <w:t>.</w:t>
      </w:r>
    </w:p>
    <w:p w14:paraId="73D554BC" w14:textId="77777777" w:rsidR="00994D73" w:rsidRPr="00E0754A" w:rsidRDefault="00994D73" w:rsidP="00994D73">
      <w:pPr>
        <w:pStyle w:val="ParagraphNormal"/>
      </w:pPr>
      <w:r w:rsidRPr="00E0754A">
        <w:t xml:space="preserve">During the case, it was continuously marked by public pressure to punish </w:t>
      </w:r>
      <w:proofErr w:type="spellStart"/>
      <w:r w:rsidRPr="00E0754A">
        <w:t>Ahok</w:t>
      </w:r>
      <w:proofErr w:type="spellEnd"/>
      <w:r w:rsidRPr="00E0754A">
        <w:t xml:space="preserve">, who was commanded by the 212 Movement led by RHA. Likewise, the </w:t>
      </w:r>
      <w:proofErr w:type="spellStart"/>
      <w:r w:rsidRPr="00E0754A">
        <w:t>Meiliana</w:t>
      </w:r>
      <w:proofErr w:type="spellEnd"/>
      <w:r w:rsidRPr="00E0754A">
        <w:t xml:space="preserve"> case which occurred at the same time as the DKI Jakarta </w:t>
      </w:r>
      <w:proofErr w:type="spellStart"/>
      <w:r w:rsidRPr="00E0754A">
        <w:t>Pilkada</w:t>
      </w:r>
      <w:proofErr w:type="spellEnd"/>
      <w:r w:rsidRPr="00E0754A">
        <w:t xml:space="preserve"> (election) due to the 2017 Simultaneous Election. In summary, the chronology of the </w:t>
      </w:r>
      <w:proofErr w:type="spellStart"/>
      <w:r w:rsidRPr="00E0754A">
        <w:t>Ahok</w:t>
      </w:r>
      <w:proofErr w:type="spellEnd"/>
      <w:r w:rsidRPr="00E0754A">
        <w:t xml:space="preserve"> and </w:t>
      </w:r>
      <w:proofErr w:type="spellStart"/>
      <w:r w:rsidRPr="00E0754A">
        <w:t>Meiliana</w:t>
      </w:r>
      <w:proofErr w:type="spellEnd"/>
      <w:r w:rsidRPr="00E0754A">
        <w:t xml:space="preserve"> cases can be described in the table 1 below:</w:t>
      </w:r>
      <w:r w:rsidRPr="00E0754A">
        <w:rPr>
          <w:rStyle w:val="FootnoteReference"/>
        </w:rPr>
        <w:footnoteReference w:id="63"/>
      </w:r>
      <w:r w:rsidRPr="00E0754A">
        <w:t xml:space="preserve"> </w:t>
      </w:r>
    </w:p>
    <w:p w14:paraId="5A20A063" w14:textId="77777777" w:rsidR="00994D73" w:rsidRPr="00E0754A" w:rsidRDefault="00994D73" w:rsidP="00994D73">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Pr>
          <w:noProof/>
        </w:rPr>
        <w:t>1</w:t>
      </w:r>
      <w:r w:rsidRPr="00E0754A">
        <w:rPr>
          <w:noProof/>
        </w:rPr>
        <w:fldChar w:fldCharType="end"/>
      </w:r>
      <w:r w:rsidRPr="00E0754A">
        <w:t xml:space="preserve">. The chronology of the case of </w:t>
      </w:r>
      <w:proofErr w:type="spellStart"/>
      <w:r w:rsidRPr="00E0754A">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E0754A" w14:paraId="1AF306DE" w14:textId="77777777" w:rsidTr="00685CA6">
        <w:trPr>
          <w:tblHeader/>
        </w:trPr>
        <w:tc>
          <w:tcPr>
            <w:tcW w:w="1345" w:type="dxa"/>
            <w:shd w:val="clear" w:color="auto" w:fill="44546A"/>
          </w:tcPr>
          <w:p w14:paraId="30B5EBFA"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4E2AB2E1"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571D5281"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994D73" w:rsidRPr="00E0754A" w14:paraId="18068623" w14:textId="77777777" w:rsidTr="00685CA6">
        <w:tc>
          <w:tcPr>
            <w:tcW w:w="1345" w:type="dxa"/>
          </w:tcPr>
          <w:p w14:paraId="785B2A9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C7EE389"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0AEBED98"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994D73" w:rsidRPr="00E0754A" w14:paraId="32A73B3B" w14:textId="77777777" w:rsidTr="00685CA6">
        <w:tc>
          <w:tcPr>
            <w:tcW w:w="1345" w:type="dxa"/>
          </w:tcPr>
          <w:p w14:paraId="4D549CB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20E0F6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30727961" w14:textId="77777777" w:rsidR="00994D73" w:rsidRPr="00E0754A" w:rsidRDefault="00994D73" w:rsidP="00685CA6">
            <w:pPr>
              <w:jc w:val="both"/>
              <w:rPr>
                <w:rFonts w:eastAsia="Arial Nova Cond Light" w:cs="Linux Libertine"/>
                <w:sz w:val="18"/>
                <w:szCs w:val="18"/>
              </w:rPr>
            </w:pPr>
          </w:p>
        </w:tc>
      </w:tr>
      <w:tr w:rsidR="00994D73" w:rsidRPr="00E0754A" w14:paraId="43FF5DF6" w14:textId="77777777" w:rsidTr="00685CA6">
        <w:tc>
          <w:tcPr>
            <w:tcW w:w="1345" w:type="dxa"/>
          </w:tcPr>
          <w:p w14:paraId="54981ABA"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A4638AB" w14:textId="77777777" w:rsidR="00994D73" w:rsidRPr="00E0754A" w:rsidRDefault="00994D73" w:rsidP="00685CA6">
            <w:pPr>
              <w:jc w:val="both"/>
              <w:rPr>
                <w:rFonts w:eastAsia="Arial Nova Cond Light" w:cs="Linux Libertine"/>
                <w:sz w:val="18"/>
                <w:szCs w:val="18"/>
              </w:rPr>
            </w:pPr>
          </w:p>
        </w:tc>
        <w:tc>
          <w:tcPr>
            <w:tcW w:w="3870" w:type="dxa"/>
          </w:tcPr>
          <w:p w14:paraId="22F8F5E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o various social media, with the addition of the provocative narrative “Blaming Religion”. The video went viral.</w:t>
            </w:r>
          </w:p>
        </w:tc>
      </w:tr>
      <w:tr w:rsidR="00994D73" w:rsidRPr="00E0754A" w14:paraId="246DB369" w14:textId="77777777" w:rsidTr="00685CA6">
        <w:tc>
          <w:tcPr>
            <w:tcW w:w="1345" w:type="dxa"/>
          </w:tcPr>
          <w:p w14:paraId="36C4908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2DE9E6B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014583A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62D870D6" w14:textId="77777777" w:rsidR="00994D73" w:rsidRPr="00E0754A" w:rsidRDefault="00994D73" w:rsidP="00685CA6">
            <w:pPr>
              <w:jc w:val="both"/>
              <w:rPr>
                <w:rFonts w:eastAsia="Arial Nova Cond Light" w:cs="Linux Libertine"/>
                <w:sz w:val="18"/>
                <w:szCs w:val="18"/>
              </w:rPr>
            </w:pPr>
          </w:p>
        </w:tc>
      </w:tr>
      <w:tr w:rsidR="00994D73" w:rsidRPr="00E0754A" w14:paraId="60F0BCB4" w14:textId="77777777" w:rsidTr="00685CA6">
        <w:tc>
          <w:tcPr>
            <w:tcW w:w="1345" w:type="dxa"/>
          </w:tcPr>
          <w:p w14:paraId="1F889724"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61B0B4E" w14:textId="77777777" w:rsidR="00994D73" w:rsidRPr="00E0754A" w:rsidRDefault="00994D73" w:rsidP="00685CA6">
            <w:pPr>
              <w:spacing w:line="360" w:lineRule="auto"/>
              <w:jc w:val="both"/>
              <w:rPr>
                <w:rFonts w:eastAsia="Arial Nova Cond Light" w:cs="Linux Libertine"/>
                <w:sz w:val="18"/>
                <w:szCs w:val="18"/>
              </w:rPr>
            </w:pPr>
          </w:p>
        </w:tc>
        <w:tc>
          <w:tcPr>
            <w:tcW w:w="3870" w:type="dxa"/>
          </w:tcPr>
          <w:p w14:paraId="668D9742"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E0754A" w14:paraId="13D02215" w14:textId="77777777" w:rsidTr="00685CA6">
        <w:tc>
          <w:tcPr>
            <w:tcW w:w="1345" w:type="dxa"/>
          </w:tcPr>
          <w:p w14:paraId="0E843DA7"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23DF79A"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still apologizes to the public</w:t>
            </w:r>
          </w:p>
        </w:tc>
        <w:tc>
          <w:tcPr>
            <w:tcW w:w="3870" w:type="dxa"/>
          </w:tcPr>
          <w:p w14:paraId="1E5090CF" w14:textId="77777777" w:rsidR="00994D73" w:rsidRPr="00E0754A" w:rsidRDefault="00994D73" w:rsidP="00685CA6">
            <w:pPr>
              <w:jc w:val="both"/>
              <w:rPr>
                <w:rFonts w:eastAsia="Arial Nova Cond Light" w:cs="Linux Libertine"/>
                <w:sz w:val="18"/>
                <w:szCs w:val="18"/>
              </w:rPr>
            </w:pPr>
          </w:p>
        </w:tc>
      </w:tr>
      <w:tr w:rsidR="00994D73" w:rsidRPr="00E0754A" w14:paraId="604A5F46" w14:textId="77777777" w:rsidTr="00685CA6">
        <w:tc>
          <w:tcPr>
            <w:tcW w:w="1345" w:type="dxa"/>
          </w:tcPr>
          <w:p w14:paraId="32B831A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F56C6F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1F1AC02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E0754A">
              <w:rPr>
                <w:rFonts w:eastAsia="Arial Nova Cond Light" w:cs="Linux Libertine"/>
                <w:color w:val="000000"/>
                <w:sz w:val="18"/>
                <w:szCs w:val="18"/>
              </w:rPr>
              <w:t>Ahok</w:t>
            </w:r>
            <w:proofErr w:type="spellEnd"/>
            <w:r w:rsidRPr="00E0754A">
              <w:rPr>
                <w:rFonts w:eastAsia="Arial Nova Cond Light" w:cs="Linux Libertine"/>
                <w:color w:val="000000"/>
                <w:sz w:val="18"/>
                <w:szCs w:val="18"/>
              </w:rPr>
              <w:t xml:space="preserve">. </w:t>
            </w:r>
          </w:p>
        </w:tc>
      </w:tr>
      <w:tr w:rsidR="00994D73" w:rsidRPr="00E0754A" w14:paraId="2927DE15" w14:textId="77777777" w:rsidTr="00685CA6">
        <w:tc>
          <w:tcPr>
            <w:tcW w:w="1345" w:type="dxa"/>
          </w:tcPr>
          <w:p w14:paraId="2035E8BB"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4F2E21C7"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7D2B2F3" w14:textId="77777777" w:rsidR="00994D73" w:rsidRPr="00E0754A" w:rsidRDefault="00994D73" w:rsidP="00685CA6">
            <w:pPr>
              <w:spacing w:line="360" w:lineRule="auto"/>
              <w:jc w:val="both"/>
              <w:rPr>
                <w:rFonts w:eastAsia="Arial Nova Cond Light" w:cs="Linux Libertine"/>
                <w:sz w:val="18"/>
                <w:szCs w:val="18"/>
              </w:rPr>
            </w:pPr>
          </w:p>
        </w:tc>
      </w:tr>
      <w:tr w:rsidR="00994D73" w:rsidRPr="00E0754A" w14:paraId="630A9E18" w14:textId="77777777" w:rsidTr="00685CA6">
        <w:tc>
          <w:tcPr>
            <w:tcW w:w="1345" w:type="dxa"/>
          </w:tcPr>
          <w:p w14:paraId="797FA23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308023D4"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EEB46DF" w14:textId="77777777" w:rsidR="00994D73" w:rsidRPr="00E0754A" w:rsidRDefault="00994D73" w:rsidP="00685CA6">
            <w:pPr>
              <w:jc w:val="both"/>
              <w:rPr>
                <w:rFonts w:eastAsia="Arial Nova Cond Light" w:cs="Linux Libertine"/>
                <w:sz w:val="18"/>
                <w:szCs w:val="18"/>
              </w:rPr>
            </w:pPr>
          </w:p>
        </w:tc>
      </w:tr>
      <w:tr w:rsidR="00994D73" w:rsidRPr="00E0754A" w14:paraId="563CFF76" w14:textId="77777777" w:rsidTr="00685CA6">
        <w:tc>
          <w:tcPr>
            <w:tcW w:w="1345" w:type="dxa"/>
          </w:tcPr>
          <w:p w14:paraId="295FEAB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FBB5853" w14:textId="77777777" w:rsidR="00994D73" w:rsidRPr="00E0754A" w:rsidRDefault="00994D73" w:rsidP="00685CA6">
            <w:pPr>
              <w:jc w:val="both"/>
              <w:rPr>
                <w:rFonts w:eastAsia="Arial Nova Cond Light" w:cs="Linux Libertine"/>
                <w:sz w:val="18"/>
                <w:szCs w:val="18"/>
              </w:rPr>
            </w:pPr>
          </w:p>
        </w:tc>
        <w:tc>
          <w:tcPr>
            <w:tcW w:w="3870" w:type="dxa"/>
          </w:tcPr>
          <w:p w14:paraId="313841B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punished. The demonstration ended in chaos, 2 residents and 79 police officers were injured.</w:t>
            </w:r>
            <w:r w:rsidRPr="00E0754A">
              <w:rPr>
                <w:rStyle w:val="FootnoteReference"/>
                <w:rFonts w:eastAsia="Arial Nova Cond Light"/>
              </w:rPr>
              <w:footnoteReference w:id="64"/>
            </w:r>
          </w:p>
        </w:tc>
      </w:tr>
      <w:tr w:rsidR="00994D73" w:rsidRPr="00E0754A" w14:paraId="75F28999" w14:textId="77777777" w:rsidTr="00685CA6">
        <w:tc>
          <w:tcPr>
            <w:tcW w:w="1345" w:type="dxa"/>
          </w:tcPr>
          <w:p w14:paraId="7D213BB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7EFDB4BF"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not arrested</w:t>
            </w:r>
          </w:p>
        </w:tc>
        <w:tc>
          <w:tcPr>
            <w:tcW w:w="3870" w:type="dxa"/>
          </w:tcPr>
          <w:p w14:paraId="660C039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case. The big Islamic </w:t>
            </w:r>
            <w:r w:rsidRPr="00E0754A">
              <w:rPr>
                <w:rFonts w:eastAsia="Arial Nova Cond Light" w:cs="Linux Libertine"/>
                <w:sz w:val="18"/>
                <w:szCs w:val="18"/>
              </w:rPr>
              <w:lastRenderedPageBreak/>
              <w:t>organizations NU and Muhammadiyah did not encourage their citizens to join the demonstration.</w:t>
            </w:r>
          </w:p>
        </w:tc>
      </w:tr>
      <w:tr w:rsidR="00994D73" w:rsidRPr="00E0754A" w14:paraId="53F0B6D1" w14:textId="77777777" w:rsidTr="00685CA6">
        <w:tc>
          <w:tcPr>
            <w:tcW w:w="1345" w:type="dxa"/>
          </w:tcPr>
          <w:p w14:paraId="7495B94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lastRenderedPageBreak/>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EF2AF97"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tried for the first time at the North Jakarta District Court</w:t>
            </w:r>
          </w:p>
        </w:tc>
        <w:tc>
          <w:tcPr>
            <w:tcW w:w="3870" w:type="dxa"/>
          </w:tcPr>
          <w:p w14:paraId="2F470DFF" w14:textId="77777777" w:rsidR="00994D73" w:rsidRPr="00E0754A" w:rsidRDefault="00994D73" w:rsidP="00685CA6">
            <w:pPr>
              <w:jc w:val="both"/>
              <w:rPr>
                <w:rFonts w:eastAsia="Arial Nova Cond Light" w:cs="Linux Libertine"/>
                <w:sz w:val="18"/>
                <w:szCs w:val="18"/>
              </w:rPr>
            </w:pPr>
          </w:p>
        </w:tc>
      </w:tr>
      <w:tr w:rsidR="00994D73" w:rsidRPr="00E0754A" w14:paraId="72C7667E" w14:textId="77777777" w:rsidTr="00685CA6">
        <w:tc>
          <w:tcPr>
            <w:tcW w:w="1345" w:type="dxa"/>
          </w:tcPr>
          <w:p w14:paraId="54A25F3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42AD0E3"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299C787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public demonstrated in front of the court demanding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be imprisoned.</w:t>
            </w:r>
            <w:r w:rsidRPr="00E0754A">
              <w:rPr>
                <w:rStyle w:val="FootnoteReference"/>
                <w:rFonts w:eastAsia="Arial Nova Cond Light"/>
              </w:rPr>
              <w:footnoteReference w:id="65"/>
            </w:r>
          </w:p>
        </w:tc>
      </w:tr>
      <w:tr w:rsidR="00994D73" w:rsidRPr="00E0754A" w14:paraId="64B491A4" w14:textId="77777777" w:rsidTr="00685CA6">
        <w:tc>
          <w:tcPr>
            <w:tcW w:w="1345" w:type="dxa"/>
          </w:tcPr>
          <w:p w14:paraId="66B3DF1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1D8358B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prosecutor read out the charges with a sentence of 1 year in prison with 2 years -probation for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w:t>
            </w:r>
          </w:p>
        </w:tc>
        <w:tc>
          <w:tcPr>
            <w:tcW w:w="3870" w:type="dxa"/>
          </w:tcPr>
          <w:p w14:paraId="52F03881" w14:textId="77777777" w:rsidR="00994D73" w:rsidRPr="00E0754A" w:rsidRDefault="00994D73" w:rsidP="00685CA6">
            <w:pPr>
              <w:jc w:val="both"/>
              <w:rPr>
                <w:rFonts w:eastAsia="Arial Nova Cond Light" w:cs="Linux Libertine"/>
                <w:sz w:val="18"/>
                <w:szCs w:val="18"/>
              </w:rPr>
            </w:pPr>
          </w:p>
        </w:tc>
      </w:tr>
      <w:tr w:rsidR="00994D73" w:rsidRPr="00E0754A" w14:paraId="52266765" w14:textId="77777777" w:rsidTr="00685CA6">
        <w:tc>
          <w:tcPr>
            <w:tcW w:w="1345" w:type="dxa"/>
          </w:tcPr>
          <w:p w14:paraId="7E44262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1779983E"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Still Fighting Even though they are slandered”</w:t>
            </w:r>
          </w:p>
        </w:tc>
        <w:tc>
          <w:tcPr>
            <w:tcW w:w="3870" w:type="dxa"/>
          </w:tcPr>
          <w:p w14:paraId="2ED23ACC" w14:textId="77777777" w:rsidR="00994D73" w:rsidRPr="00E0754A" w:rsidRDefault="00994D73" w:rsidP="00685CA6">
            <w:pPr>
              <w:jc w:val="both"/>
              <w:rPr>
                <w:rFonts w:eastAsia="Arial Nova Cond Light" w:cs="Linux Libertine"/>
                <w:sz w:val="18"/>
                <w:szCs w:val="18"/>
              </w:rPr>
            </w:pPr>
          </w:p>
        </w:tc>
      </w:tr>
      <w:tr w:rsidR="00994D73" w:rsidRPr="00E0754A" w14:paraId="6330AD04" w14:textId="77777777" w:rsidTr="00685CA6">
        <w:tc>
          <w:tcPr>
            <w:tcW w:w="1345" w:type="dxa"/>
          </w:tcPr>
          <w:p w14:paraId="26596BE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F8C5694" w14:textId="77777777" w:rsidR="00994D73" w:rsidRPr="00E0754A" w:rsidRDefault="00994D73" w:rsidP="00685CA6">
            <w:pPr>
              <w:jc w:val="both"/>
              <w:rPr>
                <w:rFonts w:eastAsia="Arial Nova Cond Light" w:cs="Linux Libertine"/>
                <w:sz w:val="18"/>
                <w:szCs w:val="18"/>
              </w:rPr>
            </w:pPr>
          </w:p>
        </w:tc>
        <w:tc>
          <w:tcPr>
            <w:tcW w:w="3870" w:type="dxa"/>
          </w:tcPr>
          <w:p w14:paraId="55E23C5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The Anti-</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by several hard-liner Islamic organizations who are members of the United Islamic Ummah Movement continues to demand the punishment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he speech was carried out in front of the court and threatened i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leased they would carry out a revolution.</w:t>
            </w:r>
            <w:r w:rsidRPr="00E0754A">
              <w:rPr>
                <w:rStyle w:val="FootnoteReference"/>
                <w:rFonts w:eastAsia="Arial Nova Cond Light"/>
              </w:rPr>
              <w:footnoteReference w:id="66"/>
            </w:r>
          </w:p>
        </w:tc>
      </w:tr>
      <w:tr w:rsidR="00994D73" w:rsidRPr="00E0754A" w14:paraId="23C5D11B" w14:textId="77777777" w:rsidTr="00685CA6">
        <w:tc>
          <w:tcPr>
            <w:tcW w:w="1345" w:type="dxa"/>
          </w:tcPr>
          <w:p w14:paraId="5D6A582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3C3D67C" w14:textId="77777777" w:rsidR="00994D73" w:rsidRPr="00E0754A" w:rsidRDefault="00994D73" w:rsidP="00685CA6">
            <w:pPr>
              <w:jc w:val="both"/>
              <w:rPr>
                <w:rFonts w:eastAsia="Arial Nova Cond Light" w:cs="Linux Libertine"/>
                <w:sz w:val="18"/>
                <w:szCs w:val="18"/>
              </w:rPr>
            </w:pPr>
          </w:p>
        </w:tc>
        <w:tc>
          <w:tcPr>
            <w:tcW w:w="3870" w:type="dxa"/>
          </w:tcPr>
          <w:p w14:paraId="1B082D7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994D73" w:rsidRPr="00E0754A" w14:paraId="4D604E7C" w14:textId="77777777" w:rsidTr="00685CA6">
        <w:tc>
          <w:tcPr>
            <w:tcW w:w="1345" w:type="dxa"/>
          </w:tcPr>
          <w:p w14:paraId="76F3B13A"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DE2F5A7"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found guilty of blasphemy and sentenced to 2 years-probation.</w:t>
            </w:r>
          </w:p>
        </w:tc>
        <w:tc>
          <w:tcPr>
            <w:tcW w:w="3870" w:type="dxa"/>
          </w:tcPr>
          <w:p w14:paraId="06F703FA" w14:textId="77777777" w:rsidR="00994D73" w:rsidRPr="00E0754A" w:rsidRDefault="00994D73" w:rsidP="00685CA6">
            <w:pPr>
              <w:jc w:val="both"/>
              <w:rPr>
                <w:rFonts w:eastAsia="Arial Nova Cond Light" w:cs="Linux Libertine"/>
                <w:sz w:val="18"/>
                <w:szCs w:val="18"/>
              </w:rPr>
            </w:pPr>
          </w:p>
        </w:tc>
      </w:tr>
    </w:tbl>
    <w:p w14:paraId="02AFBB86" w14:textId="77777777" w:rsidR="00994D73" w:rsidRPr="00E0754A" w:rsidRDefault="00994D73" w:rsidP="00994D73"/>
    <w:p w14:paraId="2AB9BA4E" w14:textId="77777777" w:rsidR="00994D73" w:rsidRPr="00E0754A" w:rsidRDefault="00994D73" w:rsidP="00994D73">
      <w:pPr>
        <w:pStyle w:val="ParagraphNormal"/>
      </w:pPr>
      <w:r w:rsidRPr="00E0754A">
        <w:t xml:space="preserve">The table 1 describes how the religious and political dimensions are strongly figure out in the </w:t>
      </w:r>
      <w:proofErr w:type="spellStart"/>
      <w:r w:rsidRPr="00E0754A">
        <w:t>Ahok</w:t>
      </w:r>
      <w:proofErr w:type="spellEnd"/>
      <w:r w:rsidRPr="00E0754A">
        <w:t xml:space="preserve"> case. Religious issues can be seen that </w:t>
      </w:r>
      <w:proofErr w:type="spellStart"/>
      <w:r w:rsidRPr="00E0754A">
        <w:t>Ahok's</w:t>
      </w:r>
      <w:proofErr w:type="spellEnd"/>
      <w:r w:rsidRPr="00E0754A">
        <w:t xml:space="preserve"> case is like a conflict between Islam and Christianity, where </w:t>
      </w:r>
      <w:proofErr w:type="spellStart"/>
      <w:r w:rsidRPr="00E0754A">
        <w:t>Ahok</w:t>
      </w:r>
      <w:proofErr w:type="spellEnd"/>
      <w:r w:rsidRPr="00E0754A">
        <w:t xml:space="preserve">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w:t>
      </w:r>
      <w:proofErr w:type="spellStart"/>
      <w:r w:rsidRPr="00E0754A">
        <w:t>Ahok</w:t>
      </w:r>
      <w:proofErr w:type="spellEnd"/>
      <w:r w:rsidRPr="00E0754A">
        <w:t xml:space="preserve">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 xml:space="preserve">…and will go to hell (you too) are deceived … “It seems there will be something wrong with this video” By using the internet and social media, the video footage with the </w:t>
      </w:r>
      <w:r w:rsidRPr="00E0754A">
        <w:lastRenderedPageBreak/>
        <w:t xml:space="preserve">provocative narration went viral and succeeded in making public anger. Political brokers who have close ties to religious (Islamic) leaders and politicians use the issue that </w:t>
      </w:r>
      <w:proofErr w:type="spellStart"/>
      <w:r w:rsidRPr="00E0754A">
        <w:t>Ahok</w:t>
      </w:r>
      <w:proofErr w:type="spellEnd"/>
      <w:r w:rsidRPr="00E0754A">
        <w:t xml:space="preserve"> has tarnished Islam to mobilize the public with ostensibly true incitement to hatred, namely in the form of demonstrations of the anti-</w:t>
      </w:r>
      <w:proofErr w:type="spellStart"/>
      <w:r w:rsidRPr="00E0754A">
        <w:t>Ahok</w:t>
      </w:r>
      <w:proofErr w:type="spellEnd"/>
      <w:r w:rsidRPr="00E0754A">
        <w:t xml:space="preserve"> movement.</w:t>
      </w:r>
    </w:p>
    <w:p w14:paraId="322D05C6" w14:textId="77777777" w:rsidR="00994D73" w:rsidRPr="00E0754A" w:rsidRDefault="00994D73" w:rsidP="00994D73">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w:t>
      </w:r>
      <w:proofErr w:type="spellStart"/>
      <w:r w:rsidRPr="00E0754A">
        <w:t>Ahok</w:t>
      </w:r>
      <w:proofErr w:type="spellEnd"/>
      <w:r w:rsidRPr="00E0754A">
        <w:t xml:space="preserve">. A strategy that was sophisticated and successful enough that the Indonesian Ulema Council immediately issued a fatwa declaring </w:t>
      </w:r>
      <w:proofErr w:type="spellStart"/>
      <w:r w:rsidRPr="00E0754A">
        <w:t>Ahok</w:t>
      </w:r>
      <w:proofErr w:type="spellEnd"/>
      <w:r w:rsidRPr="00E0754A">
        <w:t xml:space="preserve"> blasphemy against Islam and asking law enforcement to punish </w:t>
      </w:r>
      <w:proofErr w:type="spellStart"/>
      <w:r w:rsidRPr="00E0754A">
        <w:t>Ahok</w:t>
      </w:r>
      <w:proofErr w:type="spellEnd"/>
      <w:r w:rsidRPr="00E0754A">
        <w:t xml:space="preserve">. This can be seen in the real support of various politicians and their supporting oligarchs who were present at the Anti </w:t>
      </w:r>
      <w:proofErr w:type="spellStart"/>
      <w:r w:rsidRPr="00E0754A">
        <w:t>Ahok</w:t>
      </w:r>
      <w:proofErr w:type="spellEnd"/>
      <w:r w:rsidRPr="00E0754A">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2</w:t>
      </w:r>
      <w:r w:rsidRPr="00E0754A">
        <w:rPr>
          <w:noProof/>
        </w:rPr>
        <w:fldChar w:fldCharType="end"/>
      </w:r>
      <w:r w:rsidRPr="00E0754A">
        <w:t xml:space="preserve">. </w:t>
      </w:r>
      <w:proofErr w:type="spellStart"/>
      <w:r w:rsidRPr="00E0754A">
        <w:t>Meiliana</w:t>
      </w:r>
      <w:proofErr w:type="spellEnd"/>
      <w:r w:rsidRPr="00E0754A">
        <w:t xml:space="preserve"> case: list of events related to </w:t>
      </w:r>
      <w:proofErr w:type="spellStart"/>
      <w:r w:rsidRPr="00E0754A">
        <w:t>Meiliana</w:t>
      </w:r>
      <w:proofErr w:type="spellEnd"/>
      <w:r w:rsidRPr="00E0754A">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E0754A" w14:paraId="68D837EB" w14:textId="77777777" w:rsidTr="00685CA6">
        <w:trPr>
          <w:tblHeader/>
        </w:trPr>
        <w:tc>
          <w:tcPr>
            <w:tcW w:w="1684" w:type="dxa"/>
            <w:shd w:val="clear" w:color="auto" w:fill="44546A"/>
          </w:tcPr>
          <w:p w14:paraId="26D4B032"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48784049"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48470D5B"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994D73" w:rsidRPr="00E0754A" w14:paraId="293E9070" w14:textId="77777777" w:rsidTr="00685CA6">
        <w:tc>
          <w:tcPr>
            <w:tcW w:w="1684" w:type="dxa"/>
          </w:tcPr>
          <w:p w14:paraId="49E626B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D68D783"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5A206E91"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is an ordinary housewife, Buddhist and of Chinese descent.</w:t>
            </w:r>
          </w:p>
        </w:tc>
      </w:tr>
      <w:tr w:rsidR="00994D73" w:rsidRPr="00E0754A" w14:paraId="7440F69C" w14:textId="77777777" w:rsidTr="00685CA6">
        <w:tc>
          <w:tcPr>
            <w:tcW w:w="1684" w:type="dxa"/>
          </w:tcPr>
          <w:p w14:paraId="6037D168"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8696FE0"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E0754A" w:rsidRDefault="00994D73" w:rsidP="00685CA6">
            <w:pPr>
              <w:jc w:val="both"/>
              <w:rPr>
                <w:rFonts w:eastAsia="Arial Nova Cond Light" w:cs="Linux Libertine"/>
                <w:sz w:val="18"/>
                <w:szCs w:val="18"/>
              </w:rPr>
            </w:pPr>
          </w:p>
        </w:tc>
      </w:tr>
      <w:tr w:rsidR="00994D73" w:rsidRPr="00E0754A" w14:paraId="3A17753B" w14:textId="77777777" w:rsidTr="00685CA6">
        <w:tc>
          <w:tcPr>
            <w:tcW w:w="1684" w:type="dxa"/>
          </w:tcPr>
          <w:p w14:paraId="7B41C6D0"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25751B6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18A9831C" w14:textId="77777777" w:rsidR="00994D73" w:rsidRPr="00E0754A" w:rsidRDefault="00994D73" w:rsidP="00685CA6">
            <w:pPr>
              <w:jc w:val="both"/>
              <w:rPr>
                <w:rFonts w:eastAsia="Arial Nova Cond Light" w:cs="Linux Libertine"/>
                <w:sz w:val="18"/>
                <w:szCs w:val="18"/>
              </w:rPr>
            </w:pPr>
          </w:p>
        </w:tc>
      </w:tr>
      <w:tr w:rsidR="00994D73" w:rsidRPr="00E0754A" w14:paraId="683492B0" w14:textId="77777777" w:rsidTr="00685CA6">
        <w:tc>
          <w:tcPr>
            <w:tcW w:w="1684" w:type="dxa"/>
          </w:tcPr>
          <w:p w14:paraId="30F92AC8"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61EB060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E0754A" w:rsidRDefault="00994D73" w:rsidP="00685CA6">
            <w:pPr>
              <w:jc w:val="both"/>
              <w:rPr>
                <w:rFonts w:eastAsia="Arial Nova Cond Light" w:cs="Linux Libertine"/>
                <w:sz w:val="18"/>
                <w:szCs w:val="18"/>
              </w:rPr>
            </w:pPr>
          </w:p>
        </w:tc>
      </w:tr>
      <w:tr w:rsidR="00994D73" w:rsidRPr="00E0754A" w14:paraId="6D3AAEAA" w14:textId="77777777" w:rsidTr="00685CA6">
        <w:tc>
          <w:tcPr>
            <w:tcW w:w="1684" w:type="dxa"/>
          </w:tcPr>
          <w:p w14:paraId="43EC62F2" w14:textId="77777777" w:rsidR="00994D73" w:rsidRPr="00E0754A" w:rsidRDefault="00994D73" w:rsidP="00685CA6">
            <w:pPr>
              <w:jc w:val="both"/>
              <w:rPr>
                <w:rFonts w:eastAsia="Arial Nova Cond Light" w:cs="Linux Libertine"/>
                <w:sz w:val="18"/>
                <w:szCs w:val="18"/>
              </w:rPr>
            </w:pPr>
          </w:p>
        </w:tc>
        <w:tc>
          <w:tcPr>
            <w:tcW w:w="3531" w:type="dxa"/>
          </w:tcPr>
          <w:p w14:paraId="5E9CC52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F44C1A3"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p w14:paraId="4BC55AD6" w14:textId="77777777" w:rsidR="00994D73" w:rsidRPr="00E0754A" w:rsidRDefault="00994D73" w:rsidP="00685CA6">
            <w:pPr>
              <w:jc w:val="both"/>
              <w:rPr>
                <w:rFonts w:eastAsia="Arial Nova Cond Light" w:cs="Linux Libertine"/>
                <w:sz w:val="18"/>
                <w:szCs w:val="18"/>
              </w:rPr>
            </w:pPr>
          </w:p>
        </w:tc>
      </w:tr>
      <w:tr w:rsidR="00994D73" w:rsidRPr="00E0754A" w14:paraId="1B856C21" w14:textId="77777777" w:rsidTr="00685CA6">
        <w:tc>
          <w:tcPr>
            <w:tcW w:w="1684" w:type="dxa"/>
          </w:tcPr>
          <w:p w14:paraId="7F4B915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1112971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113AE58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994D73" w:rsidRPr="00E0754A" w14:paraId="59F70440" w14:textId="77777777" w:rsidTr="00685CA6">
        <w:tc>
          <w:tcPr>
            <w:tcW w:w="1684" w:type="dxa"/>
          </w:tcPr>
          <w:p w14:paraId="6891E4E9"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0079DF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7F43754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994D73" w:rsidRPr="00E0754A" w14:paraId="406AD7C7" w14:textId="77777777" w:rsidTr="00685CA6">
        <w:tc>
          <w:tcPr>
            <w:tcW w:w="1684" w:type="dxa"/>
          </w:tcPr>
          <w:p w14:paraId="746AF4F9"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644D99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5A5D17E7"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994D73" w:rsidRPr="00E0754A" w14:paraId="57AECACD" w14:textId="77777777" w:rsidTr="00685CA6">
        <w:tc>
          <w:tcPr>
            <w:tcW w:w="1684" w:type="dxa"/>
          </w:tcPr>
          <w:p w14:paraId="5DE4C57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2C78F7DF" w14:textId="77777777" w:rsidR="00994D73" w:rsidRPr="00E0754A" w:rsidRDefault="00994D73" w:rsidP="00685CA6">
            <w:pPr>
              <w:jc w:val="both"/>
              <w:rPr>
                <w:rFonts w:eastAsia="Arial Nova Cond Light" w:cs="Linux Libertine"/>
                <w:sz w:val="18"/>
                <w:szCs w:val="18"/>
              </w:rPr>
            </w:pPr>
          </w:p>
        </w:tc>
        <w:tc>
          <w:tcPr>
            <w:tcW w:w="3150" w:type="dxa"/>
          </w:tcPr>
          <w:p w14:paraId="37C9E6F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S</w:t>
            </w:r>
            <w:r>
              <w:rPr>
                <w:rFonts w:eastAsia="Arial Nova Cond Light" w:cs="Linux Libertine"/>
                <w:color w:val="000000"/>
                <w:sz w:val="18"/>
                <w:szCs w:val="18"/>
              </w:rPr>
              <w:t>u</w:t>
            </w:r>
            <w:r w:rsidRPr="00E0754A">
              <w:rPr>
                <w:rFonts w:eastAsia="Arial Nova Cond Light" w:cs="Linux Libertine"/>
                <w:color w:val="000000"/>
                <w:sz w:val="18"/>
                <w:szCs w:val="18"/>
              </w:rPr>
              <w:t>matera Province for the blasphemy by issuing Letter Number: A.056/DP-2/MUI/XII/2016</w:t>
            </w:r>
          </w:p>
        </w:tc>
      </w:tr>
      <w:tr w:rsidR="00994D73" w:rsidRPr="00E0754A" w14:paraId="36CF24E3" w14:textId="77777777" w:rsidTr="00685CA6">
        <w:tc>
          <w:tcPr>
            <w:tcW w:w="1684" w:type="dxa"/>
          </w:tcPr>
          <w:p w14:paraId="67A70D5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B7878B"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31D7972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994D73" w:rsidRPr="00E0754A" w14:paraId="467A8449" w14:textId="77777777" w:rsidTr="00685CA6">
        <w:tc>
          <w:tcPr>
            <w:tcW w:w="1684" w:type="dxa"/>
          </w:tcPr>
          <w:p w14:paraId="43C6F141" w14:textId="77777777" w:rsidR="00994D73" w:rsidRPr="00E0754A" w:rsidRDefault="00994D73" w:rsidP="00685CA6">
            <w:pPr>
              <w:jc w:val="both"/>
              <w:rPr>
                <w:rFonts w:eastAsia="Arial Nova Cond Light" w:cs="Linux Libertine"/>
                <w:sz w:val="18"/>
                <w:szCs w:val="18"/>
              </w:rPr>
            </w:pPr>
          </w:p>
        </w:tc>
        <w:tc>
          <w:tcPr>
            <w:tcW w:w="3531" w:type="dxa"/>
          </w:tcPr>
          <w:p w14:paraId="42222DD2"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344497A6"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r>
      <w:tr w:rsidR="00994D73" w:rsidRPr="00E0754A" w14:paraId="582CAAE1" w14:textId="77777777" w:rsidTr="00685CA6">
        <w:tc>
          <w:tcPr>
            <w:tcW w:w="1684" w:type="dxa"/>
          </w:tcPr>
          <w:p w14:paraId="6531BB3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3FE7E687" w14:textId="77777777" w:rsidR="00994D73" w:rsidRPr="00E0754A" w:rsidRDefault="00994D73" w:rsidP="00685CA6">
            <w:pPr>
              <w:jc w:val="both"/>
              <w:rPr>
                <w:rFonts w:eastAsia="Arial Nova Cond Light" w:cs="Linux Libertine"/>
                <w:sz w:val="18"/>
                <w:szCs w:val="18"/>
              </w:rPr>
            </w:pPr>
          </w:p>
        </w:tc>
        <w:tc>
          <w:tcPr>
            <w:tcW w:w="3150" w:type="dxa"/>
          </w:tcPr>
          <w:p w14:paraId="3E838FB3"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xml:space="preserve">, AMMIB continue to press the FATWA of the INDONESIAN ULAMA ASSEMBLY (MUI) in NORTH SUMATERA Province Decree Number: 001/KF/MUI-SU/I/2017 dated January 24, 2017, regarding blasphemy of the Islamic religion BY SUDARI MELIANA IN </w:t>
            </w:r>
            <w:r w:rsidRPr="00E0754A">
              <w:rPr>
                <w:rFonts w:eastAsia="Arial Nova Cond Light" w:cs="Linux Libertine"/>
                <w:color w:val="000000"/>
                <w:sz w:val="18"/>
                <w:szCs w:val="18"/>
              </w:rPr>
              <w:lastRenderedPageBreak/>
              <w:t>TANJUNGBALAI CITY and recommends law enforcement to carry out legal proceedings.</w:t>
            </w:r>
          </w:p>
        </w:tc>
      </w:tr>
      <w:tr w:rsidR="00994D73" w:rsidRPr="00E0754A" w14:paraId="1A30D043" w14:textId="77777777" w:rsidTr="00685CA6">
        <w:tc>
          <w:tcPr>
            <w:tcW w:w="1684" w:type="dxa"/>
          </w:tcPr>
          <w:p w14:paraId="44A4664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lastRenderedPageBreak/>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71F5C61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Public Prosecutor started to prosecut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under the letter No. Reg. Case: PDM-05/TBALAI/05/2018 dated August 13, 2018.</w:t>
            </w:r>
          </w:p>
        </w:tc>
        <w:tc>
          <w:tcPr>
            <w:tcW w:w="3150" w:type="dxa"/>
          </w:tcPr>
          <w:p w14:paraId="7CBDD8B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 coincided with the Anti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w:t>
            </w:r>
          </w:p>
        </w:tc>
      </w:tr>
      <w:tr w:rsidR="00994D73" w:rsidRPr="00E0754A" w14:paraId="0671BAE6" w14:textId="77777777" w:rsidTr="00685CA6">
        <w:tc>
          <w:tcPr>
            <w:tcW w:w="1684" w:type="dxa"/>
          </w:tcPr>
          <w:p w14:paraId="5DB248B8"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1B9CA565"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E0754A">
              <w:rPr>
                <w:rStyle w:val="FootnoteReference"/>
                <w:rFonts w:eastAsia="Arial Nova Cond Light"/>
              </w:rPr>
              <w:footnoteReference w:id="67"/>
            </w:r>
          </w:p>
        </w:tc>
        <w:tc>
          <w:tcPr>
            <w:tcW w:w="3150" w:type="dxa"/>
          </w:tcPr>
          <w:p w14:paraId="6381D268" w14:textId="77777777" w:rsidR="00994D73" w:rsidRPr="00E0754A" w:rsidRDefault="00994D73" w:rsidP="00685CA6">
            <w:pPr>
              <w:jc w:val="both"/>
              <w:rPr>
                <w:rFonts w:eastAsia="Arial Nova Cond Light" w:cs="Linux Libertine"/>
                <w:sz w:val="18"/>
                <w:szCs w:val="18"/>
              </w:rPr>
            </w:pPr>
          </w:p>
        </w:tc>
      </w:tr>
      <w:tr w:rsidR="00994D73" w:rsidRPr="00E0754A" w14:paraId="30D2029D" w14:textId="77777777" w:rsidTr="00685CA6">
        <w:tc>
          <w:tcPr>
            <w:tcW w:w="1684" w:type="dxa"/>
          </w:tcPr>
          <w:p w14:paraId="541BB83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4677B5DB" w14:textId="77777777" w:rsidR="00994D73" w:rsidRPr="00E0754A" w:rsidRDefault="00994D73" w:rsidP="00685CA6">
            <w:pPr>
              <w:jc w:val="both"/>
              <w:rPr>
                <w:rFonts w:eastAsia="Arial Nova Cond Light" w:cs="Linux Libertine"/>
                <w:sz w:val="18"/>
                <w:szCs w:val="18"/>
              </w:rPr>
            </w:pPr>
          </w:p>
        </w:tc>
        <w:tc>
          <w:tcPr>
            <w:tcW w:w="3531" w:type="dxa"/>
          </w:tcPr>
          <w:p w14:paraId="79886726"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00EA1FC9" w14:textId="77777777" w:rsidR="00994D73" w:rsidRPr="00E0754A" w:rsidRDefault="00994D73" w:rsidP="00685CA6">
            <w:pPr>
              <w:jc w:val="both"/>
              <w:rPr>
                <w:rFonts w:eastAsia="Arial Nova Cond Light" w:cs="Linux Libertine"/>
                <w:sz w:val="18"/>
                <w:szCs w:val="18"/>
              </w:rPr>
            </w:pPr>
          </w:p>
        </w:tc>
      </w:tr>
      <w:tr w:rsidR="00994D73" w:rsidRPr="00E0754A" w14:paraId="24D57AA6" w14:textId="77777777" w:rsidTr="00685CA6">
        <w:tc>
          <w:tcPr>
            <w:tcW w:w="1684" w:type="dxa"/>
          </w:tcPr>
          <w:p w14:paraId="03BB1B6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3C16FFA5"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531" w:type="dxa"/>
          </w:tcPr>
          <w:p w14:paraId="595A2821"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68"/>
            </w:r>
          </w:p>
          <w:p w14:paraId="72C27192"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288BEA59"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arious agencies sent Amicus Currie for the court to consider not convicting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w:t>
            </w:r>
          </w:p>
          <w:p w14:paraId="1AAA18FF"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0A8DBF1D"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AE9722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68CD525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27DC4CA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974E72D"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994D73" w:rsidRPr="00E0754A" w14:paraId="24CCD0D2" w14:textId="77777777" w:rsidTr="00685CA6">
        <w:tc>
          <w:tcPr>
            <w:tcW w:w="1684" w:type="dxa"/>
          </w:tcPr>
          <w:p w14:paraId="2CCEE8DB"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18C7D60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456A946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r>
    </w:tbl>
    <w:p w14:paraId="6073DD1B" w14:textId="77777777" w:rsidR="00994D73" w:rsidRPr="00E0754A" w:rsidRDefault="00994D73" w:rsidP="00994D73">
      <w:pPr>
        <w:rPr>
          <w:sz w:val="20"/>
          <w:szCs w:val="28"/>
        </w:rPr>
      </w:pPr>
      <w:r w:rsidRPr="00E0754A">
        <w:rPr>
          <w:sz w:val="20"/>
          <w:szCs w:val="28"/>
        </w:rPr>
        <w:t>Source: Cited from various sources by the Author</w:t>
      </w:r>
    </w:p>
    <w:p w14:paraId="57F64653" w14:textId="77777777" w:rsidR="00994D73" w:rsidRPr="00E0754A" w:rsidRDefault="00994D73" w:rsidP="00994D73">
      <w:pPr>
        <w:pStyle w:val="ParagraphNormal"/>
      </w:pPr>
    </w:p>
    <w:p w14:paraId="1DF4BF1D" w14:textId="77777777" w:rsidR="00994D73" w:rsidRPr="00E0754A" w:rsidRDefault="00994D73" w:rsidP="00994D73">
      <w:pPr>
        <w:pStyle w:val="ParagraphNormal"/>
      </w:pPr>
      <w:r w:rsidRPr="00E0754A">
        <w:t xml:space="preserve">The table 2 shows that political conditions that are quite boiling in Jakarta, have flowed unstoppably around the </w:t>
      </w:r>
      <w:proofErr w:type="spellStart"/>
      <w:r w:rsidRPr="00E0754A">
        <w:t>Meiliana</w:t>
      </w:r>
      <w:proofErr w:type="spellEnd"/>
      <w:r w:rsidRPr="00E0754A">
        <w:t xml:space="preserve"> case which emerged at almost the same time as the </w:t>
      </w:r>
      <w:proofErr w:type="spellStart"/>
      <w:r w:rsidRPr="00E0754A">
        <w:t>Ahok</w:t>
      </w:r>
      <w:proofErr w:type="spellEnd"/>
      <w:r w:rsidRPr="00E0754A">
        <w:t xml:space="preserve"> case. At least the table 2 also explains how the </w:t>
      </w:r>
      <w:proofErr w:type="spellStart"/>
      <w:r w:rsidRPr="00E0754A">
        <w:t>Meiliana</w:t>
      </w:r>
      <w:proofErr w:type="spellEnd"/>
      <w:r w:rsidRPr="00E0754A">
        <w:t xml:space="preserve"> case has a religious as well as political dimension, so it was played for the sake of the regional elections in Medan. </w:t>
      </w:r>
      <w:proofErr w:type="spellStart"/>
      <w:r w:rsidRPr="00E0754A">
        <w:t>Meiliana</w:t>
      </w:r>
      <w:proofErr w:type="spellEnd"/>
      <w:r w:rsidRPr="00E0754A">
        <w:t xml:space="preserve">, who only protested to the loud sound of the call to prayer, was twisted as if </w:t>
      </w:r>
      <w:proofErr w:type="spellStart"/>
      <w:r w:rsidRPr="00E0754A">
        <w:t>Meiliana</w:t>
      </w:r>
      <w:proofErr w:type="spellEnd"/>
      <w:r w:rsidRPr="00E0754A">
        <w:t xml:space="preserve">,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w:t>
      </w:r>
      <w:proofErr w:type="spellStart"/>
      <w:r w:rsidRPr="00E0754A">
        <w:t>Meiliana</w:t>
      </w:r>
      <w:proofErr w:type="spellEnd"/>
      <w:r w:rsidRPr="00E0754A">
        <w:t>, finally succumbed to the wishes of political brokers because they felt that Islam had been polluted.</w:t>
      </w:r>
    </w:p>
    <w:p w14:paraId="515470A9" w14:textId="77777777" w:rsidR="00994D73" w:rsidRPr="00E0754A" w:rsidRDefault="00994D73" w:rsidP="00994D73">
      <w:pPr>
        <w:pStyle w:val="ParagraphNormal"/>
      </w:pPr>
      <w:r w:rsidRPr="00E0754A">
        <w:t>In general, cases of blasphemy involving religious leaders or figures end with the perpetrator apologizing to the public.</w:t>
      </w:r>
      <w:r w:rsidRPr="00E0754A">
        <w:rPr>
          <w:rStyle w:val="FootnoteReference"/>
        </w:rPr>
        <w:footnoteReference w:id="69"/>
      </w:r>
      <w:r w:rsidRPr="00E0754A">
        <w:t xml:space="preserve">  But </w:t>
      </w:r>
      <w:proofErr w:type="spellStart"/>
      <w:r w:rsidRPr="00E0754A">
        <w:t>Ahok</w:t>
      </w:r>
      <w:proofErr w:type="spellEnd"/>
      <w:r w:rsidRPr="00E0754A">
        <w:t xml:space="preserve"> and as well as </w:t>
      </w:r>
      <w:proofErr w:type="spellStart"/>
      <w:r w:rsidRPr="00E0754A">
        <w:t>Meiliana</w:t>
      </w:r>
      <w:proofErr w:type="spellEnd"/>
      <w:r w:rsidRPr="00E0754A">
        <w:t xml:space="preserve"> are 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w:t>
      </w:r>
      <w:proofErr w:type="spellStart"/>
      <w:r w:rsidRPr="00E0754A">
        <w:t>Ahok</w:t>
      </w:r>
      <w:proofErr w:type="spellEnd"/>
      <w:r w:rsidRPr="00E0754A">
        <w:t xml:space="preserve">. While </w:t>
      </w:r>
      <w:proofErr w:type="spellStart"/>
      <w:r w:rsidRPr="00E0754A">
        <w:t>Meiliana</w:t>
      </w:r>
      <w:proofErr w:type="spellEnd"/>
      <w:r w:rsidRPr="00E0754A">
        <w:t xml:space="preserve">,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2F72D4EB" w14:textId="77777777" w:rsidR="00994D73" w:rsidRPr="00E0754A" w:rsidRDefault="00994D73" w:rsidP="00994D73">
      <w:pPr>
        <w:pStyle w:val="ParagraphNormal"/>
      </w:pPr>
      <w:r w:rsidRPr="00E0754A">
        <w:lastRenderedPageBreak/>
        <w:t xml:space="preserve">It is difficult to say that the complainants had no political motivation to defeat </w:t>
      </w:r>
      <w:proofErr w:type="spellStart"/>
      <w:r w:rsidRPr="00E0754A">
        <w:t>Ahok</w:t>
      </w:r>
      <w:proofErr w:type="spellEnd"/>
      <w:r w:rsidRPr="00E0754A">
        <w:t xml:space="preserve"> in the DKI Jakarta local election.</w:t>
      </w:r>
      <w:r w:rsidRPr="00E0754A">
        <w:rPr>
          <w:rStyle w:val="FootnoteReference"/>
        </w:rPr>
        <w:footnoteReference w:id="70"/>
      </w:r>
      <w:r w:rsidRPr="00E0754A">
        <w:t xml:space="preserve"> Even though </w:t>
      </w:r>
      <w:proofErr w:type="spellStart"/>
      <w:r w:rsidRPr="00E0754A">
        <w:t>Ahok</w:t>
      </w:r>
      <w:proofErr w:type="spellEnd"/>
      <w:r w:rsidRPr="00E0754A">
        <w:t xml:space="preserve"> had opposed this when stating his testimony in court.  Many people think that the </w:t>
      </w:r>
      <w:proofErr w:type="spellStart"/>
      <w:r w:rsidRPr="00E0754A">
        <w:t>Ahok</w:t>
      </w:r>
      <w:proofErr w:type="spellEnd"/>
      <w:r w:rsidRPr="00E0754A">
        <w:t xml:space="preserve"> case is political. For example, the day after </w:t>
      </w:r>
      <w:proofErr w:type="spellStart"/>
      <w:r w:rsidRPr="00E0754A">
        <w:t>Ahok</w:t>
      </w:r>
      <w:proofErr w:type="spellEnd"/>
      <w:r w:rsidRPr="00E0754A">
        <w:t xml:space="preserve">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71"/>
      </w:r>
      <w:r w:rsidRPr="00E0754A">
        <w:t xml:space="preserve"> Every effort was made by political brokers so that </w:t>
      </w:r>
      <w:proofErr w:type="spellStart"/>
      <w:r w:rsidRPr="00E0754A">
        <w:t>Ahok</w:t>
      </w:r>
      <w:proofErr w:type="spellEnd"/>
      <w:r w:rsidRPr="00E0754A">
        <w:t xml:space="preserve"> was found guilty by the court. While </w:t>
      </w:r>
      <w:proofErr w:type="spellStart"/>
      <w:r w:rsidRPr="00E0754A">
        <w:t>Ahok</w:t>
      </w:r>
      <w:proofErr w:type="spellEnd"/>
      <w:r w:rsidRPr="00E0754A">
        <w:t xml:space="preserve"> had opposed it when he gave his testimony in court and said that he had no intention of insulting or tarnishing Islam. But the </w:t>
      </w:r>
      <w:proofErr w:type="spellStart"/>
      <w:r w:rsidRPr="00E0754A">
        <w:t>Ahok</w:t>
      </w:r>
      <w:proofErr w:type="spellEnd"/>
      <w:r w:rsidRPr="00E0754A">
        <w:t xml:space="preserve"> case was spined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E0754A">
        <w:t>Ahok</w:t>
      </w:r>
      <w:proofErr w:type="spellEnd"/>
      <w:r w:rsidRPr="00E0754A">
        <w:t xml:space="preserve"> demonstrations so that </w:t>
      </w:r>
      <w:proofErr w:type="spellStart"/>
      <w:r w:rsidRPr="00E0754A">
        <w:t>Ahok</w:t>
      </w:r>
      <w:proofErr w:type="spellEnd"/>
      <w:r w:rsidRPr="00E0754A">
        <w:t xml:space="preserve">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w:t>
      </w:r>
      <w:proofErr w:type="spellStart"/>
      <w:r w:rsidRPr="00E0754A">
        <w:t>Ahok</w:t>
      </w:r>
      <w:proofErr w:type="spellEnd"/>
      <w:r w:rsidRPr="00E0754A">
        <w:t xml:space="preserve"> can be said to be very successful.</w:t>
      </w:r>
    </w:p>
    <w:p w14:paraId="635F06D2" w14:textId="77777777" w:rsidR="00994D73" w:rsidRPr="00E0754A" w:rsidRDefault="00994D73" w:rsidP="00994D73">
      <w:pPr>
        <w:pStyle w:val="ParagraphNormal"/>
      </w:pPr>
      <w:r w:rsidRPr="00E0754A">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E0754A" w:rsidRDefault="00994D73" w:rsidP="00994D73">
      <w:pPr>
        <w:pStyle w:val="ParagraphNormal"/>
      </w:pPr>
      <w:r w:rsidRPr="00E0754A">
        <w:t xml:space="preserve">The process of law enforcement in the </w:t>
      </w:r>
      <w:proofErr w:type="spellStart"/>
      <w:r w:rsidRPr="00E0754A">
        <w:t>Ahok</w:t>
      </w:r>
      <w:proofErr w:type="spellEnd"/>
      <w:r w:rsidRPr="00E0754A">
        <w:t xml:space="preserve">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w:t>
      </w:r>
      <w:r w:rsidRPr="00E0754A">
        <w:lastRenderedPageBreak/>
        <w:t>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72"/>
      </w:r>
      <w:r w:rsidRPr="00E0754A">
        <w:t xml:space="preserve"> Then followed by Muhammadiyah Youth who participated in reporting </w:t>
      </w:r>
      <w:proofErr w:type="spellStart"/>
      <w:r w:rsidRPr="00E0754A">
        <w:t>Ahok</w:t>
      </w:r>
      <w:proofErr w:type="spellEnd"/>
      <w:r w:rsidRPr="00E0754A">
        <w:t xml:space="preserve">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73"/>
      </w:r>
      <w:r w:rsidRPr="00E0754A">
        <w:t xml:space="preserve">  </w:t>
      </w:r>
      <w:proofErr w:type="spellStart"/>
      <w:r w:rsidRPr="00E0754A">
        <w:t>Ahok</w:t>
      </w:r>
      <w:proofErr w:type="spellEnd"/>
      <w:r w:rsidRPr="00E0754A">
        <w:t xml:space="preserve"> was accused of blaspheming Islam because of his statement:</w:t>
      </w:r>
    </w:p>
    <w:p w14:paraId="3A9FA744" w14:textId="77777777" w:rsidR="00994D73" w:rsidRPr="00E0754A" w:rsidRDefault="00994D73" w:rsidP="00994D73">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w:t>
      </w:r>
      <w:proofErr w:type="spellStart"/>
      <w:r w:rsidRPr="00E0754A">
        <w:t>Ahok</w:t>
      </w:r>
      <w:proofErr w:type="spellEnd"/>
      <w:r w:rsidRPr="00E0754A">
        <w:t xml:space="preserve">, you don't like </w:t>
      </w:r>
      <w:proofErr w:type="spellStart"/>
      <w:r w:rsidRPr="00E0754A">
        <w:t>Ahok</w:t>
      </w:r>
      <w:proofErr w:type="spellEnd"/>
      <w:r w:rsidRPr="00E0754A">
        <w:t>, but if you accept the program, it's not good, so I owe you a debt of gratitude, don't you have a bad feeling, you'll die slowly from a stroke.”</w:t>
      </w:r>
    </w:p>
    <w:p w14:paraId="19E0AEBA" w14:textId="77777777" w:rsidR="00994D73" w:rsidRPr="00E0754A" w:rsidRDefault="00994D73" w:rsidP="00994D73">
      <w:pPr>
        <w:pStyle w:val="ParagraphNormal"/>
      </w:pPr>
    </w:p>
    <w:p w14:paraId="5B9BD2EF" w14:textId="77777777" w:rsidR="00994D73" w:rsidRPr="00E0754A" w:rsidRDefault="00994D73" w:rsidP="00994D73">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w:t>
      </w:r>
      <w:proofErr w:type="spellStart"/>
      <w:r w:rsidRPr="00E0754A">
        <w:t>Ahok</w:t>
      </w:r>
      <w:proofErr w:type="spellEnd"/>
      <w:r w:rsidRPr="00E0754A">
        <w:t xml:space="preserve"> got a criminal sanction. So </w:t>
      </w:r>
      <w:proofErr w:type="spellStart"/>
      <w:r w:rsidRPr="00E0754A">
        <w:t>Ahok</w:t>
      </w:r>
      <w:proofErr w:type="spellEnd"/>
      <w:r w:rsidRPr="00E0754A">
        <w:t xml:space="preserve"> lost in the political contestation for the governor election. This can be seen from the first, as in the previous explanation, how religious (Islamic) leaders continue to persuade the public and declare </w:t>
      </w:r>
      <w:proofErr w:type="spellStart"/>
      <w:r w:rsidRPr="00E0754A">
        <w:t>Ahok</w:t>
      </w:r>
      <w:proofErr w:type="spellEnd"/>
      <w:r w:rsidRPr="00E0754A">
        <w:t xml:space="preserve">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w:t>
      </w:r>
      <w:proofErr w:type="spellStart"/>
      <w:r w:rsidRPr="00E0754A">
        <w:t>Ahok</w:t>
      </w:r>
      <w:proofErr w:type="spellEnd"/>
      <w:r w:rsidRPr="00E0754A">
        <w:t xml:space="preserve"> to question </w:t>
      </w:r>
      <w:proofErr w:type="spellStart"/>
      <w:r w:rsidRPr="00E0754A">
        <w:t>Ahok</w:t>
      </w:r>
      <w:proofErr w:type="spellEnd"/>
      <w:r w:rsidRPr="00E0754A">
        <w:t xml:space="preserve"> on the issue of blasphemy.  This is where the spin of hatred finds its momentum.</w:t>
      </w:r>
    </w:p>
    <w:p w14:paraId="03F811F7" w14:textId="77777777" w:rsidR="00994D73" w:rsidRPr="00E0754A" w:rsidRDefault="00994D73" w:rsidP="00994D73">
      <w:pPr>
        <w:pStyle w:val="ParagraphNormal"/>
      </w:pPr>
      <w:r w:rsidRPr="00E0754A">
        <w:t xml:space="preserve">The politicization of the </w:t>
      </w:r>
      <w:proofErr w:type="spellStart"/>
      <w:r w:rsidRPr="00E0754A">
        <w:t>Ahok</w:t>
      </w:r>
      <w:proofErr w:type="spellEnd"/>
      <w:r w:rsidRPr="00E0754A">
        <w:t xml:space="preserve"> case strengthened, when the law enforcement process continued to be intervened with various demonstrations urging the court to </w:t>
      </w:r>
      <w:r w:rsidRPr="00E0754A">
        <w:lastRenderedPageBreak/>
        <w:t xml:space="preserve">punish </w:t>
      </w:r>
      <w:proofErr w:type="spellStart"/>
      <w:r w:rsidRPr="00E0754A">
        <w:t>Ahok</w:t>
      </w:r>
      <w:proofErr w:type="spellEnd"/>
      <w:r w:rsidRPr="00E0754A">
        <w:t xml:space="preserve">.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E0754A" w:rsidRDefault="00994D73" w:rsidP="00994D73">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74"/>
      </w:r>
    </w:p>
    <w:p w14:paraId="4D86E399" w14:textId="77777777" w:rsidR="00994D73" w:rsidRPr="00E0754A" w:rsidRDefault="00994D73" w:rsidP="00994D73">
      <w:pPr>
        <w:pStyle w:val="ParagraphNormal"/>
      </w:pPr>
      <w:r w:rsidRPr="00E0754A">
        <w:t xml:space="preserve">Second, in the case of </w:t>
      </w:r>
      <w:proofErr w:type="spellStart"/>
      <w:r w:rsidRPr="00E0754A">
        <w:t>Meiliana</w:t>
      </w:r>
      <w:proofErr w:type="spellEnd"/>
      <w:r w:rsidRPr="00E0754A">
        <w:t xml:space="preserve">, the conflict between religions depicted is between Buddhism as a representation of </w:t>
      </w:r>
      <w:proofErr w:type="spellStart"/>
      <w:r w:rsidRPr="00E0754A">
        <w:t>Meiliana</w:t>
      </w:r>
      <w:proofErr w:type="spellEnd"/>
      <w:r w:rsidRPr="00E0754A">
        <w:t xml:space="preserve"> and Islam. </w:t>
      </w:r>
      <w:proofErr w:type="spellStart"/>
      <w:r w:rsidRPr="00E0754A">
        <w:t>Meiliana's</w:t>
      </w:r>
      <w:proofErr w:type="spellEnd"/>
      <w:r w:rsidRPr="00E0754A">
        <w:t xml:space="preserve"> case emerged when </w:t>
      </w:r>
      <w:proofErr w:type="spellStart"/>
      <w:r w:rsidRPr="00E0754A">
        <w:t>Meiliana</w:t>
      </w:r>
      <w:proofErr w:type="spellEnd"/>
      <w:r w:rsidRPr="00E0754A">
        <w:t xml:space="preserve"> was accused of blasphemy against Islam after she complained about the loud sound of the Adhan coming out of the prayer room in front of her house. </w:t>
      </w:r>
      <w:proofErr w:type="spellStart"/>
      <w:r w:rsidRPr="00E0754A">
        <w:t>Meiliana</w:t>
      </w:r>
      <w:proofErr w:type="spellEnd"/>
      <w:r w:rsidRPr="00E0754A">
        <w:t xml:space="preserve"> complained that Toa's voice was so loud that he and his family were disturbed. The complaint was submitted to one of the managers of the mosque. However, this criticism was met with the opposite, where </w:t>
      </w:r>
      <w:proofErr w:type="spellStart"/>
      <w:r w:rsidRPr="00E0754A">
        <w:t>Meiliana</w:t>
      </w:r>
      <w:proofErr w:type="spellEnd"/>
      <w:r w:rsidRPr="00E0754A">
        <w:t xml:space="preserve"> was accused of blaspheming religion. The movement against </w:t>
      </w:r>
      <w:proofErr w:type="spellStart"/>
      <w:r w:rsidRPr="00E0754A">
        <w:t>Meiliana</w:t>
      </w:r>
      <w:proofErr w:type="spellEnd"/>
      <w:r w:rsidRPr="00E0754A">
        <w:t xml:space="preserve"> ensued. The movement to demand that </w:t>
      </w:r>
      <w:proofErr w:type="spellStart"/>
      <w:r w:rsidRPr="00E0754A">
        <w:t>Meiliana</w:t>
      </w:r>
      <w:proofErr w:type="spellEnd"/>
      <w:r w:rsidRPr="00E0754A">
        <w:t xml:space="preserve"> be punished continues to be mobilized by mass organizations even though the </w:t>
      </w:r>
      <w:proofErr w:type="spellStart"/>
      <w:r w:rsidRPr="00E0754A">
        <w:t>Meiliana</w:t>
      </w:r>
      <w:proofErr w:type="spellEnd"/>
      <w:r w:rsidRPr="00E0754A">
        <w:t xml:space="preserve"> case does not have enough evidence. </w:t>
      </w:r>
    </w:p>
    <w:p w14:paraId="4AD65234" w14:textId="77777777" w:rsidR="00994D73" w:rsidRPr="00E0754A" w:rsidRDefault="00994D73" w:rsidP="00994D73">
      <w:pPr>
        <w:pStyle w:val="ParagraphNormal"/>
      </w:pPr>
      <w:r w:rsidRPr="00E0754A">
        <w:t xml:space="preserve">Law enforcement's scepticism was evident from the time the investigation process in the </w:t>
      </w:r>
      <w:proofErr w:type="spellStart"/>
      <w:r w:rsidRPr="00E0754A">
        <w:t>Meiliana</w:t>
      </w:r>
      <w:proofErr w:type="spellEnd"/>
      <w:r w:rsidRPr="00E0754A">
        <w:t xml:space="preserve">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E0754A">
        <w:t>Meiliana</w:t>
      </w:r>
      <w:proofErr w:type="spellEnd"/>
      <w:r w:rsidRPr="00E0754A">
        <w:t xml:space="preserve">. Then suddenly the Public Prosecutor No. Reg. Case: PDM-05/TBALAI/05/2018 dated August 13, 2018. Weak evidence in the </w:t>
      </w:r>
      <w:proofErr w:type="spellStart"/>
      <w:r w:rsidRPr="00E0754A">
        <w:t>Meiliana</w:t>
      </w:r>
      <w:proofErr w:type="spellEnd"/>
      <w:r w:rsidRPr="00E0754A">
        <w:t xml:space="preserve"> case, and the fact that </w:t>
      </w:r>
      <w:proofErr w:type="spellStart"/>
      <w:r w:rsidRPr="00E0754A">
        <w:t>Meiliana</w:t>
      </w:r>
      <w:proofErr w:type="spellEnd"/>
      <w:r w:rsidRPr="00E0754A">
        <w:t xml:space="preserve"> did not fulfil the element of intent to desecrate the religion [Islam] was in fact ruled out by the Court be it PN, PT, or the Supreme Court. The public was angry and burned several Buddhist temples in the area.</w:t>
      </w:r>
    </w:p>
    <w:p w14:paraId="1B1C64C4" w14:textId="77777777" w:rsidR="00994D73" w:rsidRPr="00E0754A" w:rsidRDefault="00994D73" w:rsidP="00994D73">
      <w:pPr>
        <w:pStyle w:val="ParagraphNormal"/>
      </w:pPr>
      <w:r w:rsidRPr="00E0754A">
        <w:t xml:space="preserve">Political dimension appeared when the </w:t>
      </w:r>
      <w:proofErr w:type="spellStart"/>
      <w:r w:rsidRPr="00E0754A">
        <w:t>Meiliana</w:t>
      </w:r>
      <w:proofErr w:type="spellEnd"/>
      <w:r w:rsidRPr="00E0754A">
        <w:t xml:space="preserve">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w:t>
      </w:r>
      <w:r w:rsidRPr="00E0754A">
        <w:lastRenderedPageBreak/>
        <w:t xml:space="preserve">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E0754A">
        <w:t>Meiliana</w:t>
      </w:r>
      <w:proofErr w:type="spellEnd"/>
      <w:r w:rsidRPr="00E0754A">
        <w:t>, people who criticize about the sound of the call to prayer being too loud and disturbing should not be treated as a form of blasphemy against religion.</w:t>
      </w:r>
    </w:p>
    <w:p w14:paraId="2B527ECF" w14:textId="77777777" w:rsidR="00994D73" w:rsidRPr="00E0754A" w:rsidRDefault="00994D73" w:rsidP="00994D73">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16D7893E" w14:textId="77777777" w:rsidR="00994D73" w:rsidRPr="00E0754A" w:rsidRDefault="00994D73" w:rsidP="00994D73">
      <w:pPr>
        <w:pStyle w:val="ParagraphNormal"/>
      </w:pPr>
      <w:r w:rsidRPr="00E0754A">
        <w:t xml:space="preserve">The hate spin as stated by George (2016) has occurred in the </w:t>
      </w:r>
      <w:proofErr w:type="spellStart"/>
      <w:r w:rsidRPr="00E0754A">
        <w:t>Meiliana</w:t>
      </w:r>
      <w:proofErr w:type="spellEnd"/>
      <w:r w:rsidRPr="00E0754A">
        <w:t xml:space="preserve"> case. </w:t>
      </w:r>
      <w:proofErr w:type="spellStart"/>
      <w:r w:rsidRPr="00E0754A">
        <w:t>Meiliana</w:t>
      </w:r>
      <w:proofErr w:type="spellEnd"/>
      <w:r w:rsidRPr="00E0754A">
        <w:t xml:space="preserve">,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w:t>
      </w:r>
      <w:proofErr w:type="spellStart"/>
      <w:r w:rsidRPr="00E0754A">
        <w:t>Meiliana</w:t>
      </w:r>
      <w:proofErr w:type="spellEnd"/>
      <w:r w:rsidRPr="00E0754A">
        <w:t xml:space="preserve">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E0754A" w:rsidRDefault="00994D73" w:rsidP="00994D73">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w:t>
      </w:r>
      <w:r w:rsidRPr="00E0754A">
        <w:lastRenderedPageBreak/>
        <w:t xml:space="preserve">(2020) and Tyson (2020) in their study both confirmed that there was political manipulation in the blasphemy case in the </w:t>
      </w:r>
      <w:proofErr w:type="spellStart"/>
      <w:r w:rsidRPr="00E0754A">
        <w:t>Ahok</w:t>
      </w:r>
      <w:proofErr w:type="spellEnd"/>
      <w:r w:rsidRPr="00E0754A">
        <w:t xml:space="preserve"> and </w:t>
      </w:r>
      <w:proofErr w:type="spellStart"/>
      <w:r w:rsidRPr="00E0754A">
        <w:t>Meiliana</w:t>
      </w:r>
      <w:proofErr w:type="spellEnd"/>
      <w:r w:rsidRPr="00E0754A">
        <w:t xml:space="preserve"> cases. This study corroborates their findings by adding new findings on how the court entered the vortex of power politics when enforcing the Anti-blasphemy Law in the </w:t>
      </w:r>
      <w:proofErr w:type="spellStart"/>
      <w:r w:rsidRPr="00E0754A">
        <w:t>Ahok</w:t>
      </w:r>
      <w:proofErr w:type="spellEnd"/>
      <w:r w:rsidRPr="00E0754A">
        <w:t xml:space="preserve"> and </w:t>
      </w:r>
      <w:proofErr w:type="spellStart"/>
      <w:r w:rsidRPr="00E0754A">
        <w:t>Meiliana</w:t>
      </w:r>
      <w:proofErr w:type="spellEnd"/>
      <w:r w:rsidRPr="00E0754A">
        <w:t xml:space="preserve"> cases.</w:t>
      </w:r>
    </w:p>
    <w:p w14:paraId="6BFFA49F" w14:textId="4EAA9B45" w:rsidR="00441314" w:rsidRPr="00E0754A" w:rsidRDefault="00994D73" w:rsidP="00994D73">
      <w:pPr>
        <w:pStyle w:val="ParagraphNormal"/>
        <w:rPr>
          <w:rFonts w:hint="cs"/>
        </w:rPr>
      </w:pPr>
      <w:r w:rsidRPr="00E0754A">
        <w:t xml:space="preserve">Thus, if we refer to Marshall's view that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E0754A">
        <w:t>Ahok</w:t>
      </w:r>
      <w:proofErr w:type="spellEnd"/>
      <w:r w:rsidRPr="00E0754A">
        <w:t xml:space="preserve"> and </w:t>
      </w:r>
      <w:proofErr w:type="spellStart"/>
      <w:r w:rsidRPr="00E0754A">
        <w:t>Meiliana</w:t>
      </w:r>
      <w:proofErr w:type="spellEnd"/>
      <w:r w:rsidRPr="00E0754A">
        <w:t xml:space="preserve"> in their respective cases significantly brought victory to </w:t>
      </w:r>
      <w:proofErr w:type="spellStart"/>
      <w:r w:rsidRPr="00E0754A">
        <w:t>Ahok</w:t>
      </w:r>
      <w:proofErr w:type="spellEnd"/>
      <w:r w:rsidRPr="00E0754A">
        <w:t xml:space="preserve">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5"/>
    <w:bookmarkEnd w:id="56"/>
    <w:p w14:paraId="0974ED98" w14:textId="6E7EFEB2" w:rsidR="00E63060" w:rsidRDefault="00C177A2" w:rsidP="006566EA">
      <w:pPr>
        <w:pStyle w:val="Heading2"/>
      </w:pPr>
      <w:r w:rsidRPr="00C177A2">
        <w:t xml:space="preserve">Impacts of Anti-Blasphemy Law on </w:t>
      </w:r>
      <w:r w:rsidR="00994D73">
        <w:t>Social Justice</w:t>
      </w:r>
    </w:p>
    <w:p w14:paraId="00A4BD46" w14:textId="181A2A38" w:rsidR="00C177A2" w:rsidRDefault="00C177A2" w:rsidP="00C177A2">
      <w:pPr>
        <w:pStyle w:val="ParagraphafSubheader"/>
        <w:ind w:firstLine="432"/>
      </w:pPr>
      <w:r>
        <w:t>•</w:t>
      </w:r>
      <w:r>
        <w:tab/>
        <w:t xml:space="preserve">Overview of the </w:t>
      </w:r>
      <w:r w:rsidR="00994D73">
        <w:t>Social Justice</w:t>
      </w:r>
    </w:p>
    <w:p w14:paraId="4AFDDEA0" w14:textId="4C767E92" w:rsidR="00C177A2" w:rsidRDefault="00C177A2" w:rsidP="00C177A2">
      <w:pPr>
        <w:pStyle w:val="ParagraphafSubheader"/>
        <w:ind w:firstLine="432"/>
      </w:pPr>
      <w:r>
        <w:t>•</w:t>
      </w:r>
      <w:r>
        <w:tab/>
        <w:t xml:space="preserve">Analysis of the Impact of Anti-Blasphemy Law on </w:t>
      </w:r>
      <w:r w:rsidR="00994D73">
        <w:t>Social Justice</w:t>
      </w:r>
    </w:p>
    <w:p w14:paraId="55C1D289" w14:textId="6071069B" w:rsidR="00C177A2" w:rsidRDefault="00C177A2" w:rsidP="00C177A2">
      <w:pPr>
        <w:pStyle w:val="ParagraphafSubheader"/>
        <w:ind w:firstLine="432"/>
      </w:pPr>
      <w:r>
        <w:t>•</w:t>
      </w:r>
      <w:r>
        <w:tab/>
        <w:t>Case Studies and Examples of the Impact of Anti-Blasphemy Law on Society</w:t>
      </w:r>
    </w:p>
    <w:p w14:paraId="159957F3" w14:textId="77777777" w:rsidR="00994D73" w:rsidRPr="00E0754A" w:rsidRDefault="00994D73" w:rsidP="00994D73">
      <w:pPr>
        <w:pStyle w:val="Heading3"/>
        <w:rPr>
          <w:rFonts w:cs="Angsana New"/>
          <w:szCs w:val="32"/>
        </w:rPr>
      </w:pPr>
      <w:bookmarkStart w:id="68" w:name="_Toc121200586"/>
      <w:r w:rsidRPr="00E0754A">
        <w:rPr>
          <w:i/>
          <w:iCs/>
        </w:rPr>
        <w:t xml:space="preserve">Main Hakim </w:t>
      </w:r>
      <w:proofErr w:type="spellStart"/>
      <w:r w:rsidRPr="00E0754A">
        <w:rPr>
          <w:i/>
          <w:iCs/>
        </w:rPr>
        <w:t>Sendiri</w:t>
      </w:r>
      <w:proofErr w:type="spellEnd"/>
      <w:r w:rsidRPr="00E0754A">
        <w:t xml:space="preserve"> Under Anti-Blasphemy Law Regime</w:t>
      </w:r>
      <w:r w:rsidRPr="00E0754A">
        <w:rPr>
          <w:rFonts w:cs="Angsana New"/>
          <w:szCs w:val="32"/>
        </w:rPr>
        <w:t>.</w:t>
      </w:r>
      <w:bookmarkEnd w:id="68"/>
    </w:p>
    <w:p w14:paraId="36CFD1B5" w14:textId="77777777" w:rsidR="00994D73" w:rsidRPr="00E0754A" w:rsidRDefault="00994D73" w:rsidP="00994D73">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p>
    <w:p w14:paraId="5DACCAB8" w14:textId="77777777" w:rsidR="00994D73" w:rsidRPr="00E0754A" w:rsidRDefault="00994D73" w:rsidP="00994D73">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t>
      </w:r>
      <w:r w:rsidRPr="00E0754A">
        <w:lastRenderedPageBreak/>
        <w:t xml:space="preserve">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48E9D700" w14:textId="77777777" w:rsidR="00994D73" w:rsidRPr="00E0754A" w:rsidRDefault="00994D73" w:rsidP="00994D73">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Pr="00E0754A">
        <w:rPr>
          <w:rStyle w:val="FootnoteReference"/>
        </w:rPr>
        <w:footnoteReference w:id="75"/>
      </w:r>
    </w:p>
    <w:p w14:paraId="4DE9F2E4" w14:textId="77777777" w:rsidR="00994D73" w:rsidRPr="00E0754A" w:rsidRDefault="00994D73" w:rsidP="00994D73">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2317F124" w14:textId="77777777" w:rsidR="00994D73" w:rsidRPr="00E0754A" w:rsidRDefault="00994D73" w:rsidP="00994D73">
      <w:pPr>
        <w:pStyle w:val="Quote"/>
      </w:pPr>
      <w:r w:rsidRPr="00E0754A">
        <w:t xml:space="preserve">“The Qur'an is the holy book of the Ahmadiyya Muslim community that must be read and is a guide for life, while the </w:t>
      </w:r>
      <w:proofErr w:type="spellStart"/>
      <w:r w:rsidRPr="00E0754A">
        <w:t>Tazdkirah</w:t>
      </w:r>
      <w:proofErr w:type="spellEnd"/>
      <w:r w:rsidRPr="00E0754A">
        <w:t xml:space="preserve"> is like other books of </w:t>
      </w:r>
      <w:proofErr w:type="spellStart"/>
      <w:r w:rsidRPr="00E0754A">
        <w:t>Hazrat</w:t>
      </w:r>
      <w:proofErr w:type="spellEnd"/>
      <w:r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rPr>
          <w:rStyle w:val="FootnoteReference"/>
        </w:rPr>
        <w:footnoteReference w:id="76"/>
      </w:r>
    </w:p>
    <w:p w14:paraId="688AC386" w14:textId="77777777" w:rsidR="00994D73" w:rsidRPr="00E0754A" w:rsidRDefault="00994D73" w:rsidP="00994D73">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2E7BD687" w14:textId="77777777" w:rsidR="00994D73" w:rsidRPr="00E0754A" w:rsidRDefault="00994D73" w:rsidP="00994D73">
      <w:pPr>
        <w:pStyle w:val="Quote"/>
      </w:pPr>
      <w:r w:rsidRPr="00E0754A">
        <w:t xml:space="preserve">“It is impossible for them to be called a religion that is not Islam, for example they are told to take another name. Because their practice of </w:t>
      </w:r>
      <w:r w:rsidRPr="00E0754A">
        <w:lastRenderedPageBreak/>
        <w:t>religion is Islam, their mosque and way of praying is Islam. They fast during Ramadan, they go for Hajj too, and so on.”</w:t>
      </w:r>
      <w:r w:rsidRPr="00E0754A">
        <w:rPr>
          <w:rStyle w:val="FootnoteReference"/>
        </w:rPr>
        <w:footnoteReference w:id="77"/>
      </w:r>
    </w:p>
    <w:p w14:paraId="5FE1D3A1" w14:textId="77777777" w:rsidR="00994D73" w:rsidRPr="00E0754A" w:rsidRDefault="00994D73" w:rsidP="00994D73">
      <w:pPr>
        <w:pStyle w:val="ParagraphNormal"/>
      </w:pPr>
      <w:r w:rsidRPr="00E0754A">
        <w:rPr>
          <w:lang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7580B87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E0754A"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E0754A" w:rsidRDefault="00994D73" w:rsidP="00685CA6">
            <w:pPr>
              <w:spacing w:line="360" w:lineRule="auto"/>
              <w:ind w:right="53"/>
              <w:jc w:val="center"/>
              <w:rPr>
                <w:sz w:val="20"/>
                <w:szCs w:val="20"/>
              </w:rPr>
            </w:pPr>
            <w:r w:rsidRPr="00E0754A">
              <w:rPr>
                <w:sz w:val="20"/>
                <w:szCs w:val="20"/>
              </w:rPr>
              <w:t>No</w:t>
            </w:r>
          </w:p>
        </w:tc>
        <w:tc>
          <w:tcPr>
            <w:tcW w:w="1878" w:type="dxa"/>
          </w:tcPr>
          <w:p w14:paraId="2B980C1E" w14:textId="77777777" w:rsidR="00994D73" w:rsidRPr="00E0754A"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315B0C5" w14:textId="77777777" w:rsidR="00994D73" w:rsidRPr="00E0754A"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994D73" w:rsidRPr="00E0754A"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E0754A" w:rsidRDefault="00994D73" w:rsidP="00685CA6">
            <w:pPr>
              <w:ind w:right="51"/>
              <w:jc w:val="both"/>
              <w:rPr>
                <w:sz w:val="20"/>
                <w:szCs w:val="20"/>
              </w:rPr>
            </w:pPr>
            <w:r w:rsidRPr="00E0754A">
              <w:rPr>
                <w:sz w:val="20"/>
                <w:szCs w:val="20"/>
              </w:rPr>
              <w:t>1</w:t>
            </w:r>
          </w:p>
        </w:tc>
        <w:tc>
          <w:tcPr>
            <w:tcW w:w="1878" w:type="dxa"/>
          </w:tcPr>
          <w:p w14:paraId="7FC7E79F" w14:textId="77777777" w:rsidR="00994D73" w:rsidRPr="00E0754A" w:rsidRDefault="00994D73" w:rsidP="00685CA6">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330DA9AF" w14:textId="77777777" w:rsidR="00994D73" w:rsidRPr="00E0754A"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2E338035" w14:textId="77777777" w:rsidR="00994D73" w:rsidRPr="00E0754A"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the MUI, the 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E0754A">
              <w:rPr>
                <w:rStyle w:val="FootnoteReference"/>
              </w:rPr>
              <w:footnoteReference w:id="78"/>
            </w:r>
          </w:p>
        </w:tc>
      </w:tr>
      <w:tr w:rsidR="00994D73" w:rsidRPr="00E0754A" w14:paraId="1B077569" w14:textId="77777777" w:rsidTr="00685CA6">
        <w:tc>
          <w:tcPr>
            <w:tcW w:w="540" w:type="dxa"/>
          </w:tcPr>
          <w:p w14:paraId="51D55EBB"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019FFAC3" w14:textId="77777777" w:rsidR="00994D73" w:rsidRPr="00E0754A" w:rsidRDefault="00994D73" w:rsidP="00685CA6">
            <w:pPr>
              <w:ind w:right="65"/>
              <w:jc w:val="both"/>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7163C19C" w14:textId="77777777" w:rsidR="00994D73" w:rsidRPr="00E0754A" w:rsidRDefault="00994D73" w:rsidP="00685CA6">
            <w:pPr>
              <w:ind w:right="29"/>
              <w:jc w:val="both"/>
              <w:rPr>
                <w:sz w:val="20"/>
                <w:szCs w:val="20"/>
              </w:rPr>
            </w:pPr>
            <w:r w:rsidRPr="00E0754A">
              <w:rPr>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E0754A">
              <w:rPr>
                <w:rStyle w:val="FootnoteReference"/>
              </w:rPr>
              <w:footnoteReference w:id="79"/>
            </w:r>
          </w:p>
        </w:tc>
      </w:tr>
      <w:tr w:rsidR="00994D73" w:rsidRPr="00E0754A"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E0754A" w:rsidRDefault="00994D73" w:rsidP="00685CA6">
            <w:pPr>
              <w:ind w:right="51"/>
              <w:jc w:val="both"/>
              <w:rPr>
                <w:sz w:val="20"/>
                <w:szCs w:val="20"/>
              </w:rPr>
            </w:pPr>
            <w:r w:rsidRPr="00E0754A">
              <w:rPr>
                <w:sz w:val="20"/>
                <w:szCs w:val="20"/>
              </w:rPr>
              <w:t>3.</w:t>
            </w:r>
          </w:p>
        </w:tc>
        <w:tc>
          <w:tcPr>
            <w:tcW w:w="1878" w:type="dxa"/>
          </w:tcPr>
          <w:p w14:paraId="356AB030" w14:textId="77777777" w:rsidR="00994D73" w:rsidRPr="00E0754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58F5FD39" w14:textId="77777777" w:rsidR="00994D73" w:rsidRPr="00E0754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Pr="00E0754A">
              <w:rPr>
                <w:rStyle w:val="FootnoteReference"/>
              </w:rPr>
              <w:footnoteReference w:id="80"/>
            </w:r>
          </w:p>
        </w:tc>
      </w:tr>
      <w:tr w:rsidR="00994D73" w:rsidRPr="00E0754A" w14:paraId="7788EF31" w14:textId="77777777" w:rsidTr="00685CA6">
        <w:tc>
          <w:tcPr>
            <w:tcW w:w="540" w:type="dxa"/>
          </w:tcPr>
          <w:p w14:paraId="599A03C7"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lastRenderedPageBreak/>
              <w:t xml:space="preserve">4. </w:t>
            </w:r>
          </w:p>
        </w:tc>
        <w:tc>
          <w:tcPr>
            <w:tcW w:w="1878" w:type="dxa"/>
          </w:tcPr>
          <w:p w14:paraId="048FC156" w14:textId="77777777" w:rsidR="00994D73" w:rsidRPr="00E0754A" w:rsidRDefault="00994D73" w:rsidP="00685CA6">
            <w:pPr>
              <w:ind w:right="65"/>
              <w:rPr>
                <w:sz w:val="20"/>
                <w:szCs w:val="20"/>
              </w:rPr>
            </w:pPr>
            <w:r w:rsidRPr="00E0754A">
              <w:rPr>
                <w:sz w:val="20"/>
                <w:szCs w:val="20"/>
              </w:rPr>
              <w:t>May 23rd, 2016, in Kendal, Central Java</w:t>
            </w:r>
          </w:p>
        </w:tc>
        <w:tc>
          <w:tcPr>
            <w:tcW w:w="5952" w:type="dxa"/>
          </w:tcPr>
          <w:p w14:paraId="19F8C421" w14:textId="77777777" w:rsidR="00994D73" w:rsidRPr="00E0754A" w:rsidRDefault="00994D73" w:rsidP="00685CA6">
            <w:pPr>
              <w:ind w:right="98"/>
              <w:jc w:val="both"/>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Pr="00E0754A">
              <w:rPr>
                <w:rStyle w:val="FootnoteReference"/>
              </w:rPr>
              <w:footnoteReference w:id="81"/>
            </w:r>
          </w:p>
        </w:tc>
      </w:tr>
      <w:tr w:rsidR="00994D73" w:rsidRPr="00E0754A"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E0754A" w:rsidRDefault="00994D73" w:rsidP="00685CA6">
            <w:pPr>
              <w:ind w:right="51"/>
              <w:jc w:val="both"/>
              <w:rPr>
                <w:sz w:val="20"/>
                <w:szCs w:val="20"/>
              </w:rPr>
            </w:pPr>
            <w:r w:rsidRPr="00E0754A">
              <w:rPr>
                <w:sz w:val="20"/>
                <w:szCs w:val="20"/>
              </w:rPr>
              <w:t>5.</w:t>
            </w:r>
          </w:p>
        </w:tc>
        <w:tc>
          <w:tcPr>
            <w:tcW w:w="1878" w:type="dxa"/>
          </w:tcPr>
          <w:p w14:paraId="37611A9A" w14:textId="77777777" w:rsidR="00994D73" w:rsidRPr="00E0754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23464DBB" w14:textId="77777777" w:rsidR="00994D73" w:rsidRPr="00E0754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Pr="00E0754A">
              <w:rPr>
                <w:rStyle w:val="FootnoteReference"/>
              </w:rPr>
              <w:footnoteReference w:id="82"/>
            </w:r>
            <w:r w:rsidRPr="00E0754A">
              <w:rPr>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994D73" w:rsidRPr="00E0754A" w14:paraId="2F3341A3" w14:textId="77777777" w:rsidTr="00685CA6">
        <w:tc>
          <w:tcPr>
            <w:tcW w:w="540" w:type="dxa"/>
          </w:tcPr>
          <w:p w14:paraId="107A770B"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4535A1A9" w14:textId="77777777" w:rsidR="00994D73" w:rsidRPr="00E0754A" w:rsidRDefault="00994D73" w:rsidP="00685CA6">
            <w:pPr>
              <w:ind w:right="65"/>
              <w:jc w:val="both"/>
              <w:rPr>
                <w:sz w:val="20"/>
                <w:szCs w:val="20"/>
              </w:rPr>
            </w:pPr>
            <w:r w:rsidRPr="00E0754A">
              <w:rPr>
                <w:sz w:val="20"/>
                <w:szCs w:val="20"/>
              </w:rPr>
              <w:t xml:space="preserve">September 3rd, 2021,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3587A0DE" w14:textId="77777777" w:rsidR="00994D73" w:rsidRPr="00E0754A" w:rsidRDefault="00994D73" w:rsidP="00685CA6">
            <w:pPr>
              <w:ind w:right="147"/>
              <w:jc w:val="both"/>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Pr="00E0754A">
              <w:rPr>
                <w:rStyle w:val="FootnoteReference"/>
              </w:rPr>
              <w:footnoteReference w:id="83"/>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Pr="00E0754A">
              <w:rPr>
                <w:rStyle w:val="FootnoteReference"/>
              </w:rPr>
              <w:footnoteReference w:id="84"/>
            </w:r>
          </w:p>
        </w:tc>
      </w:tr>
    </w:tbl>
    <w:p w14:paraId="5C69CDA6" w14:textId="77777777" w:rsidR="00994D73" w:rsidRPr="00E0754A" w:rsidRDefault="00994D73" w:rsidP="00994D73">
      <w:pPr>
        <w:pStyle w:val="ParagraphNormal"/>
      </w:pPr>
    </w:p>
    <w:p w14:paraId="6203456D" w14:textId="77777777" w:rsidR="00994D73" w:rsidRPr="00E0754A" w:rsidRDefault="00994D73" w:rsidP="00994D73">
      <w:pPr>
        <w:pStyle w:val="ParagraphNormal"/>
        <w:rPr>
          <w:lang w:eastAsia="en-GB" w:bidi="ar-SA"/>
        </w:rPr>
      </w:pPr>
      <w:bookmarkStart w:id="69"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E0754A" w:rsidRDefault="00994D73" w:rsidP="00994D73">
      <w:pPr>
        <w:pStyle w:val="Heading4"/>
        <w:ind w:left="360"/>
      </w:pPr>
      <w:r w:rsidRPr="00E0754A">
        <w:t xml:space="preserve">Main Hakim </w:t>
      </w:r>
      <w:proofErr w:type="spellStart"/>
      <w:r w:rsidRPr="00E0754A">
        <w:t>Sendiri</w:t>
      </w:r>
      <w:proofErr w:type="spellEnd"/>
      <w:r w:rsidRPr="00E0754A">
        <w:t xml:space="preserve"> against </w:t>
      </w:r>
      <w:proofErr w:type="spellStart"/>
      <w:r w:rsidRPr="00E0754A">
        <w:t>Gafatar</w:t>
      </w:r>
      <w:bookmarkEnd w:id="69"/>
      <w:proofErr w:type="spellEnd"/>
    </w:p>
    <w:p w14:paraId="23D1F340" w14:textId="77777777" w:rsidR="00994D73" w:rsidRPr="00E0754A" w:rsidRDefault="00994D73" w:rsidP="00994D73">
      <w:pPr>
        <w:pStyle w:val="ParagraphafSubheader"/>
        <w:rPr>
          <w:color w:val="252525"/>
        </w:rPr>
      </w:pPr>
      <w:r w:rsidRPr="00E0754A">
        <w:t xml:space="preserve">In 2017, when the Ahmadiyya criminalization case was still ongoing, a new criminalization toward five members of the </w:t>
      </w:r>
      <w:proofErr w:type="spellStart"/>
      <w:r w:rsidRPr="00E0754A">
        <w:rPr>
          <w:i/>
          <w:iCs/>
        </w:rPr>
        <w:t>Fajar</w:t>
      </w:r>
      <w:proofErr w:type="spellEnd"/>
      <w:r w:rsidRPr="00E0754A">
        <w:rPr>
          <w:i/>
          <w:iCs/>
        </w:rPr>
        <w:t xml:space="preserve"> Nusantara Movement</w:t>
      </w:r>
      <w:r w:rsidRPr="00E0754A">
        <w:t xml:space="preserve"> (</w:t>
      </w:r>
      <w:proofErr w:type="spellStart"/>
      <w:r w:rsidRPr="00E0754A">
        <w:t>Gafatar</w:t>
      </w:r>
      <w:proofErr w:type="spellEnd"/>
      <w:r w:rsidRPr="00E0754A">
        <w:t xml:space="preserve">) emerged,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accused to use the </w:t>
      </w:r>
      <w:proofErr w:type="spellStart"/>
      <w:r w:rsidRPr="00E0754A">
        <w:t>Gafatar</w:t>
      </w:r>
      <w:proofErr w:type="spellEnd"/>
      <w:r w:rsidRPr="00E0754A">
        <w:t xml:space="preserve"> organization to re-start the heretical teachings of </w:t>
      </w:r>
      <w:proofErr w:type="spellStart"/>
      <w:r w:rsidRPr="00E0754A">
        <w:t>Millah</w:t>
      </w:r>
      <w:proofErr w:type="spellEnd"/>
      <w:r w:rsidRPr="00E0754A">
        <w:t xml:space="preserve"> Abraham whose leader, </w:t>
      </w:r>
      <w:proofErr w:type="spellStart"/>
      <w:r w:rsidRPr="00E0754A">
        <w:t>Musadeq</w:t>
      </w:r>
      <w:proofErr w:type="spellEnd"/>
      <w:r w:rsidRPr="00E0754A">
        <w:t>, received punishment.</w:t>
      </w:r>
      <w:r w:rsidRPr="00E0754A">
        <w:rPr>
          <w:rStyle w:val="FootnoteReference"/>
        </w:rPr>
        <w:footnoteReference w:id="85"/>
      </w:r>
      <w:r w:rsidRPr="00E0754A">
        <w:t xml:space="preserve">  </w:t>
      </w:r>
      <w:r w:rsidRPr="00E0754A">
        <w:rPr>
          <w:color w:val="252525"/>
        </w:rPr>
        <w:t xml:space="preserve">For this accusation, </w:t>
      </w:r>
      <w:proofErr w:type="spellStart"/>
      <w:r w:rsidRPr="00E0754A">
        <w:rPr>
          <w:color w:val="252525"/>
        </w:rPr>
        <w:t>Gafatar's</w:t>
      </w:r>
      <w:proofErr w:type="spellEnd"/>
      <w:r w:rsidRPr="00E0754A">
        <w:rPr>
          <w:color w:val="252525"/>
        </w:rPr>
        <w:t xml:space="preserve"> followers became victims of vigilante actions carried out by two villages, Moton Panjang Village and </w:t>
      </w:r>
      <w:proofErr w:type="spellStart"/>
      <w:r w:rsidRPr="00E0754A">
        <w:rPr>
          <w:color w:val="252525"/>
        </w:rPr>
        <w:t>Tanjung</w:t>
      </w:r>
      <w:proofErr w:type="spellEnd"/>
      <w:r w:rsidRPr="00E0754A">
        <w:rPr>
          <w:color w:val="252525"/>
        </w:rPr>
        <w:t xml:space="preserve"> </w:t>
      </w:r>
      <w:proofErr w:type="spellStart"/>
      <w:r w:rsidRPr="00E0754A">
        <w:rPr>
          <w:color w:val="252525"/>
        </w:rPr>
        <w:t>Pasir</w:t>
      </w:r>
      <w:proofErr w:type="spellEnd"/>
      <w:r w:rsidRPr="00E0754A">
        <w:rPr>
          <w:color w:val="252525"/>
        </w:rPr>
        <w:t xml:space="preserve"> Village, in East </w:t>
      </w:r>
      <w:proofErr w:type="spellStart"/>
      <w:r w:rsidRPr="00E0754A">
        <w:rPr>
          <w:color w:val="252525"/>
        </w:rPr>
        <w:t>Mempawah</w:t>
      </w:r>
      <w:proofErr w:type="spellEnd"/>
      <w:r w:rsidRPr="00E0754A">
        <w:rPr>
          <w:color w:val="252525"/>
        </w:rPr>
        <w:t xml:space="preserve"> District, </w:t>
      </w:r>
      <w:proofErr w:type="spellStart"/>
      <w:r w:rsidRPr="00E0754A">
        <w:rPr>
          <w:color w:val="252525"/>
        </w:rPr>
        <w:t>Mempawah</w:t>
      </w:r>
      <w:proofErr w:type="spellEnd"/>
      <w:r w:rsidRPr="00E0754A">
        <w:rPr>
          <w:color w:val="252525"/>
        </w:rPr>
        <w:t xml:space="preserve"> Regency, West Kalimantan, which they established by clearing forests.</w:t>
      </w:r>
    </w:p>
    <w:p w14:paraId="486D94CC" w14:textId="77777777" w:rsidR="00994D73" w:rsidRPr="00E0754A" w:rsidRDefault="00994D73" w:rsidP="00994D73">
      <w:pPr>
        <w:pStyle w:val="ParagraphNormal"/>
      </w:pPr>
      <w:r w:rsidRPr="00E0754A">
        <w:lastRenderedPageBreak/>
        <w:t xml:space="preserve">According to Adam, a member of </w:t>
      </w:r>
      <w:proofErr w:type="spellStart"/>
      <w:r w:rsidRPr="00E0754A">
        <w:t>Gafatar</w:t>
      </w:r>
      <w:proofErr w:type="spellEnd"/>
      <w:r w:rsidRPr="00E0754A">
        <w:t xml:space="preserve">, in an interview, he explained that </w:t>
      </w:r>
      <w:proofErr w:type="spellStart"/>
      <w:r w:rsidRPr="00E0754A">
        <w:t>Gafatar</w:t>
      </w:r>
      <w:proofErr w:type="spellEnd"/>
      <w:r w:rsidRPr="00E0754A">
        <w:t xml:space="preserve"> was declared in January 2012 with its head office in Jakarta, has 55,000 members, and has branches in 34 provinces in Indonesia. The </w:t>
      </w:r>
      <w:proofErr w:type="spellStart"/>
      <w:r w:rsidRPr="00E0754A">
        <w:t>Gafatar</w:t>
      </w:r>
      <w:proofErr w:type="spellEnd"/>
      <w:r w:rsidRPr="00E0754A">
        <w:t xml:space="preserve"> organization received a permit from the Ministry of Home Affairs, but in 2015, the Ministry of Home Affairs rejected the application for an extension of </w:t>
      </w:r>
      <w:proofErr w:type="spellStart"/>
      <w:r w:rsidRPr="00E0754A">
        <w:t>Gafatar's</w:t>
      </w:r>
      <w:proofErr w:type="spellEnd"/>
      <w:r w:rsidRPr="00E0754A">
        <w:t xml:space="preserve"> permit, causing its management to disband. In the interview, AD explained that:</w:t>
      </w:r>
    </w:p>
    <w:p w14:paraId="2EF238F1" w14:textId="77777777" w:rsidR="00994D73" w:rsidRPr="00E0754A" w:rsidRDefault="00994D73" w:rsidP="00994D73">
      <w:pPr>
        <w:pStyle w:val="Quote"/>
      </w:pPr>
      <w:r w:rsidRPr="00E0754A">
        <w:t>“</w:t>
      </w:r>
      <w:proofErr w:type="spellStart"/>
      <w:r w:rsidRPr="00E0754A">
        <w:t>Gafatar</w:t>
      </w:r>
      <w:proofErr w:type="spellEnd"/>
      <w:r w:rsidRPr="00E0754A">
        <w:t xml:space="preserve"> is not a religious organization, members of </w:t>
      </w:r>
      <w:proofErr w:type="spellStart"/>
      <w:r w:rsidRPr="00E0754A">
        <w:t>Gafatar</w:t>
      </w:r>
      <w:proofErr w:type="spellEnd"/>
      <w:r w:rsidRPr="00E0754A">
        <w:t xml:space="preserve"> go to West Kalimantan to farm, make Kalimantan a national food barn, we plant rice, vegetables, so that our members have food sovereignty.”</w:t>
      </w:r>
      <w:r w:rsidRPr="00E0754A">
        <w:rPr>
          <w:rStyle w:val="FootnoteReference"/>
        </w:rPr>
        <w:footnoteReference w:id="86"/>
      </w:r>
    </w:p>
    <w:p w14:paraId="1D7F3F6F"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w:t>
      </w:r>
      <w:proofErr w:type="spellStart"/>
      <w:r w:rsidRPr="00E0754A">
        <w:t>Gafatar</w:t>
      </w:r>
      <w:proofErr w:type="spellEnd"/>
    </w:p>
    <w:tbl>
      <w:tblPr>
        <w:tblStyle w:val="ListTable1Light"/>
        <w:tblW w:w="8370" w:type="dxa"/>
        <w:tblLook w:val="04A0" w:firstRow="1" w:lastRow="0" w:firstColumn="1" w:lastColumn="0" w:noHBand="0" w:noVBand="1"/>
      </w:tblPr>
      <w:tblGrid>
        <w:gridCol w:w="968"/>
        <w:gridCol w:w="1732"/>
        <w:gridCol w:w="5670"/>
      </w:tblGrid>
      <w:tr w:rsidR="00994D73" w:rsidRPr="00E0754A"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E0754A" w:rsidRDefault="00994D73" w:rsidP="00685CA6">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6B6C9BAD" w14:textId="77777777" w:rsidR="00994D73" w:rsidRPr="00E0754A"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409D2D5D" w14:textId="77777777" w:rsidR="00994D73" w:rsidRPr="00E0754A"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994D73" w:rsidRPr="00E0754A"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E0754A" w:rsidRDefault="00994D73" w:rsidP="00685CA6">
            <w:pPr>
              <w:tabs>
                <w:tab w:val="left" w:pos="611"/>
              </w:tabs>
              <w:ind w:right="136"/>
              <w:jc w:val="both"/>
              <w:rPr>
                <w:sz w:val="20"/>
                <w:szCs w:val="20"/>
              </w:rPr>
            </w:pPr>
            <w:r w:rsidRPr="00E0754A">
              <w:rPr>
                <w:sz w:val="20"/>
                <w:szCs w:val="20"/>
              </w:rPr>
              <w:t>1.</w:t>
            </w:r>
          </w:p>
        </w:tc>
        <w:tc>
          <w:tcPr>
            <w:tcW w:w="1732" w:type="dxa"/>
          </w:tcPr>
          <w:p w14:paraId="72B99200" w14:textId="77777777" w:rsidR="00994D73" w:rsidRPr="00E0754A"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January 2016 </w:t>
            </w:r>
          </w:p>
        </w:tc>
        <w:tc>
          <w:tcPr>
            <w:tcW w:w="5670" w:type="dxa"/>
          </w:tcPr>
          <w:p w14:paraId="5422FC31" w14:textId="77777777" w:rsidR="00994D73" w:rsidRPr="00E0754A"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w:t>
            </w:r>
            <w:proofErr w:type="spellStart"/>
            <w:r w:rsidRPr="00E0754A">
              <w:rPr>
                <w:sz w:val="20"/>
                <w:szCs w:val="20"/>
              </w:rPr>
              <w:t>Gafatar</w:t>
            </w:r>
            <w:proofErr w:type="spellEnd"/>
            <w:r w:rsidRPr="00E0754A">
              <w:rPr>
                <w:sz w:val="20"/>
                <w:szCs w:val="20"/>
              </w:rPr>
              <w:t xml:space="preserve"> farmer group and asked </w:t>
            </w:r>
            <w:proofErr w:type="spellStart"/>
            <w:r w:rsidRPr="00E0754A">
              <w:rPr>
                <w:sz w:val="20"/>
                <w:szCs w:val="20"/>
              </w:rPr>
              <w:t>Gafatar</w:t>
            </w:r>
            <w:proofErr w:type="spellEnd"/>
            <w:r w:rsidRPr="00E0754A">
              <w:rPr>
                <w:sz w:val="20"/>
                <w:szCs w:val="20"/>
              </w:rPr>
              <w:t xml:space="preserve"> to leave </w:t>
            </w:r>
            <w:proofErr w:type="spellStart"/>
            <w:r w:rsidRPr="00E0754A">
              <w:rPr>
                <w:sz w:val="20"/>
                <w:szCs w:val="20"/>
              </w:rPr>
              <w:t>Mempawah</w:t>
            </w:r>
            <w:proofErr w:type="spellEnd"/>
            <w:r w:rsidRPr="00E0754A">
              <w:rPr>
                <w:sz w:val="20"/>
                <w:szCs w:val="20"/>
              </w:rPr>
              <w:t xml:space="preserve">. </w:t>
            </w:r>
            <w:proofErr w:type="spellStart"/>
            <w:r w:rsidRPr="00E0754A">
              <w:rPr>
                <w:sz w:val="20"/>
                <w:szCs w:val="20"/>
              </w:rPr>
              <w:t>Terdapat</w:t>
            </w:r>
            <w:proofErr w:type="spellEnd"/>
            <w:r w:rsidRPr="00E0754A">
              <w:rPr>
                <w:sz w:val="20"/>
                <w:szCs w:val="20"/>
              </w:rPr>
              <w:t xml:space="preserve"> 700 orang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Pr="00E0754A">
              <w:rPr>
                <w:rStyle w:val="FootnoteReference"/>
              </w:rPr>
              <w:footnoteReference w:id="87"/>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Pr="00E0754A">
              <w:rPr>
                <w:rStyle w:val="FootnoteReference"/>
              </w:rPr>
              <w:footnoteReference w:id="88"/>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Pr="00E0754A">
              <w:rPr>
                <w:rStyle w:val="FootnoteReference"/>
              </w:rPr>
              <w:footnoteReference w:id="89"/>
            </w:r>
          </w:p>
        </w:tc>
      </w:tr>
      <w:tr w:rsidR="00994D73" w:rsidRPr="00E0754A" w14:paraId="3DEFB7A4" w14:textId="77777777" w:rsidTr="00685CA6">
        <w:tc>
          <w:tcPr>
            <w:tcW w:w="968" w:type="dxa"/>
            <w:tcBorders>
              <w:bottom w:val="single" w:sz="4" w:space="0" w:color="auto"/>
            </w:tcBorders>
          </w:tcPr>
          <w:p w14:paraId="573C9A26" w14:textId="77777777" w:rsidR="00994D73" w:rsidRPr="00E0754A" w:rsidRDefault="00994D73" w:rsidP="00685CA6">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AF278B3" w14:textId="77777777" w:rsidR="00994D73" w:rsidRPr="00E0754A" w:rsidRDefault="00994D73" w:rsidP="00685CA6">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530D3D26" w14:textId="77777777" w:rsidR="00994D73" w:rsidRPr="00E0754A" w:rsidRDefault="00994D73" w:rsidP="00685CA6">
            <w:pPr>
              <w:ind w:right="98"/>
              <w:jc w:val="both"/>
              <w:rPr>
                <w:sz w:val="20"/>
                <w:szCs w:val="20"/>
              </w:rPr>
            </w:pPr>
            <w:r w:rsidRPr="00E0754A">
              <w:rPr>
                <w:sz w:val="20"/>
                <w:szCs w:val="20"/>
              </w:rPr>
              <w:t xml:space="preserve">After crowded burned </w:t>
            </w:r>
            <w:proofErr w:type="spellStart"/>
            <w:r w:rsidRPr="00E0754A">
              <w:rPr>
                <w:sz w:val="20"/>
                <w:szCs w:val="20"/>
              </w:rPr>
              <w:t>Gafatar</w:t>
            </w:r>
            <w:proofErr w:type="spellEnd"/>
            <w:r w:rsidRPr="00E0754A">
              <w:rPr>
                <w:sz w:val="20"/>
                <w:szCs w:val="20"/>
              </w:rPr>
              <w:t xml:space="preserve"> houses, the 1,124 members of </w:t>
            </w:r>
            <w:proofErr w:type="spellStart"/>
            <w:r w:rsidRPr="00E0754A">
              <w:rPr>
                <w:sz w:val="20"/>
                <w:szCs w:val="20"/>
              </w:rPr>
              <w:t>Gafatar</w:t>
            </w:r>
            <w:proofErr w:type="spellEnd"/>
            <w:r w:rsidRPr="00E0754A">
              <w:rPr>
                <w:sz w:val="20"/>
                <w:szCs w:val="20"/>
              </w:rPr>
              <w:t xml:space="preserve">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w:t>
            </w:r>
            <w:proofErr w:type="spellStart"/>
            <w:r w:rsidRPr="00E0754A">
              <w:rPr>
                <w:sz w:val="20"/>
                <w:szCs w:val="20"/>
              </w:rPr>
              <w:t>Gafatar</w:t>
            </w:r>
            <w:proofErr w:type="spellEnd"/>
            <w:r w:rsidRPr="00E0754A">
              <w:rPr>
                <w:sz w:val="20"/>
                <w:szCs w:val="20"/>
              </w:rPr>
              <w:t xml:space="preserve">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Pr="00E0754A">
              <w:rPr>
                <w:rStyle w:val="FootnoteReference"/>
              </w:rPr>
              <w:footnoteReference w:id="90"/>
            </w:r>
          </w:p>
        </w:tc>
      </w:tr>
    </w:tbl>
    <w:p w14:paraId="3064EA71" w14:textId="77777777" w:rsidR="00994D73" w:rsidRPr="00E0754A" w:rsidRDefault="00994D73" w:rsidP="00994D73">
      <w:pPr>
        <w:pStyle w:val="ParagraphNormal"/>
      </w:pPr>
      <w:bookmarkStart w:id="70" w:name="_Toc118302777"/>
    </w:p>
    <w:p w14:paraId="2A82BF0E" w14:textId="77777777" w:rsidR="00994D73" w:rsidRPr="00E0754A" w:rsidRDefault="00994D73" w:rsidP="00994D73">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70"/>
      <w:proofErr w:type="spellStart"/>
      <w:r w:rsidRPr="00E0754A">
        <w:t>Budhism</w:t>
      </w:r>
      <w:proofErr w:type="spellEnd"/>
      <w:r w:rsidRPr="00E0754A">
        <w:t xml:space="preserve"> in </w:t>
      </w:r>
      <w:proofErr w:type="spellStart"/>
      <w:r w:rsidRPr="00E0754A">
        <w:t>Meiliana</w:t>
      </w:r>
      <w:proofErr w:type="spellEnd"/>
      <w:r w:rsidRPr="00E0754A">
        <w:t xml:space="preserve"> Case</w:t>
      </w:r>
    </w:p>
    <w:p w14:paraId="74E832EE"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w:t>
      </w:r>
      <w:proofErr w:type="spellStart"/>
      <w:r w:rsidRPr="00E0754A">
        <w:t>Meiliana</w:t>
      </w:r>
      <w:proofErr w:type="spellEnd"/>
      <w:r w:rsidRPr="00E0754A">
        <w:t xml:space="preserve"> of blasphemy because of her protesting the call to prayer, Apparently, before this case was processed by law enforcement, vigilante action also happened to </w:t>
      </w:r>
      <w:proofErr w:type="spellStart"/>
      <w:r w:rsidRPr="00E0754A">
        <w:t>Meiliana</w:t>
      </w:r>
      <w:proofErr w:type="spellEnd"/>
      <w:r w:rsidRPr="00E0754A">
        <w:t xml:space="preserve"> and her family. When the mediation process was ongoing, vigilante groups provoked the residents and continuously carried out the narrative that “</w:t>
      </w:r>
      <w:proofErr w:type="spellStart"/>
      <w:r w:rsidRPr="00E0754A">
        <w:t>Meiliana</w:t>
      </w:r>
      <w:proofErr w:type="spellEnd"/>
      <w:r w:rsidRPr="00E0754A">
        <w:t xml:space="preserve"> forbade the Adhan,”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lastRenderedPageBreak/>
        <w:t>Meiliana's</w:t>
      </w:r>
      <w:proofErr w:type="spellEnd"/>
      <w:r w:rsidRPr="00E0754A">
        <w:t xml:space="preserve"> attorney, who said that </w:t>
      </w:r>
      <w:proofErr w:type="spellStart"/>
      <w:r w:rsidRPr="00E0754A">
        <w:rPr>
          <w:i/>
          <w:iCs/>
        </w:rPr>
        <w:t>Meiliana</w:t>
      </w:r>
      <w:proofErr w:type="spellEnd"/>
      <w:r w:rsidRPr="00E0754A">
        <w:rPr>
          <w:i/>
          <w:iCs/>
        </w:rPr>
        <w:t xml:space="preserve"> </w:t>
      </w:r>
      <w:r w:rsidRPr="00E0754A">
        <w:t>had never banned the call to prayer, she conveyed to the shop owner in a low tone on July 22, 2016, that: “Sis, the voice of our mosque was not that big, now it's a bit bigger, right?”</w:t>
      </w:r>
      <w:r w:rsidRPr="00E0754A">
        <w:rPr>
          <w:rStyle w:val="FootnoteReference"/>
        </w:rPr>
        <w:footnoteReference w:id="91"/>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Gafatar</w:t>
      </w:r>
      <w:proofErr w:type="spellEnd"/>
      <w:r w:rsidRPr="00E0754A">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0AF6D32B"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E0754A">
        <w:rPr>
          <w:rFonts w:ascii="Times New Roman" w:hAnsi="Times New Roman" w:cs="Times New Roman"/>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92"/>
      </w:r>
      <w:r w:rsidRPr="00E0754A">
        <w:t xml:space="preserve"> Meanwhile, </w:t>
      </w:r>
      <w:proofErr w:type="spellStart"/>
      <w:r w:rsidRPr="00E0754A">
        <w:t>Meiliana</w:t>
      </w:r>
      <w:proofErr w:type="spellEnd"/>
      <w:r w:rsidRPr="00E0754A">
        <w:t xml:space="preserve"> herself was sentenced to 18 months in prison.</w:t>
      </w:r>
    </w:p>
    <w:p w14:paraId="49CBB7A6" w14:textId="77777777" w:rsidR="00994D73" w:rsidRPr="00E0754A" w:rsidRDefault="00994D73" w:rsidP="00994D73">
      <w:pPr>
        <w:pStyle w:val="Heading2"/>
        <w:numPr>
          <w:ilvl w:val="1"/>
          <w:numId w:val="21"/>
        </w:numPr>
        <w:ind w:left="432"/>
      </w:pPr>
      <w:bookmarkStart w:id="71" w:name="_Toc118302787"/>
      <w:bookmarkStart w:id="72" w:name="_Toc121200596"/>
      <w:r w:rsidRPr="00E0754A">
        <w:rPr>
          <w:i/>
          <w:iCs/>
        </w:rPr>
        <w:t xml:space="preserve">Main Hakim </w:t>
      </w:r>
      <w:proofErr w:type="spellStart"/>
      <w:r w:rsidRPr="00E0754A">
        <w:rPr>
          <w:i/>
          <w:iCs/>
        </w:rPr>
        <w:t>Sendiri</w:t>
      </w:r>
      <w:proofErr w:type="spellEnd"/>
      <w:r w:rsidRPr="00E0754A">
        <w:t xml:space="preserve"> and the Rise of Populism of Islam</w:t>
      </w:r>
      <w:bookmarkEnd w:id="71"/>
      <w:bookmarkEnd w:id="72"/>
    </w:p>
    <w:p w14:paraId="275136DE" w14:textId="77777777" w:rsidR="00994D73" w:rsidRPr="00E0754A" w:rsidRDefault="00994D73" w:rsidP="00994D73">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w:t>
      </w:r>
      <w:r w:rsidRPr="00E0754A">
        <w:rPr>
          <w:lang w:eastAsia="en-GB" w:bidi="ar-SA"/>
        </w:rPr>
        <w:lastRenderedPageBreak/>
        <w:t>group must choose whether they will defend their faith or follow the true teachings of Islam. If they choose to defend their religion, then don't promote that religion because it will hurt most Muslims.</w:t>
      </w:r>
    </w:p>
    <w:p w14:paraId="71B2BB23" w14:textId="77777777" w:rsidR="00994D73" w:rsidRPr="00E0754A" w:rsidRDefault="00994D73" w:rsidP="00994D73">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70C21B68" w14:textId="77777777" w:rsidR="00994D73" w:rsidRPr="00E0754A" w:rsidRDefault="00994D73" w:rsidP="00994D73">
      <w:pPr>
        <w:pStyle w:val="ParagraphNormal"/>
        <w:rPr>
          <w:lang w:eastAsia="en-GB" w:bidi="ar-SA"/>
        </w:rPr>
      </w:pPr>
      <w:r w:rsidRPr="00E0754A">
        <w:rPr>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61A261FC" w14:textId="77777777" w:rsidR="00994D73" w:rsidRPr="00E0754A" w:rsidRDefault="00994D73" w:rsidP="00994D73">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t>
      </w:r>
      <w:r w:rsidRPr="00E0754A">
        <w:rPr>
          <w:lang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Pr="00E0754A">
        <w:rPr>
          <w:rStyle w:val="FootnoteReference"/>
        </w:rPr>
        <w:footnoteReference w:id="93"/>
      </w:r>
    </w:p>
    <w:p w14:paraId="2D95EE78" w14:textId="77777777" w:rsidR="00994D73" w:rsidRPr="00E0754A" w:rsidRDefault="00994D73" w:rsidP="00994D73">
      <w:pPr>
        <w:pStyle w:val="ParagraphNormal"/>
      </w:pPr>
      <w:r w:rsidRPr="00E0754A">
        <w:t xml:space="preserve">In the case of </w:t>
      </w:r>
      <w:r w:rsidRPr="00E0754A">
        <w:rPr>
          <w:i/>
          <w:iCs/>
        </w:rPr>
        <w:t>Ahmadiyya</w:t>
      </w:r>
      <w:r w:rsidRPr="00E0754A">
        <w:t xml:space="preserve"> and </w:t>
      </w:r>
      <w:proofErr w:type="spellStart"/>
      <w:r w:rsidRPr="00E0754A">
        <w:rPr>
          <w:i/>
          <w:iCs/>
        </w:rPr>
        <w:t>Gafatar</w:t>
      </w:r>
      <w:proofErr w:type="spellEnd"/>
      <w:r w:rsidRPr="00E0754A">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E0754A" w:rsidRDefault="00994D73" w:rsidP="00994D73">
      <w:pPr>
        <w:pStyle w:val="ParagraphNormal"/>
      </w:pPr>
      <w:r w:rsidRPr="00E0754A">
        <w:t>The IABL limits the right to religious freedom in both internal and external forums. Indonesia's blasphemy law has a purpose: to protect the established religion.</w:t>
      </w:r>
      <w:r w:rsidRPr="00E0754A">
        <w:rPr>
          <w:rStyle w:val="FootnoteReference"/>
        </w:rPr>
        <w:footnoteReference w:id="94"/>
      </w:r>
      <w:r w:rsidRPr="00E0754A">
        <w:t xml:space="preserve"> </w:t>
      </w:r>
      <w:r w:rsidRPr="00E0754A">
        <w:rPr>
          <w:rFonts w:ascii="Times New Roman" w:hAnsi="Times New Roman" w:cs="Times New Roman"/>
          <w:szCs w:val="24"/>
          <w:lang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95"/>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0754A">
        <w:rPr>
          <w:rStyle w:val="FootnoteReference"/>
        </w:rPr>
        <w:footnoteReference w:id="96"/>
      </w:r>
      <w:r w:rsidRPr="00E0754A">
        <w:t xml:space="preserve"> </w:t>
      </w:r>
      <w:r w:rsidRPr="00E0754A">
        <w:rPr>
          <w:rFonts w:ascii="Times New Roman" w:hAnsi="Times New Roman" w:cs="Times New Roman"/>
          <w:szCs w:val="24"/>
          <w:lang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E0754A">
        <w:rPr>
          <w:rFonts w:ascii="Times New Roman" w:hAnsi="Times New Roman" w:cs="Times New Roman"/>
          <w:szCs w:val="24"/>
          <w:lang w:eastAsia="en-GB" w:bidi="ar-SA"/>
          <w14:ligatures w14:val="none"/>
          <w14:numSpacing w14:val="default"/>
        </w:rPr>
        <w:fldChar w:fldCharType="begin"/>
      </w:r>
      <w:r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E0754A">
        <w:rPr>
          <w:rFonts w:ascii="Times New Roman" w:hAnsi="Times New Roman" w:cs="Times New Roman"/>
          <w:szCs w:val="24"/>
          <w:lang w:eastAsia="en-GB" w:bidi="ar-SA"/>
          <w14:ligatures w14:val="none"/>
          <w14:numSpacing w14:val="default"/>
        </w:rPr>
        <w:fldChar w:fldCharType="separate"/>
      </w:r>
      <w:r w:rsidRPr="00E0754A">
        <w:rPr>
          <w:rFonts w:ascii="Times New Roman" w:hAnsi="Times New Roman" w:cs="Times New Roman"/>
        </w:rPr>
        <w:t>(Fenton, 2016)</w:t>
      </w:r>
      <w:r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p>
    <w:p w14:paraId="6434CDF3" w14:textId="77777777" w:rsidR="00994D73" w:rsidRPr="00E0754A" w:rsidRDefault="00994D73" w:rsidP="00994D73">
      <w:pPr>
        <w:pStyle w:val="ParagraphNormal"/>
        <w:rPr>
          <w:color w:val="252525"/>
        </w:rPr>
      </w:pPr>
      <w:r w:rsidRPr="00E0754A">
        <w:rPr>
          <w:rFonts w:ascii="Times New Roman" w:hAnsi="Times New Roman" w:cs="Times New Roman"/>
          <w:szCs w:val="24"/>
          <w:lang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E0754A">
        <w:rPr>
          <w:rFonts w:ascii="Times New Roman" w:hAnsi="Times New Roman" w:cs="Times New Roman"/>
          <w:szCs w:val="24"/>
          <w:lang w:eastAsia="en-GB" w:bidi="ar-SA"/>
          <w14:ligatures w14:val="none"/>
          <w14:numSpacing w14:val="default"/>
        </w:rPr>
        <w:fldChar w:fldCharType="begin"/>
      </w:r>
      <w:r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E0754A">
        <w:rPr>
          <w:rFonts w:ascii="Times New Roman" w:hAnsi="Times New Roman" w:cs="Times New Roman"/>
          <w:szCs w:val="24"/>
          <w:lang w:eastAsia="en-GB" w:bidi="ar-SA"/>
          <w14:ligatures w14:val="none"/>
          <w14:numSpacing w14:val="default"/>
        </w:rPr>
        <w:fldChar w:fldCharType="separate"/>
      </w:r>
      <w:r w:rsidRPr="00E0754A">
        <w:rPr>
          <w:rFonts w:ascii="Times New Roman" w:hAnsi="Times New Roman" w:cs="Times New Roman"/>
        </w:rPr>
        <w:t>(</w:t>
      </w:r>
      <w:proofErr w:type="spellStart"/>
      <w:r w:rsidRPr="00E0754A">
        <w:rPr>
          <w:rFonts w:ascii="Times New Roman" w:hAnsi="Times New Roman" w:cs="Times New Roman"/>
        </w:rPr>
        <w:t>Nalle</w:t>
      </w:r>
      <w:proofErr w:type="spellEnd"/>
      <w:r w:rsidRPr="00E0754A">
        <w:rPr>
          <w:rFonts w:ascii="Times New Roman" w:hAnsi="Times New Roman" w:cs="Times New Roman"/>
        </w:rPr>
        <w:t>, 2017)</w:t>
      </w:r>
      <w:r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w:t>
      </w:r>
      <w:r w:rsidRPr="00E0754A">
        <w:rPr>
          <w:rFonts w:ascii="Times New Roman" w:hAnsi="Times New Roman" w:cs="Times New Roman"/>
          <w:color w:val="252525"/>
          <w:szCs w:val="24"/>
          <w:lang w:eastAsia="en-GB" w:bidi="ar-SA"/>
          <w14:ligatures w14:val="none"/>
          <w14:numSpacing w14:val="default"/>
        </w:rPr>
        <w:lastRenderedPageBreak/>
        <w:t>(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E0754A" w:rsidRDefault="00994D73" w:rsidP="00994D73">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E0754A">
        <w:rPr>
          <w:rStyle w:val="FootnoteReference"/>
        </w:rPr>
        <w:footnoteReference w:id="97"/>
      </w:r>
      <w:r w:rsidRPr="00E0754A">
        <w:t xml:space="preserve"> </w:t>
      </w:r>
    </w:p>
    <w:p w14:paraId="175A4583"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that </w:t>
      </w:r>
      <w:r w:rsidRPr="00E0754A">
        <w:rPr>
          <w:rFonts w:ascii="Times New Roman" w:hAnsi="Times New Roman" w:cs="Times New Roman"/>
          <w:color w:val="252525"/>
          <w:szCs w:val="24"/>
          <w:lang w:eastAsia="en-GB" w:bidi="ar-SA"/>
          <w14:ligatures w14:val="none"/>
          <w14:numSpacing w14:val="default"/>
        </w:rPr>
        <w:lastRenderedPageBreak/>
        <w:t>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E0754A">
        <w:rPr>
          <w:rFonts w:ascii="Times New Roman" w:hAnsi="Times New Roman" w:cs="Times New Roman"/>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C177A2" w:rsidRDefault="00C177A2" w:rsidP="00C177A2">
      <w:pPr>
        <w:pStyle w:val="ParagraphNormal"/>
      </w:pPr>
    </w:p>
    <w:p w14:paraId="09A8771A" w14:textId="0C3AA091" w:rsidR="00D00DCF" w:rsidRDefault="00C177A2" w:rsidP="00C66F87">
      <w:pPr>
        <w:pStyle w:val="Heading2"/>
      </w:pPr>
      <w:r w:rsidRPr="00C177A2">
        <w:t>Court Decisions and Their Impacts on Anti-Blasphemy Law</w:t>
      </w:r>
    </w:p>
    <w:p w14:paraId="14B00E2F" w14:textId="77777777" w:rsidR="00C177A2" w:rsidRDefault="00C177A2" w:rsidP="00C177A2">
      <w:pPr>
        <w:pStyle w:val="ParagraphafSubheader"/>
      </w:pPr>
      <w:r>
        <w:t>•</w:t>
      </w:r>
      <w:r>
        <w:tab/>
        <w:t>Analysis of Key Court Decisions on Anti-Blasphemy Law</w:t>
      </w:r>
    </w:p>
    <w:p w14:paraId="411CCE42" w14:textId="77777777" w:rsidR="00C177A2" w:rsidRDefault="00C177A2" w:rsidP="00C177A2">
      <w:pPr>
        <w:pStyle w:val="ParagraphafSubheader"/>
      </w:pPr>
      <w:r>
        <w:t>•</w:t>
      </w:r>
      <w:r>
        <w:tab/>
        <w:t>Influence of Political and Social Factors on Court Decisions</w:t>
      </w:r>
    </w:p>
    <w:p w14:paraId="402E92A6" w14:textId="657BC9C3" w:rsidR="00C177A2" w:rsidRDefault="00C177A2" w:rsidP="00C177A2">
      <w:pPr>
        <w:pStyle w:val="ParagraphafSubheader"/>
      </w:pPr>
      <w:r>
        <w:t>•</w:t>
      </w:r>
      <w:r>
        <w:tab/>
        <w:t>Impacts of Court Decisions on Anti-Blasphemy Law Enforcement and Society.</w:t>
      </w:r>
    </w:p>
    <w:p w14:paraId="58F83952" w14:textId="45BBE5D1" w:rsidR="00C177A2" w:rsidRDefault="00C177A2" w:rsidP="00C177A2">
      <w:pPr>
        <w:pStyle w:val="ParagraphNormal"/>
      </w:pPr>
    </w:p>
    <w:p w14:paraId="546C5366" w14:textId="77777777" w:rsidR="00C177A2" w:rsidRPr="00C177A2" w:rsidRDefault="00C177A2" w:rsidP="00C177A2">
      <w:pPr>
        <w:pStyle w:val="ParagraphNormal"/>
      </w:pPr>
    </w:p>
    <w:p w14:paraId="73B54027" w14:textId="77777777" w:rsidR="0032175F" w:rsidRPr="00E0754A" w:rsidRDefault="0032175F" w:rsidP="00C66F87">
      <w:pPr>
        <w:pStyle w:val="ParagraphNormal"/>
      </w:pPr>
    </w:p>
    <w:p w14:paraId="1495AE51" w14:textId="77777777" w:rsidR="00994D73" w:rsidRPr="00E0754A" w:rsidRDefault="00994D73" w:rsidP="00994D73">
      <w:pPr>
        <w:pStyle w:val="Heading2"/>
        <w:numPr>
          <w:ilvl w:val="1"/>
          <w:numId w:val="21"/>
        </w:numPr>
      </w:pPr>
      <w:bookmarkStart w:id="73" w:name="_Toc118302778"/>
      <w:bookmarkStart w:id="74" w:name="_Toc121200587"/>
      <w:r w:rsidRPr="00E0754A">
        <w:t xml:space="preserve">Various Factors Influencing </w:t>
      </w:r>
      <w:r w:rsidRPr="00E0754A">
        <w:rPr>
          <w:i/>
          <w:iCs/>
        </w:rPr>
        <w:t xml:space="preserve">Main Hakim </w:t>
      </w:r>
      <w:proofErr w:type="spellStart"/>
      <w:r w:rsidRPr="00E0754A">
        <w:rPr>
          <w:i/>
          <w:iCs/>
        </w:rPr>
        <w:t>Sendiri</w:t>
      </w:r>
      <w:proofErr w:type="spellEnd"/>
      <w:r w:rsidRPr="00E0754A">
        <w:t xml:space="preserve"> Over Blasphemy Allegation</w:t>
      </w:r>
      <w:bookmarkEnd w:id="73"/>
      <w:bookmarkEnd w:id="74"/>
    </w:p>
    <w:p w14:paraId="4D4D1F1C" w14:textId="77777777" w:rsidR="00994D73" w:rsidRPr="00E0754A" w:rsidRDefault="00994D73" w:rsidP="00994D73">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Pr="00E0754A">
        <w:rPr>
          <w:rStyle w:val="FootnoteReference"/>
        </w:rPr>
        <w:footnoteReference w:id="98"/>
      </w:r>
      <w:r w:rsidRPr="00E0754A">
        <w:t xml:space="preserve">  Religious communities are generally angry with immoral business activities such as prostitution or gambling (2006: 203).</w:t>
      </w:r>
      <w:r w:rsidRPr="00E0754A">
        <w:rPr>
          <w:rStyle w:val="FootnoteReference"/>
        </w:rPr>
        <w:footnoteReference w:id="99"/>
      </w:r>
      <w:r w:rsidRPr="00E0754A">
        <w:t xml:space="preserve">  Previous studies have examined the causes of people doing justice themselves when law enforcement due to public dissatisfaction with the performance </w:t>
      </w:r>
      <w:r w:rsidRPr="00E0754A">
        <w:lastRenderedPageBreak/>
        <w:t>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t>Colombijn</w:t>
      </w:r>
      <w:proofErr w:type="spellEnd"/>
      <w:r w:rsidRPr="00E0754A">
        <w:t xml:space="preserve">, 2002; Handy, 2004). Muhammad Asif &amp; Don </w:t>
      </w:r>
      <w:proofErr w:type="spellStart"/>
      <w:r w:rsidRPr="00E0754A">
        <w:t>Weenink</w:t>
      </w:r>
      <w:proofErr w:type="spellEnd"/>
      <w:r w:rsidRPr="00E0754A">
        <w:t xml:space="preserve"> (2022) conducted a study of the vigilante phenomenon in Pakistan and argued that vigilante violence is caused by “fear, righteous anger, and a desire for revenge and punishment that stems from violating moral, sacred commands Durkheimian values.”</w:t>
      </w:r>
    </w:p>
    <w:p w14:paraId="22AF4C2A" w14:textId="77777777" w:rsidR="00994D73" w:rsidRPr="00E0754A" w:rsidRDefault="00994D73" w:rsidP="00994D73">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vigilante action clearly violates criminal law</w:t>
      </w:r>
      <w:r w:rsidRPr="00E0754A">
        <w:rPr>
          <w:rStyle w:val="FootnoteReference"/>
        </w:rPr>
        <w:footnoteReference w:id="100"/>
      </w:r>
      <w:r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3A09BCAD" w14:textId="77777777" w:rsidR="00994D73" w:rsidRPr="00E0754A" w:rsidRDefault="00994D73" w:rsidP="00994D73">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E0754A">
        <w:fldChar w:fldCharType="begin"/>
      </w:r>
      <w:r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E0754A">
        <w:fldChar w:fldCharType="separate"/>
      </w:r>
      <w:r w:rsidRPr="00E0754A">
        <w:rPr>
          <w:rFonts w:cs="Linux Libertine"/>
        </w:rPr>
        <w:t>(Ali, 2007)</w:t>
      </w:r>
      <w:r w:rsidRPr="00E0754A">
        <w:fldChar w:fldCharType="end"/>
      </w:r>
      <w:r w:rsidRPr="00E0754A">
        <w:t xml:space="preserve">. </w:t>
      </w:r>
      <w:proofErr w:type="spellStart"/>
      <w:r w:rsidRPr="00E0754A">
        <w:t>Barda</w:t>
      </w:r>
      <w:proofErr w:type="spellEnd"/>
      <w:r w:rsidRPr="00E0754A">
        <w:t xml:space="preserve"> Nawawi </w:t>
      </w:r>
      <w:r w:rsidRPr="00E0754A">
        <w:fldChar w:fldCharType="begin"/>
      </w:r>
      <w:r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E0754A">
        <w:fldChar w:fldCharType="separate"/>
      </w:r>
      <w:r w:rsidRPr="00E0754A">
        <w:rPr>
          <w:rFonts w:cs="Linux Libertine"/>
        </w:rPr>
        <w:t>(1984)</w:t>
      </w:r>
      <w:r w:rsidRPr="00E0754A">
        <w:fldChar w:fldCharType="end"/>
      </w:r>
      <w:r w:rsidRPr="00E0754A">
        <w:t xml:space="preserve">, an expert on Indonesian criminal law, mentions several factors that cause vigilante acts and forms of vigilantism (p.37). Learning from the experience faced by the followers of </w:t>
      </w:r>
      <w:r w:rsidRPr="00E0754A">
        <w:rPr>
          <w:i/>
          <w:iCs/>
        </w:rPr>
        <w:t>Ahmadiyya</w:t>
      </w:r>
      <w:r w:rsidRPr="00E0754A">
        <w:t xml:space="preserve"> and </w:t>
      </w:r>
      <w:proofErr w:type="spellStart"/>
      <w:r w:rsidRPr="00E0754A">
        <w:rPr>
          <w:i/>
          <w:iCs/>
        </w:rPr>
        <w:t>Gafatar</w:t>
      </w:r>
      <w:proofErr w:type="spellEnd"/>
      <w:r w:rsidRPr="00E0754A">
        <w:t xml:space="preserve"> described at earlier section, 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Pr="00E0754A">
        <w:rPr>
          <w:i/>
          <w:iCs/>
        </w:rPr>
        <w:t>Meiliana</w:t>
      </w:r>
      <w:proofErr w:type="spellEnd"/>
      <w:r w:rsidRPr="00E0754A">
        <w:rPr>
          <w:i/>
          <w:iCs/>
        </w:rPr>
        <w:t xml:space="preserve"> </w:t>
      </w:r>
      <w:r w:rsidRPr="00E0754A">
        <w:t xml:space="preserve">case, vigilante action was not limited to </w:t>
      </w:r>
      <w:proofErr w:type="spellStart"/>
      <w:r w:rsidRPr="00E0754A">
        <w:t>Meiliana</w:t>
      </w:r>
      <w:proofErr w:type="spellEnd"/>
      <w:r w:rsidRPr="00E0754A">
        <w:t xml:space="preserve"> alone; Buddhist sites of worship that had nothing to do with the </w:t>
      </w:r>
      <w:proofErr w:type="spellStart"/>
      <w:r w:rsidRPr="00E0754A">
        <w:rPr>
          <w:i/>
          <w:iCs/>
        </w:rPr>
        <w:t>Meiliana</w:t>
      </w:r>
      <w:proofErr w:type="spellEnd"/>
      <w:r w:rsidRPr="00E0754A">
        <w:t xml:space="preserve"> case were also targeted.</w:t>
      </w:r>
    </w:p>
    <w:p w14:paraId="22981563" w14:textId="77777777" w:rsidR="00994D73" w:rsidRPr="00E0754A" w:rsidRDefault="00994D73" w:rsidP="00994D73">
      <w:pPr>
        <w:pStyle w:val="ParagraphNormal"/>
      </w:pPr>
      <w:r w:rsidRPr="00E0754A">
        <w:lastRenderedPageBreak/>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Pr="00E0754A">
        <w:rPr>
          <w:i/>
          <w:iCs/>
        </w:rPr>
        <w:t>”</w:t>
      </w:r>
      <w:r w:rsidRPr="00E0754A">
        <w:t xml:space="preserve"> is a crime that may be prosecuted if the victim files a complaint </w:t>
      </w:r>
      <w:r w:rsidRPr="00E0754A">
        <w:fldChar w:fldCharType="begin"/>
      </w:r>
      <w:r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Lamintang</w:t>
      </w:r>
      <w:proofErr w:type="spellEnd"/>
      <w:r w:rsidRPr="00E0754A">
        <w:rPr>
          <w:rFonts w:cs="Linux Libertine"/>
        </w:rPr>
        <w:t xml:space="preserve">, 2003; </w:t>
      </w:r>
      <w:proofErr w:type="spellStart"/>
      <w:r w:rsidRPr="00E0754A">
        <w:rPr>
          <w:rFonts w:cs="Linux Libertine"/>
        </w:rPr>
        <w:t>Samidjo</w:t>
      </w:r>
      <w:proofErr w:type="spellEnd"/>
      <w:r w:rsidRPr="00E0754A">
        <w:rPr>
          <w:rFonts w:cs="Linux Libertine"/>
        </w:rPr>
        <w:t>, 1985)</w:t>
      </w:r>
      <w:r w:rsidRPr="00E0754A">
        <w:fldChar w:fldCharType="end"/>
      </w:r>
      <w:r w:rsidRPr="00E0754A">
        <w:t>.</w:t>
      </w:r>
    </w:p>
    <w:p w14:paraId="3F7936F4" w14:textId="77777777" w:rsidR="00994D73" w:rsidRPr="00E0754A" w:rsidRDefault="00994D73" w:rsidP="00994D73">
      <w:pPr>
        <w:pStyle w:val="ParagraphNormal"/>
      </w:pPr>
      <w:r w:rsidRPr="00E0754A">
        <w:t xml:space="preserve">To recap,  the act of vigilantism is a manifestation of the demands of social justice by the community which are considered unable to be fulfilled by the law enforcement process in court </w:t>
      </w:r>
      <w:r w:rsidRPr="00E0754A">
        <w:fldChar w:fldCharType="begin"/>
      </w:r>
      <w:r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E0754A">
        <w:fldChar w:fldCharType="separate"/>
      </w:r>
      <w:r w:rsidRPr="00E0754A">
        <w:rPr>
          <w:rFonts w:cs="Linux Libertine"/>
        </w:rPr>
        <w:t>(Allen, 1997)</w:t>
      </w:r>
      <w:r w:rsidRPr="00E0754A">
        <w:fldChar w:fldCharType="end"/>
      </w:r>
      <w:r w:rsidRPr="00E0754A">
        <w:t xml:space="preserve">. However, according to this study, the circumstances that lead to vigilante action against groups suspected of blasphemy are more complex than </w:t>
      </w:r>
      <w:r w:rsidRPr="00E0754A">
        <w:rPr>
          <w:i/>
          <w:iCs/>
        </w:rPr>
        <w:t xml:space="preserve">MHS </w:t>
      </w:r>
      <w:r w:rsidRPr="00E0754A">
        <w:t xml:space="preserve">among offenders in general. </w:t>
      </w:r>
    </w:p>
    <w:p w14:paraId="283E0D21" w14:textId="77777777" w:rsidR="00994D73" w:rsidRPr="00E0754A" w:rsidRDefault="00994D73" w:rsidP="00994D73">
      <w:pPr>
        <w:pStyle w:val="Heading3"/>
        <w:numPr>
          <w:ilvl w:val="2"/>
          <w:numId w:val="21"/>
        </w:numPr>
        <w:ind w:left="709" w:hanging="709"/>
        <w:rPr>
          <w:i/>
          <w:iCs/>
        </w:rPr>
      </w:pPr>
      <w:bookmarkStart w:id="75" w:name="_Toc118302779"/>
      <w:bookmarkStart w:id="76" w:name="_Toc121200588"/>
      <w:r w:rsidRPr="00E0754A">
        <w:t xml:space="preserve">Godly Nationalism and the Presence of </w:t>
      </w:r>
      <w:r w:rsidRPr="00E0754A">
        <w:rPr>
          <w:i/>
          <w:iCs/>
        </w:rPr>
        <w:t xml:space="preserve">Main Hakim </w:t>
      </w:r>
      <w:proofErr w:type="spellStart"/>
      <w:r w:rsidRPr="00E0754A">
        <w:rPr>
          <w:i/>
          <w:iCs/>
        </w:rPr>
        <w:t>Sendiri</w:t>
      </w:r>
      <w:bookmarkEnd w:id="75"/>
      <w:bookmarkEnd w:id="76"/>
      <w:proofErr w:type="spellEnd"/>
    </w:p>
    <w:p w14:paraId="6F8A6056" w14:textId="77777777" w:rsidR="00994D73" w:rsidRPr="00E0754A" w:rsidRDefault="00994D73" w:rsidP="00994D73">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w:t>
      </w:r>
      <w:r w:rsidRPr="00E0754A">
        <w:lastRenderedPageBreak/>
        <w:t xml:space="preserve">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E0754A" w:rsidRDefault="00994D73" w:rsidP="00994D73">
      <w:pPr>
        <w:pStyle w:val="Quote"/>
      </w:pPr>
      <w:r w:rsidRPr="00E0754A">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0754A">
        <w:rPr>
          <w:rStyle w:val="FootnoteReference"/>
        </w:rPr>
        <w:footnoteReference w:id="101"/>
      </w:r>
    </w:p>
    <w:p w14:paraId="23DFEAA7" w14:textId="77777777" w:rsidR="00994D73" w:rsidRPr="00E0754A" w:rsidRDefault="00994D73" w:rsidP="00994D73">
      <w:pPr>
        <w:pStyle w:val="ParagraphNormal"/>
      </w:pPr>
      <w:r w:rsidRPr="00E0754A">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E0754A" w:rsidRDefault="00994D73" w:rsidP="00994D73">
      <w:pPr>
        <w:pStyle w:val="ParagraphNormal"/>
      </w:pPr>
      <w:r w:rsidRPr="00E0754A">
        <w:t>Godly nationalism condemns anarchist activities or taking the law into one's own hands by persecuting religious groups or beliefs that are not among the six recognized by the government.</w:t>
      </w:r>
    </w:p>
    <w:p w14:paraId="22A8C0F8" w14:textId="77777777" w:rsidR="00994D73" w:rsidRPr="00E0754A" w:rsidRDefault="00994D73" w:rsidP="00994D73">
      <w:pPr>
        <w:pStyle w:val="ParagraphNormal"/>
      </w:pPr>
      <w:r w:rsidRPr="00E0754A">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E0754A" w:rsidRDefault="00994D73" w:rsidP="00994D73">
      <w:pPr>
        <w:pStyle w:val="ParagraphNormal"/>
      </w:pPr>
      <w:r w:rsidRPr="00E0754A">
        <w:t xml:space="preserve">Furthermore, Telle </w:t>
      </w:r>
      <w:r w:rsidRPr="00E0754A">
        <w:fldChar w:fldCharType="begin"/>
      </w:r>
      <w:r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E0754A">
        <w:t>Soeharto</w:t>
      </w:r>
      <w:proofErr w:type="spellEnd"/>
      <w:r w:rsidRPr="00E0754A">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w:t>
      </w:r>
      <w:r w:rsidRPr="00E0754A">
        <w:lastRenderedPageBreak/>
        <w:t xml:space="preserve">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70918D18" w14:textId="77777777" w:rsidR="00994D73" w:rsidRPr="00E0754A" w:rsidRDefault="00994D73" w:rsidP="00994D73">
      <w:pPr>
        <w:pStyle w:val="ParagraphNormal"/>
        <w:rPr>
          <w:rFonts w:ascii="Times New Roman" w:hAnsi="Times New Roman" w:cs="Times New Roman"/>
          <w:color w:val="252525"/>
          <w:szCs w:val="24"/>
          <w:lang w:eastAsia="en-GB" w:bidi="ar-SA"/>
          <w14:ligatures w14:val="none"/>
          <w14:numSpacing w14:val="default"/>
        </w:rPr>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102"/>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Pr="00E0754A">
        <w:rPr>
          <w:rFonts w:ascii="Times New Roman" w:hAnsi="Times New Roman" w:cs="Times New Roman"/>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w:t>
      </w:r>
    </w:p>
    <w:p w14:paraId="1ADECC27"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w:t>
      </w:r>
      <w:r w:rsidRPr="00E0754A">
        <w:rPr>
          <w:rFonts w:ascii="Times New Roman" w:hAnsi="Times New Roman" w:cs="Times New Roman"/>
          <w:color w:val="252525"/>
          <w:szCs w:val="24"/>
          <w:lang w:eastAsia="en-GB" w:bidi="ar-SA"/>
          <w14:ligatures w14:val="none"/>
          <w14:numSpacing w14:val="default"/>
        </w:rPr>
        <w:lastRenderedPageBreak/>
        <w:t>BL as a repressive instrument against resistance. The legislation is also used to punish minority religions in an effort to garner the support of the majority and preserve their political power.</w:t>
      </w:r>
    </w:p>
    <w:p w14:paraId="704AC683" w14:textId="77777777" w:rsidR="00994D73" w:rsidRPr="00E0754A" w:rsidRDefault="00994D73" w:rsidP="00994D73">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E0754A">
        <w:t>Ahok</w:t>
      </w:r>
      <w:proofErr w:type="spellEnd"/>
      <w:r w:rsidRPr="00E0754A">
        <w:t xml:space="preserve">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FAE8154" w14:textId="77777777" w:rsidR="00994D73" w:rsidRPr="00E0754A" w:rsidRDefault="00994D73" w:rsidP="00994D73">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E0754A" w:rsidRDefault="00994D73" w:rsidP="00994D73">
      <w:pPr>
        <w:pStyle w:val="Heading3"/>
        <w:numPr>
          <w:ilvl w:val="2"/>
          <w:numId w:val="21"/>
        </w:numPr>
        <w:ind w:left="709"/>
      </w:pPr>
      <w:bookmarkStart w:id="77" w:name="_Toc118302780"/>
      <w:bookmarkStart w:id="78" w:name="_Toc121200589"/>
      <w:r w:rsidRPr="00E0754A">
        <w:t>The Government interference toward religion</w:t>
      </w:r>
      <w:bookmarkEnd w:id="77"/>
      <w:bookmarkEnd w:id="78"/>
    </w:p>
    <w:p w14:paraId="12713D2F" w14:textId="77777777" w:rsidR="00994D73" w:rsidRPr="00E0754A" w:rsidRDefault="00994D73" w:rsidP="00994D73">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proofErr w:type="spellStart"/>
      <w:r w:rsidRPr="00E0754A">
        <w:rPr>
          <w:i/>
          <w:iCs/>
        </w:rPr>
        <w:t>Gafatar</w:t>
      </w:r>
      <w:proofErr w:type="spellEnd"/>
      <w:r w:rsidRPr="00E0754A">
        <w:t xml:space="preserve"> adherents, as well as </w:t>
      </w:r>
      <w:proofErr w:type="spellStart"/>
      <w:r w:rsidRPr="00E0754A">
        <w:rPr>
          <w:i/>
          <w:iCs/>
        </w:rPr>
        <w:t>Meiliana</w:t>
      </w:r>
      <w:proofErr w:type="spellEnd"/>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77777777" w:rsidR="00994D73" w:rsidRPr="00E0754A" w:rsidRDefault="00994D73" w:rsidP="00994D73">
      <w:pPr>
        <w:pStyle w:val="Quote"/>
      </w:pPr>
      <w:r w:rsidRPr="00E0754A">
        <w:t xml:space="preserve">“In a striking example of official reluctance to tackle vigilante violence, video footage taken in February showed the police in West Java </w:t>
      </w:r>
      <w:r w:rsidRPr="00E0754A">
        <w:lastRenderedPageBreak/>
        <w:t>standing by as a mob killed three Ahmadiyya members and mutilated their bodies. Rather than lead to crackdown on vigilantes, the incident prompted provincial and local governments to issue decrees curtailing the rights of Ahmadis to worship.”</w:t>
      </w:r>
    </w:p>
    <w:p w14:paraId="762F0C81" w14:textId="77777777" w:rsidR="00994D73" w:rsidRPr="00E0754A" w:rsidRDefault="00994D73" w:rsidP="00994D73">
      <w:pPr>
        <w:pStyle w:val="ParagraphNormal"/>
      </w:pPr>
      <w:r w:rsidRPr="00E0754A">
        <w:t>The Ahmadiyya experienced vigilantism in the form of persecution of Ahmadiyya followers, expulsions, burning of houses of worship, and other prohibitions.</w:t>
      </w:r>
      <w:r w:rsidRPr="00E0754A">
        <w:rPr>
          <w:rStyle w:val="FootnoteReference"/>
        </w:rPr>
        <w:footnoteReference w:id="103"/>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04"/>
      </w:r>
    </w:p>
    <w:p w14:paraId="05FFB5F1" w14:textId="77777777" w:rsidR="00994D73" w:rsidRPr="00E0754A" w:rsidRDefault="00994D73" w:rsidP="00994D73">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line Islamist groups such as the FPI.</w:t>
      </w:r>
    </w:p>
    <w:p w14:paraId="3DF38271"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lastRenderedPageBreak/>
        <w:t>FPI keeps asking the local government to ban the Ahmadiyya group's religious activities. This has led to a number of local policies, such as:</w:t>
      </w:r>
    </w:p>
    <w:p w14:paraId="41E0031D"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49E4561D"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t>Governor's Regulation No. 12 of 2011 says that the Indonesian Ahmadiyya Congregation can't do anything in West Java.</w:t>
      </w:r>
    </w:p>
    <w:p w14:paraId="57C8638F" w14:textId="77777777" w:rsidR="00994D73" w:rsidRPr="00E0754A" w:rsidRDefault="00994D73" w:rsidP="00994D73">
      <w:pPr>
        <w:pStyle w:val="ParagraphNormal"/>
        <w:rPr>
          <w:lang w:eastAsia="en-GB" w:bidi="ar-SA"/>
        </w:rPr>
      </w:pPr>
      <w:r w:rsidRPr="00E0754A">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E0754A">
        <w:t>.</w:t>
      </w:r>
      <w:r w:rsidRPr="00E0754A">
        <w:rPr>
          <w:rStyle w:val="FootnoteReference"/>
        </w:rPr>
        <w:footnoteReference w:id="105"/>
      </w:r>
    </w:p>
    <w:p w14:paraId="3DA05AA9" w14:textId="77777777" w:rsidR="00994D73" w:rsidRPr="00E0754A" w:rsidRDefault="00994D73" w:rsidP="00994D73">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proofErr w:type="spellStart"/>
      <w:r w:rsidRPr="00E0754A">
        <w:rPr>
          <w:i/>
          <w:iCs/>
          <w:lang w:eastAsia="en-GB" w:bidi="ar-SA"/>
        </w:rPr>
        <w:t>Gafatar</w:t>
      </w:r>
      <w:proofErr w:type="spellEnd"/>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w:t>
      </w:r>
      <w:proofErr w:type="spellStart"/>
      <w:r w:rsidRPr="00E0754A">
        <w:rPr>
          <w:lang w:eastAsia="en-GB" w:bidi="ar-SA"/>
        </w:rPr>
        <w:t>Gafatar</w:t>
      </w:r>
      <w:proofErr w:type="spellEnd"/>
      <w:r w:rsidRPr="00E0754A">
        <w:rPr>
          <w:lang w:eastAsia="en-GB" w:bidi="ar-SA"/>
        </w:rPr>
        <w:t xml:space="preserve"> continued. On January 14, Home Affairs Minister Tjahjo Kumolo instructed the local government to close all </w:t>
      </w:r>
      <w:proofErr w:type="spellStart"/>
      <w:r w:rsidRPr="00E0754A">
        <w:rPr>
          <w:lang w:eastAsia="en-GB" w:bidi="ar-SA"/>
        </w:rPr>
        <w:t>Gafatar</w:t>
      </w:r>
      <w:proofErr w:type="spellEnd"/>
      <w:r w:rsidRPr="00E0754A">
        <w:rPr>
          <w:lang w:eastAsia="en-GB" w:bidi="ar-SA"/>
        </w:rPr>
        <w:t xml:space="preserve">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former members and administrators of </w:t>
      </w:r>
      <w:proofErr w:type="spellStart"/>
      <w:r w:rsidRPr="00E0754A">
        <w:rPr>
          <w:lang w:eastAsia="en-GB" w:bidi="ar-SA"/>
        </w:rPr>
        <w:t>Gafatar</w:t>
      </w:r>
      <w:proofErr w:type="spellEnd"/>
      <w:r w:rsidRPr="00E0754A">
        <w:rPr>
          <w:lang w:eastAsia="en-GB" w:bidi="ar-SA"/>
        </w:rPr>
        <w:t xml:space="preserve">” get involved in “dissemination, interpretation, and activities that deviate from the main teachings of Islam, and the punishment for this violation is a maximum of five years in prison, </w:t>
      </w:r>
      <w:r w:rsidRPr="00E0754A">
        <w:t>based on the 1965 blasphemy crime article.”</w:t>
      </w:r>
      <w:r w:rsidRPr="00E0754A">
        <w:rPr>
          <w:rStyle w:val="FootnoteReference"/>
        </w:rPr>
        <w:footnoteReference w:id="106"/>
      </w:r>
      <w:r w:rsidRPr="00E0754A">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Pr="00E0754A">
        <w:t>Gafatar</w:t>
      </w:r>
      <w:proofErr w:type="spellEnd"/>
      <w:r w:rsidRPr="00E0754A">
        <w:t xml:space="preserve"> members who were forcibly expelled from Kalimantan to six illegal detention </w:t>
      </w:r>
      <w:proofErr w:type="spellStart"/>
      <w:r w:rsidRPr="00E0754A">
        <w:t>centers</w:t>
      </w:r>
      <w:proofErr w:type="spellEnd"/>
      <w:r w:rsidRPr="00E0754A">
        <w:t xml:space="preserve"> in Jakarta, Yogyakarta, Bekasi, </w:t>
      </w:r>
      <w:proofErr w:type="spellStart"/>
      <w:r w:rsidRPr="00E0754A">
        <w:t>Boyolali</w:t>
      </w:r>
      <w:proofErr w:type="spellEnd"/>
      <w:r w:rsidRPr="00E0754A">
        <w:t xml:space="preserve"> and Surabaya.</w:t>
      </w:r>
      <w:r w:rsidRPr="00E0754A">
        <w:rPr>
          <w:rStyle w:val="FootnoteReference"/>
        </w:rPr>
        <w:footnoteReference w:id="107"/>
      </w:r>
      <w:r w:rsidRPr="00E0754A">
        <w:t xml:space="preserve"> They were then evacuated at the supplies and transportation complex of the </w:t>
      </w:r>
      <w:proofErr w:type="spellStart"/>
      <w:r w:rsidRPr="00E0754A">
        <w:t>Tanjungpura</w:t>
      </w:r>
      <w:proofErr w:type="spellEnd"/>
      <w:r w:rsidRPr="00E0754A">
        <w:t xml:space="preserve"> Military Command XII in Pontianak, West Kalimantan. The former chairman of </w:t>
      </w:r>
      <w:proofErr w:type="spellStart"/>
      <w:r w:rsidRPr="00E0754A">
        <w:t>Gafatar</w:t>
      </w:r>
      <w:proofErr w:type="spellEnd"/>
      <w:r w:rsidRPr="00E0754A">
        <w:t xml:space="preserve">, </w:t>
      </w:r>
      <w:proofErr w:type="spellStart"/>
      <w:r w:rsidRPr="00E0754A">
        <w:t>Mahful</w:t>
      </w:r>
      <w:proofErr w:type="spellEnd"/>
      <w:r w:rsidRPr="00E0754A">
        <w:t xml:space="preserve"> M </w:t>
      </w:r>
      <w:proofErr w:type="spellStart"/>
      <w:r w:rsidRPr="00E0754A">
        <w:t>Tumanurung</w:t>
      </w:r>
      <w:proofErr w:type="spellEnd"/>
      <w:r w:rsidRPr="00E0754A">
        <w:t xml:space="preserve"> stated that: “We, ex-</w:t>
      </w:r>
      <w:proofErr w:type="spellStart"/>
      <w:r w:rsidRPr="00E0754A">
        <w:t>Gafatar</w:t>
      </w:r>
      <w:proofErr w:type="spellEnd"/>
      <w:r w:rsidRPr="00E0754A">
        <w:t xml:space="preserve"> members, deeply regret </w:t>
      </w:r>
      <w:r w:rsidRPr="00E0754A">
        <w:lastRenderedPageBreak/>
        <w:t>and strongly condemn actions in the form of systematic forced evictions, destruction of fires and looting of assets on land that we legally own.”</w:t>
      </w:r>
      <w:r w:rsidRPr="00E0754A">
        <w:rPr>
          <w:rStyle w:val="FootnoteReference"/>
        </w:rPr>
        <w:footnoteReference w:id="108"/>
      </w:r>
      <w:bookmarkStart w:id="79" w:name="_Toc118302781"/>
    </w:p>
    <w:p w14:paraId="4BC2ECF2" w14:textId="77777777" w:rsidR="00994D73" w:rsidRPr="00E0754A" w:rsidRDefault="00994D73" w:rsidP="00994D73">
      <w:pPr>
        <w:pStyle w:val="ParagraphNormal"/>
      </w:pPr>
      <w:r w:rsidRPr="00E0754A">
        <w:t xml:space="preserve">Furthermore, in the instance of </w:t>
      </w:r>
      <w:proofErr w:type="spellStart"/>
      <w:r w:rsidRPr="00E0754A">
        <w:rPr>
          <w:i/>
          <w:iCs/>
        </w:rPr>
        <w:t>Meiliana</w:t>
      </w:r>
      <w:proofErr w:type="spellEnd"/>
      <w:r w:rsidRPr="00E0754A">
        <w:rPr>
          <w:i/>
          <w:iCs/>
        </w:rPr>
        <w:t>,</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loudspeaker, which was excessively loud, as blasphemy. Various defences,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09"/>
      </w:r>
    </w:p>
    <w:p w14:paraId="1008DACE" w14:textId="77777777" w:rsidR="00994D73" w:rsidRPr="00E0754A" w:rsidRDefault="00994D73" w:rsidP="00994D73">
      <w:pPr>
        <w:pStyle w:val="ParagraphNormal"/>
        <w:rPr>
          <w:color w:val="252525"/>
          <w:lang w:eastAsia="en-GB" w:bidi="ar-SA"/>
        </w:rPr>
      </w:pPr>
      <w:r w:rsidRPr="00E0754A">
        <w:rPr>
          <w:color w:val="252525"/>
        </w:rPr>
        <w:t xml:space="preserve">The facts above show that both Ahmadiyya and </w:t>
      </w:r>
      <w:proofErr w:type="spellStart"/>
      <w:r w:rsidRPr="00E0754A">
        <w:rPr>
          <w:color w:val="252525"/>
        </w:rPr>
        <w:t>Gafatar</w:t>
      </w:r>
      <w:proofErr w:type="spellEnd"/>
      <w:r w:rsidRPr="00E0754A">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3EBED0FA" w14:textId="77777777" w:rsidR="00994D73" w:rsidRPr="00E0754A" w:rsidRDefault="00994D73" w:rsidP="00994D73">
      <w:pPr>
        <w:pStyle w:val="Heading3"/>
        <w:numPr>
          <w:ilvl w:val="2"/>
          <w:numId w:val="21"/>
        </w:numPr>
        <w:ind w:left="709"/>
      </w:pPr>
      <w:bookmarkStart w:id="80" w:name="_Toc121200590"/>
      <w:r w:rsidRPr="00E0754A">
        <w:t>Imposing one’s belief on others</w:t>
      </w:r>
      <w:bookmarkEnd w:id="79"/>
      <w:bookmarkEnd w:id="80"/>
    </w:p>
    <w:p w14:paraId="3963CCE1" w14:textId="77777777" w:rsidR="00994D73" w:rsidRPr="00E0754A" w:rsidRDefault="00994D73" w:rsidP="00994D73">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E0754A" w:rsidRDefault="00994D73" w:rsidP="00994D73">
      <w:pPr>
        <w:pStyle w:val="ParagraphNormal"/>
        <w:rPr>
          <w:lang w:eastAsia="en-GB" w:bidi="ar-SA"/>
        </w:rPr>
      </w:pPr>
      <w:r w:rsidRPr="00E0754A">
        <w:rPr>
          <w:lang w:eastAsia="en-GB" w:bidi="ar-SA"/>
        </w:rPr>
        <w:lastRenderedPageBreak/>
        <w:t>Two great Indonesian scholars, Gus Mus (</w:t>
      </w:r>
      <w:proofErr w:type="spellStart"/>
      <w:r w:rsidRPr="00E0754A">
        <w:rPr>
          <w:lang w:eastAsia="en-GB" w:bidi="ar-SA"/>
        </w:rPr>
        <w:t>Nahdlatul</w:t>
      </w:r>
      <w:proofErr w:type="spellEnd"/>
      <w:r w:rsidRPr="00E0754A">
        <w:rPr>
          <w:lang w:eastAsia="en-GB" w:bidi="ar-SA"/>
        </w:rPr>
        <w:t xml:space="preserve"> Ulama) and Quraish Shihab (an expert in Qur'anic Exegesis), shared the view that the monopoly of religious truth from certain groups is the root of intolerance. Shihab, in a national program on television, stated </w:t>
      </w:r>
      <w:r w:rsidRPr="00E0754A">
        <w:t>that:</w:t>
      </w:r>
    </w:p>
    <w:p w14:paraId="5496836E" w14:textId="77777777" w:rsidR="00994D73" w:rsidRPr="00E0754A" w:rsidRDefault="00994D73" w:rsidP="00994D73">
      <w:pPr>
        <w:pStyle w:val="Quote"/>
      </w:pPr>
      <w:r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rPr>
          <w:rStyle w:val="FootnoteReference"/>
        </w:rPr>
        <w:footnoteReference w:id="110"/>
      </w:r>
    </w:p>
    <w:p w14:paraId="2D3CF15F" w14:textId="77777777" w:rsidR="00994D73" w:rsidRPr="00E0754A" w:rsidRDefault="00994D73" w:rsidP="00994D73">
      <w:pPr>
        <w:pStyle w:val="ParagraphNormal"/>
      </w:pPr>
      <w:r w:rsidRPr="00E0754A">
        <w:t>Gus Mus (Ulama from NU) similarly said that:</w:t>
      </w:r>
    </w:p>
    <w:p w14:paraId="16049E42" w14:textId="77777777" w:rsidR="00994D73" w:rsidRPr="00E0754A" w:rsidRDefault="00994D73" w:rsidP="00994D73">
      <w:pPr>
        <w:pStyle w:val="Quote"/>
      </w:pPr>
      <w:r w:rsidRPr="00E0754A">
        <w:t xml:space="preserve">“Imposing an interpretation of the Qur'an is really dangerous, especially by those who refer to themselves as ulama, or not as ordinary people.” </w:t>
      </w:r>
      <w:r w:rsidRPr="00E0754A">
        <w:rPr>
          <w:rStyle w:val="FootnoteReference"/>
        </w:rPr>
        <w:footnoteReference w:id="111"/>
      </w:r>
    </w:p>
    <w:p w14:paraId="4A380E29" w14:textId="77777777" w:rsidR="00994D73" w:rsidRPr="00E0754A" w:rsidRDefault="00994D73" w:rsidP="00994D73">
      <w:pPr>
        <w:pStyle w:val="ParagraphNormal"/>
      </w:pPr>
      <w:r w:rsidRPr="00E0754A">
        <w:t xml:space="preserve">If referring to Hashim </w:t>
      </w:r>
      <w:proofErr w:type="spellStart"/>
      <w:r w:rsidRPr="00E0754A">
        <w:t>Kamali's</w:t>
      </w:r>
      <w:proofErr w:type="spellEnd"/>
      <w:r w:rsidRPr="00E0754A">
        <w:t xml:space="preserve"> view, “God reveals the truth in variety of ways, some explicit and others by allusion, the latter mainly through the modality of the “verse”, to provoke and engage the human intellect </w:t>
      </w:r>
      <w:r w:rsidRPr="00E0754A">
        <w:fldChar w:fldCharType="begin"/>
      </w:r>
      <w:r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Kamali</w:t>
      </w:r>
      <w:proofErr w:type="spellEnd"/>
      <w:r w:rsidRPr="00E0754A">
        <w:rPr>
          <w:rFonts w:cs="Linux Libertine"/>
        </w:rPr>
        <w:t>, 2006)</w:t>
      </w:r>
      <w:r w:rsidRPr="00E0754A">
        <w:fldChar w:fldCharType="end"/>
      </w:r>
      <w:r w:rsidRPr="00E0754A">
        <w:t xml:space="preserve">. </w:t>
      </w:r>
    </w:p>
    <w:p w14:paraId="63841FF9" w14:textId="77777777" w:rsidR="00994D73" w:rsidRPr="00E0754A" w:rsidRDefault="00994D73" w:rsidP="00994D73">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approximately 750 verses, or nearly one-eight of the Qur'an, exhort the readers to study nature, history, the Qur'an itself, and humanity at large.”</w:t>
      </w:r>
      <w:r w:rsidRPr="00E0754A">
        <w:rPr>
          <w:rStyle w:val="FootnoteReference"/>
        </w:rPr>
        <w:t xml:space="preserve"> </w:t>
      </w:r>
      <w:r w:rsidRPr="00E0754A">
        <w:rPr>
          <w:rStyle w:val="FootnoteReference"/>
        </w:rPr>
        <w:footnoteReference w:id="112"/>
      </w:r>
      <w:r w:rsidRPr="00E0754A">
        <w:t xml:space="preserve">  Thus, when </w:t>
      </w:r>
      <w:proofErr w:type="spellStart"/>
      <w:r w:rsidRPr="00E0754A">
        <w:rPr>
          <w:i/>
          <w:iCs/>
        </w:rPr>
        <w:t>Meiliana</w:t>
      </w:r>
      <w:proofErr w:type="spellEnd"/>
      <w:r w:rsidRPr="00E0754A">
        <w:rPr>
          <w:i/>
          <w:iCs/>
        </w:rPr>
        <w:t xml:space="preserve"> </w:t>
      </w:r>
      <w:r w:rsidRPr="00E0754A">
        <w:t xml:space="preserve">challenged the sound of the Adhan, which was too loud, and then said that </w:t>
      </w:r>
      <w:proofErr w:type="spellStart"/>
      <w:r w:rsidRPr="00E0754A">
        <w:rPr>
          <w:i/>
          <w:iCs/>
        </w:rPr>
        <w:t>Meiliana</w:t>
      </w:r>
      <w:proofErr w:type="spellEnd"/>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proofErr w:type="spellStart"/>
      <w:r w:rsidRPr="00E0754A">
        <w:rPr>
          <w:i/>
          <w:iCs/>
        </w:rPr>
        <w:t>Gafatar</w:t>
      </w:r>
      <w:proofErr w:type="spellEnd"/>
      <w:r w:rsidRPr="00E0754A">
        <w:rPr>
          <w:i/>
          <w:iCs/>
        </w:rPr>
        <w:t>.</w:t>
      </w:r>
      <w:r w:rsidRPr="00E0754A">
        <w:t xml:space="preserve"> The attitude of the Indonesian Ulema Council, which issued a heretical fatwa against the </w:t>
      </w:r>
      <w:r w:rsidRPr="00E0754A">
        <w:rPr>
          <w:i/>
          <w:iCs/>
        </w:rPr>
        <w:t xml:space="preserve">Ahmadiyya </w:t>
      </w:r>
      <w:r w:rsidRPr="00E0754A">
        <w:t xml:space="preserve">and </w:t>
      </w:r>
      <w:proofErr w:type="spellStart"/>
      <w:r w:rsidRPr="00E0754A">
        <w:rPr>
          <w:i/>
          <w:iCs/>
        </w:rPr>
        <w:t>Gafatar</w:t>
      </w:r>
      <w:proofErr w:type="spellEnd"/>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proofErr w:type="spellStart"/>
      <w:r w:rsidRPr="00E0754A">
        <w:rPr>
          <w:i/>
          <w:iCs/>
        </w:rPr>
        <w:t>Gafatar</w:t>
      </w:r>
      <w:proofErr w:type="spellEnd"/>
      <w:r w:rsidRPr="00E0754A">
        <w:rPr>
          <w:i/>
          <w:iCs/>
        </w:rPr>
        <w:t>,</w:t>
      </w:r>
      <w:r w:rsidRPr="00E0754A">
        <w:t xml:space="preserve"> which admits that it is not a religious organization and never committed blasphemy as alleged in the </w:t>
      </w:r>
      <w:r w:rsidRPr="00E0754A">
        <w:lastRenderedPageBreak/>
        <w:t>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5ECB6E91" w14:textId="77777777" w:rsidR="00994D73" w:rsidRPr="00E0754A" w:rsidRDefault="00994D73" w:rsidP="00994D73">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113"/>
      </w:r>
      <w:r w:rsidRPr="00E0754A">
        <w:rPr>
          <w:lang w:eastAsia="en-GB" w:bidi="ar-SA"/>
        </w:rPr>
        <w:t xml:space="preserve"> she stated that:</w:t>
      </w:r>
    </w:p>
    <w:p w14:paraId="3D5DAC15" w14:textId="77777777" w:rsidR="00994D73" w:rsidRPr="00E0754A" w:rsidRDefault="00994D73" w:rsidP="00994D73">
      <w:pPr>
        <w:pStyle w:val="Quote"/>
      </w:pPr>
      <w:r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rStyle w:val="FootnoteReference"/>
        </w:rPr>
        <w:footnoteReference w:id="114"/>
      </w:r>
    </w:p>
    <w:p w14:paraId="4D9F81B0" w14:textId="77777777" w:rsidR="00994D73" w:rsidRPr="00E0754A" w:rsidRDefault="00994D73" w:rsidP="00994D73">
      <w:pPr>
        <w:pStyle w:val="ParagraphNormal"/>
        <w:rPr>
          <w:lang w:eastAsia="en-GB" w:bidi="ar-SA"/>
        </w:rPr>
      </w:pPr>
      <w:r w:rsidRPr="00E0754A">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E0754A">
        <w:rPr>
          <w:b/>
          <w:bCs/>
          <w:lang w:eastAsia="en-GB" w:bidi="ar-SA"/>
        </w:rPr>
        <w:t>intentionally committing an act publicly that is basically blasphemy against a religion adhered to in Indonesia</w:t>
      </w:r>
      <w:r w:rsidRPr="00E0754A">
        <w:rPr>
          <w:lang w:eastAsia="en-GB" w:bidi="ar-SA"/>
        </w:rPr>
        <w:t>.”</w:t>
      </w:r>
      <w:r w:rsidRPr="00E0754A">
        <w:rPr>
          <w:rStyle w:val="FootnoteReference"/>
        </w:rPr>
        <w:footnoteReference w:id="115"/>
      </w:r>
      <w:r w:rsidRPr="00E0754A">
        <w:rPr>
          <w:lang w:eastAsia="en-GB" w:bidi="ar-SA"/>
        </w:rPr>
        <w:t xml:space="preserve"> This means that Ahmadiyya followers can't preach their religion in Indonesia if it goes against the mainstream Islam, which is the main religion there. </w:t>
      </w:r>
    </w:p>
    <w:p w14:paraId="7B3F1187" w14:textId="77777777" w:rsidR="00994D73" w:rsidRPr="00E0754A" w:rsidRDefault="00994D73" w:rsidP="00994D73">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E0754A">
        <w:rPr>
          <w:i/>
          <w:iCs/>
        </w:rPr>
        <w:t>Gafatar</w:t>
      </w:r>
      <w:proofErr w:type="spellEnd"/>
      <w:r w:rsidRPr="00E0754A">
        <w:rPr>
          <w:i/>
          <w:iCs/>
        </w:rPr>
        <w:t>,</w:t>
      </w:r>
      <w:r w:rsidRPr="00E0754A">
        <w:t xml:space="preserve"> as an organization that has a </w:t>
      </w:r>
      <w:r w:rsidRPr="00E0754A">
        <w:lastRenderedPageBreak/>
        <w:t xml:space="preserve">license, </w:t>
      </w:r>
      <w:proofErr w:type="spellStart"/>
      <w:r w:rsidRPr="00E0754A">
        <w:rPr>
          <w:i/>
          <w:iCs/>
        </w:rPr>
        <w:t>Gafatar</w:t>
      </w:r>
      <w:proofErr w:type="spellEnd"/>
      <w:r w:rsidRPr="00E0754A">
        <w:rPr>
          <w:i/>
          <w:iCs/>
        </w:rPr>
        <w:t xml:space="preserve">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proofErr w:type="spellStart"/>
      <w:r w:rsidRPr="00E0754A">
        <w:rPr>
          <w:i/>
          <w:iCs/>
        </w:rPr>
        <w:t>Gafatar</w:t>
      </w:r>
      <w:proofErr w:type="spellEnd"/>
      <w:r w:rsidRPr="00E0754A">
        <w:t xml:space="preserve"> and </w:t>
      </w:r>
      <w:proofErr w:type="spellStart"/>
      <w:r w:rsidRPr="00E0754A">
        <w:rPr>
          <w:i/>
          <w:iCs/>
        </w:rPr>
        <w:t>Meiliana</w:t>
      </w:r>
      <w:proofErr w:type="spellEnd"/>
      <w:r w:rsidRPr="00E0754A">
        <w:rPr>
          <w:i/>
          <w:iCs/>
        </w:rPr>
        <w:t>.</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 xml:space="preserve">Ahmadiyya, </w:t>
      </w:r>
      <w:proofErr w:type="spellStart"/>
      <w:r w:rsidRPr="00E0754A">
        <w:rPr>
          <w:i/>
          <w:iCs/>
        </w:rPr>
        <w:t>Gafatar</w:t>
      </w:r>
      <w:proofErr w:type="spellEnd"/>
      <w:r w:rsidRPr="00E0754A">
        <w:rPr>
          <w:i/>
          <w:iCs/>
        </w:rPr>
        <w:t xml:space="preserve">, and </w:t>
      </w:r>
      <w:proofErr w:type="spellStart"/>
      <w:r w:rsidRPr="00E0754A">
        <w:rPr>
          <w:i/>
          <w:iCs/>
        </w:rPr>
        <w:t>Meiliana</w:t>
      </w:r>
      <w:proofErr w:type="spellEnd"/>
      <w:r w:rsidRPr="00E0754A">
        <w:t xml:space="preserve"> followers took place after the MUI Fatwa was issued.</w:t>
      </w:r>
    </w:p>
    <w:p w14:paraId="3D906B05" w14:textId="77777777" w:rsidR="00994D73" w:rsidRPr="00E0754A" w:rsidRDefault="00994D73" w:rsidP="00994D73">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w:t>
      </w:r>
      <w:proofErr w:type="spellStart"/>
      <w:r w:rsidRPr="00E0754A">
        <w:t>favor</w:t>
      </w:r>
      <w:proofErr w:type="spellEnd"/>
      <w:r w:rsidRPr="00E0754A">
        <w:t xml:space="preserve"> the majority predominate. Therefore, </w:t>
      </w:r>
      <w:proofErr w:type="spellStart"/>
      <w:r w:rsidRPr="00E0754A">
        <w:t>amok's</w:t>
      </w:r>
      <w:proofErr w:type="spellEnd"/>
      <w:r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Pr="00E0754A">
        <w:t>Ahmadiyah</w:t>
      </w:r>
      <w:proofErr w:type="spellEnd"/>
      <w:r w:rsidRPr="00E0754A">
        <w:t xml:space="preserve"> and </w:t>
      </w:r>
      <w:proofErr w:type="spellStart"/>
      <w:r w:rsidRPr="00E0754A">
        <w:t>Gafatar</w:t>
      </w:r>
      <w:proofErr w:type="spellEnd"/>
      <w:r w:rsidRPr="00E0754A">
        <w:t xml:space="preserve"> teachings heretical long before a court decision was made. </w:t>
      </w:r>
    </w:p>
    <w:p w14:paraId="686665C5" w14:textId="77777777" w:rsidR="00994D73" w:rsidRPr="00E0754A" w:rsidRDefault="00994D73" w:rsidP="00994D73">
      <w:pPr>
        <w:pStyle w:val="Heading3"/>
        <w:numPr>
          <w:ilvl w:val="2"/>
          <w:numId w:val="21"/>
        </w:numPr>
        <w:ind w:left="709" w:hanging="709"/>
      </w:pPr>
      <w:bookmarkStart w:id="81" w:name="_Toc118302782"/>
      <w:bookmarkStart w:id="82" w:name="_Toc121200591"/>
      <w:r w:rsidRPr="00E0754A">
        <w:t>The state's acquiescence to vigilantism</w:t>
      </w:r>
      <w:bookmarkEnd w:id="81"/>
      <w:bookmarkEnd w:id="82"/>
    </w:p>
    <w:p w14:paraId="3B5B374B" w14:textId="77777777" w:rsidR="00994D73" w:rsidRPr="00E0754A" w:rsidRDefault="00994D73" w:rsidP="00994D73">
      <w:pPr>
        <w:pStyle w:val="ParagraphafSubheader"/>
      </w:pPr>
      <w:r w:rsidRPr="00E0754A">
        <w:t xml:space="preserve">The act of vigilantism is a criminal act that is prohibited by the Indonesia Criminal Code, especially in Article 170 as follow: </w:t>
      </w:r>
    </w:p>
    <w:p w14:paraId="35651455" w14:textId="77777777" w:rsidR="00994D73" w:rsidRPr="00E0754A" w:rsidRDefault="00994D73" w:rsidP="00994D73">
      <w:pPr>
        <w:pStyle w:val="Quote"/>
      </w:pPr>
      <w:r w:rsidRPr="00E0754A">
        <w:t xml:space="preserve">“(1) </w:t>
      </w:r>
      <w:proofErr w:type="spellStart"/>
      <w:r w:rsidRPr="00E0754A">
        <w:t>Barang</w:t>
      </w:r>
      <w:proofErr w:type="spellEnd"/>
      <w:r w:rsidRPr="00E0754A">
        <w:t xml:space="preserve"> </w:t>
      </w:r>
      <w:proofErr w:type="spellStart"/>
      <w:r w:rsidRPr="00E0754A">
        <w:t>siapa</w:t>
      </w:r>
      <w:proofErr w:type="spellEnd"/>
      <w:r w:rsidRPr="00E0754A">
        <w:t xml:space="preserve"> yang </w:t>
      </w:r>
      <w:proofErr w:type="spellStart"/>
      <w:r w:rsidRPr="00E0754A">
        <w:t>dimuka</w:t>
      </w:r>
      <w:proofErr w:type="spellEnd"/>
      <w:r w:rsidRPr="00E0754A">
        <w:t xml:space="preserve"> </w:t>
      </w:r>
      <w:proofErr w:type="spellStart"/>
      <w:r w:rsidRPr="00E0754A">
        <w:t>umum</w:t>
      </w:r>
      <w:proofErr w:type="spellEnd"/>
      <w:r w:rsidRPr="00E0754A">
        <w:t xml:space="preserve"> </w:t>
      </w:r>
      <w:proofErr w:type="spellStart"/>
      <w:r w:rsidRPr="00E0754A">
        <w:t>bersama-sama</w:t>
      </w:r>
      <w:proofErr w:type="spellEnd"/>
      <w:r w:rsidRPr="00E0754A">
        <w:t xml:space="preserve"> </w:t>
      </w:r>
      <w:proofErr w:type="spellStart"/>
      <w:r w:rsidRPr="00E0754A">
        <w:t>melakukan</w:t>
      </w:r>
      <w:proofErr w:type="spellEnd"/>
      <w:r w:rsidRPr="00E0754A">
        <w:t xml:space="preserve"> </w:t>
      </w:r>
      <w:proofErr w:type="spellStart"/>
      <w:r w:rsidRPr="00E0754A">
        <w:t>kekerasan</w:t>
      </w:r>
      <w:proofErr w:type="spellEnd"/>
      <w:r w:rsidRPr="00E0754A">
        <w:t xml:space="preserve"> </w:t>
      </w:r>
      <w:proofErr w:type="spellStart"/>
      <w:r w:rsidRPr="00E0754A">
        <w:t>terhadap</w:t>
      </w:r>
      <w:proofErr w:type="spellEnd"/>
      <w:r w:rsidRPr="00E0754A">
        <w:t xml:space="preserve"> orang </w:t>
      </w:r>
      <w:proofErr w:type="spellStart"/>
      <w:r w:rsidRPr="00E0754A">
        <w:t>atau</w:t>
      </w:r>
      <w:proofErr w:type="spellEnd"/>
      <w:r w:rsidRPr="00E0754A">
        <w:t xml:space="preserve"> </w:t>
      </w:r>
      <w:proofErr w:type="spellStart"/>
      <w:r w:rsidRPr="00E0754A">
        <w:t>barang</w:t>
      </w:r>
      <w:proofErr w:type="spellEnd"/>
      <w:r w:rsidRPr="00E0754A">
        <w:t xml:space="preserve">, </w:t>
      </w:r>
      <w:proofErr w:type="spellStart"/>
      <w:r w:rsidRPr="00E0754A">
        <w:t>dihukum</w:t>
      </w:r>
      <w:proofErr w:type="spellEnd"/>
      <w:r w:rsidRPr="00E0754A">
        <w:t xml:space="preserve"> </w:t>
      </w:r>
      <w:proofErr w:type="spellStart"/>
      <w:r w:rsidRPr="00E0754A">
        <w:t>penjara</w:t>
      </w:r>
      <w:proofErr w:type="spellEnd"/>
      <w:r w:rsidRPr="00E0754A">
        <w:t xml:space="preserve"> </w:t>
      </w:r>
      <w:proofErr w:type="spellStart"/>
      <w:r w:rsidRPr="00E0754A">
        <w:t>selama-</w:t>
      </w:r>
      <w:r w:rsidRPr="00E0754A">
        <w:lastRenderedPageBreak/>
        <w:t>lamanya</w:t>
      </w:r>
      <w:proofErr w:type="spellEnd"/>
      <w:r w:rsidRPr="00E0754A">
        <w:t xml:space="preserve"> lima </w:t>
      </w:r>
      <w:proofErr w:type="spellStart"/>
      <w:r w:rsidRPr="00E0754A">
        <w:t>tahun</w:t>
      </w:r>
      <w:proofErr w:type="spellEnd"/>
      <w:r w:rsidRPr="00E0754A">
        <w:t xml:space="preserve"> </w:t>
      </w:r>
      <w:proofErr w:type="spellStart"/>
      <w:r w:rsidRPr="00E0754A">
        <w:t>enam</w:t>
      </w:r>
      <w:proofErr w:type="spellEnd"/>
      <w:r w:rsidRPr="00E0754A">
        <w:t xml:space="preserve"> </w:t>
      </w:r>
      <w:proofErr w:type="spellStart"/>
      <w:r w:rsidRPr="00E0754A">
        <w:t>bulan</w:t>
      </w:r>
      <w:proofErr w:type="spellEnd"/>
      <w:r w:rsidRPr="00E0754A">
        <w:t>; “[(1) Whoever commits violence against persons or property together in public, shall be sentenced to a maximum imprisonment of five years and six months].</w:t>
      </w:r>
    </w:p>
    <w:p w14:paraId="01C9E3CA" w14:textId="77777777" w:rsidR="00994D73" w:rsidRPr="00E0754A" w:rsidRDefault="00994D73" w:rsidP="00994D73">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393466DE" w14:textId="77777777" w:rsidR="00994D73" w:rsidRPr="00E0754A" w:rsidRDefault="00994D73" w:rsidP="00994D73">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proofErr w:type="spellStart"/>
      <w:r w:rsidRPr="00E0754A">
        <w:rPr>
          <w:i/>
          <w:iCs/>
          <w:lang w:eastAsia="en-GB" w:bidi="ar-SA"/>
        </w:rPr>
        <w:t>Gafatar</w:t>
      </w:r>
      <w:proofErr w:type="spellEnd"/>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w:t>
      </w:r>
      <w:r w:rsidRPr="00E0754A">
        <w:rPr>
          <w:lang w:eastAsia="en-GB" w:bidi="ar-SA"/>
        </w:rPr>
        <w:lastRenderedPageBreak/>
        <w:t>injured and die</w:t>
      </w:r>
      <w:r w:rsidRPr="00E0754A">
        <w:t>.</w:t>
      </w:r>
      <w:r w:rsidRPr="00E0754A">
        <w:rPr>
          <w:rStyle w:val="FootnoteReference"/>
        </w:rPr>
        <w:footnoteReference w:id="116"/>
      </w:r>
      <w:r w:rsidRPr="00E0754A">
        <w:t xml:space="preserve"> The West Kalimantan Police Chief, Inspector General Remigius </w:t>
      </w:r>
      <w:proofErr w:type="spellStart"/>
      <w:r w:rsidRPr="00E0754A">
        <w:t>Sigid</w:t>
      </w:r>
      <w:proofErr w:type="spellEnd"/>
      <w:r w:rsidRPr="00E0754A">
        <w:t xml:space="preserve"> Tri </w:t>
      </w:r>
      <w:proofErr w:type="spellStart"/>
      <w:r w:rsidRPr="00E0754A">
        <w:t>Hardjanto</w:t>
      </w:r>
      <w:proofErr w:type="spellEnd"/>
      <w:r w:rsidRPr="00E0754A">
        <w:t>, explained that:</w:t>
      </w:r>
    </w:p>
    <w:p w14:paraId="2A5B2C1E" w14:textId="77777777" w:rsidR="00994D73" w:rsidRPr="00E0754A" w:rsidRDefault="00994D73" w:rsidP="00994D73">
      <w:pPr>
        <w:pStyle w:val="Quote"/>
      </w:pPr>
      <w:r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rPr>
          <w:rStyle w:val="FootnoteReference"/>
        </w:rPr>
        <w:footnoteReference w:id="117"/>
      </w:r>
    </w:p>
    <w:p w14:paraId="06B840BC" w14:textId="77777777" w:rsidR="00994D73" w:rsidRPr="00E0754A" w:rsidRDefault="00994D73" w:rsidP="00994D73">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w:t>
      </w:r>
      <w:proofErr w:type="spellStart"/>
      <w:r w:rsidRPr="00E0754A">
        <w:rPr>
          <w:lang w:eastAsia="en-GB" w:bidi="ar-SA"/>
        </w:rPr>
        <w:t>Gafatar</w:t>
      </w:r>
      <w:proofErr w:type="spellEnd"/>
      <w:r w:rsidRPr="00E0754A">
        <w:rPr>
          <w:lang w:eastAsia="en-GB" w:bidi="ar-SA"/>
        </w:rPr>
        <w:t xml:space="preserve">,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65982ADC" w14:textId="77777777" w:rsidR="00994D73" w:rsidRPr="00E0754A" w:rsidRDefault="00994D73" w:rsidP="00994D73">
      <w:pPr>
        <w:pStyle w:val="ParagraphNormal"/>
        <w:rPr>
          <w:lang w:eastAsia="en-GB" w:bidi="ar-SA"/>
        </w:rPr>
      </w:pPr>
      <w:r w:rsidRPr="00E0754A">
        <w:rPr>
          <w:lang w:eastAsia="en-GB" w:bidi="ar-SA"/>
        </w:rPr>
        <w:t xml:space="preserve">The Islamic Defenders Front, or FPI, is the hard-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proofErr w:type="spellStart"/>
      <w:r w:rsidRPr="00E0754A">
        <w:rPr>
          <w:i/>
          <w:iCs/>
          <w:lang w:eastAsia="en-GB" w:bidi="ar-SA"/>
        </w:rPr>
        <w:t>Gafatar</w:t>
      </w:r>
      <w:proofErr w:type="spellEnd"/>
      <w:r w:rsidRPr="00E0754A">
        <w:rPr>
          <w:i/>
          <w:iCs/>
          <w:lang w:eastAsia="en-GB" w:bidi="ar-SA"/>
        </w:rPr>
        <w:t>,</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proofErr w:type="spellStart"/>
      <w:r w:rsidRPr="00E0754A">
        <w:rPr>
          <w:i/>
          <w:iCs/>
          <w:lang w:eastAsia="en-GB" w:bidi="ar-SA"/>
        </w:rPr>
        <w:t>Ahok</w:t>
      </w:r>
      <w:proofErr w:type="spellEnd"/>
      <w:r w:rsidRPr="00E0754A">
        <w:rPr>
          <w:i/>
          <w:iCs/>
          <w:lang w:eastAsia="en-GB" w:bidi="ar-SA"/>
        </w:rPr>
        <w:t xml:space="preserve"> </w:t>
      </w:r>
      <w:r w:rsidRPr="00E0754A">
        <w:rPr>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E0754A"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E0754A" w:rsidRDefault="00994D73" w:rsidP="00685CA6">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B48E87B" w14:textId="77777777" w:rsidR="00994D73" w:rsidRPr="00E0754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070B6BF6" w14:textId="77777777" w:rsidR="00994D73" w:rsidRPr="00E0754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994D73" w:rsidRPr="00E0754A"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1F48DB45"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4910AA07"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994D73" w:rsidRPr="00E0754A"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29ABFED"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25C1AB5C"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994D73" w:rsidRPr="00E0754A"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01A745E5"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0931185E"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994D73" w:rsidRPr="00E0754A"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3575C36D"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01D703BE"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994D73" w:rsidRPr="00E0754A"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73FCAB7D"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3F4BCF27"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994D73" w:rsidRPr="00E0754A"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14F59FF8"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2E06BADF"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994D73" w:rsidRPr="00E0754A"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1FB865A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001F6E6A"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w:t>
            </w:r>
            <w:r w:rsidRPr="00E0754A">
              <w:rPr>
                <w:rFonts w:cs="Linux Libertine"/>
                <w:color w:val="252525"/>
                <w:sz w:val="20"/>
                <w:szCs w:val="20"/>
                <w:lang w:eastAsia="en-GB" w:bidi="ar-SA"/>
                <w14:ligatures w14:val="none"/>
                <w14:numSpacing w14:val="default"/>
              </w:rPr>
              <w:lastRenderedPageBreak/>
              <w:t xml:space="preserve">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994D73" w:rsidRPr="00E0754A"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8</w:t>
            </w:r>
          </w:p>
        </w:tc>
        <w:tc>
          <w:tcPr>
            <w:tcW w:w="1836" w:type="dxa"/>
          </w:tcPr>
          <w:p w14:paraId="41868DC7"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61F9EA73"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994D73" w:rsidRPr="00E0754A"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584183A9"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6464C8BA"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994D73" w:rsidRPr="00E0754A"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0</w:t>
            </w:r>
          </w:p>
        </w:tc>
        <w:tc>
          <w:tcPr>
            <w:tcW w:w="1836" w:type="dxa"/>
          </w:tcPr>
          <w:p w14:paraId="58CABCF0"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74BF21D2"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994D73" w:rsidRPr="00E0754A"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0751176"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262B7DF6"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994D73" w:rsidRPr="00E0754A"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671C5589"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50A5DF5"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994D73" w:rsidRPr="00E0754A"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1DCCC2A9"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535485BD"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994D73" w:rsidRPr="00E0754A"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4</w:t>
            </w:r>
          </w:p>
        </w:tc>
        <w:tc>
          <w:tcPr>
            <w:tcW w:w="1836" w:type="dxa"/>
          </w:tcPr>
          <w:p w14:paraId="7DAF5548"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4A67AC7B"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994D73" w:rsidRPr="00E0754A"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2ECFB38"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386E77C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demonstrates pressure on court when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xml:space="preserve"> is in the Appeal court of East Jakarta.</w:t>
            </w:r>
          </w:p>
        </w:tc>
      </w:tr>
      <w:tr w:rsidR="00994D73" w:rsidRPr="00E0754A"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3867421C"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C60058F"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ject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Jakarta Community Movement and FPI Front Siege DKI DPRD Office.</w:t>
            </w:r>
          </w:p>
        </w:tc>
      </w:tr>
      <w:tr w:rsidR="00994D73" w:rsidRPr="00E0754A"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D6ED07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1F3F5FEF"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994D73" w:rsidRPr="00E0754A"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0813F502"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00AB01BB"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9B4C7F1" w14:textId="77777777" w:rsidR="00994D73" w:rsidRPr="00E0754A" w:rsidRDefault="00994D73" w:rsidP="00994D73">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7671E7F" w14:textId="77777777" w:rsidR="00994D73" w:rsidRPr="00E0754A" w:rsidRDefault="00994D73" w:rsidP="00994D73">
      <w:pPr>
        <w:pStyle w:val="ParagraphNormal"/>
        <w:rPr>
          <w:lang w:eastAsia="en-GB" w:bidi="ar-SA"/>
        </w:rPr>
      </w:pPr>
      <w:r w:rsidRPr="00E0754A">
        <w:rPr>
          <w:lang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77777777" w:rsidR="00994D73" w:rsidRPr="00E0754A" w:rsidRDefault="00994D73" w:rsidP="00994D73">
      <w:pPr>
        <w:pStyle w:val="ParagraphNormal"/>
        <w:rPr>
          <w:lang w:eastAsia="en-GB" w:bidi="ar-SA"/>
        </w:rPr>
      </w:pPr>
      <w:r w:rsidRPr="00E0754A">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w:t>
      </w:r>
      <w:r w:rsidRPr="00E0754A">
        <w:rPr>
          <w:lang w:eastAsia="en-GB" w:bidi="ar-SA"/>
        </w:rPr>
        <w:lastRenderedPageBreak/>
        <w:t>it and said that the main evidence shows that forcing people to leave their homes and move is a crime against humanity that goes against Article 7 (1) letter d of the Rome Statute. </w:t>
      </w:r>
    </w:p>
    <w:p w14:paraId="0B6B0C4F" w14:textId="77777777" w:rsidR="0032175F" w:rsidRPr="00E0754A" w:rsidRDefault="0032175F" w:rsidP="00C66F87">
      <w:pPr>
        <w:pStyle w:val="ParagraphNormal"/>
        <w:sectPr w:rsidR="0032175F" w:rsidRPr="00E0754A" w:rsidSect="004D3C04">
          <w:headerReference w:type="even" r:id="rId28"/>
          <w:pgSz w:w="11906" w:h="16838" w:code="9"/>
          <w:pgMar w:top="2126" w:right="1418" w:bottom="1418" w:left="2126" w:header="1418" w:footer="709" w:gutter="0"/>
          <w:cols w:space="708"/>
          <w:docGrid w:linePitch="360"/>
        </w:sectPr>
      </w:pPr>
    </w:p>
    <w:p w14:paraId="38E5864F" w14:textId="5AEE3A53" w:rsidR="007C7EA2" w:rsidRPr="00E0754A" w:rsidRDefault="006565BC" w:rsidP="007C7EA2">
      <w:pPr>
        <w:pStyle w:val="CHAPsStyle14ptBoldCentered"/>
      </w:pPr>
      <w:bookmarkStart w:id="83" w:name="_Toc121200580"/>
      <w:bookmarkStart w:id="84" w:name="_Toc118302770"/>
      <w:r w:rsidRPr="00E0754A">
        <w:lastRenderedPageBreak/>
        <w:t>CHAPTER V</w:t>
      </w:r>
      <w:r w:rsidR="00797866" w:rsidRPr="00E0754A">
        <w:t xml:space="preserve"> </w:t>
      </w:r>
      <w:r w:rsidR="009B0952" w:rsidRPr="00E0754A">
        <w:br/>
      </w:r>
      <w:bookmarkEnd w:id="83"/>
      <w:r w:rsidR="00385ED5" w:rsidRPr="00385ED5">
        <w:t>EXAMINATION OF STATE-RELIGION RELATIONS AS CONSEQUENCE OF THE ENFORCEMENT OF THE A</w:t>
      </w:r>
      <w:r w:rsidR="00385ED5">
        <w:t xml:space="preserve">NTI </w:t>
      </w:r>
      <w:r w:rsidR="00385ED5" w:rsidRPr="00385ED5">
        <w:t>B</w:t>
      </w:r>
      <w:r w:rsidR="00385ED5">
        <w:t xml:space="preserve">LASPHEMY </w:t>
      </w:r>
      <w:r w:rsidR="00385ED5" w:rsidRPr="00385ED5">
        <w:t>L</w:t>
      </w:r>
      <w:r w:rsidR="00385ED5">
        <w:t>AW</w:t>
      </w:r>
      <w:r w:rsidR="00385ED5" w:rsidRPr="00E0754A">
        <w:t xml:space="preserve"> </w:t>
      </w:r>
      <w:r w:rsidR="00151DDC" w:rsidRPr="00E0754A">
        <w:br/>
      </w:r>
      <w:bookmarkEnd w:id="84"/>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5" w:name="_Toc118302771"/>
      <w:bookmarkStart w:id="86" w:name="_Toc121200582"/>
      <w:r w:rsidRPr="00E0754A">
        <w:t>Introduction</w:t>
      </w:r>
      <w:bookmarkEnd w:id="85"/>
      <w:bookmarkEnd w:id="86"/>
    </w:p>
    <w:p w14:paraId="7B7D71DF" w14:textId="77777777" w:rsidR="00385ED5" w:rsidRDefault="00385ED5" w:rsidP="00385ED5">
      <w:pPr>
        <w:pStyle w:val="ParagraphafSubheader"/>
        <w:ind w:firstLine="360"/>
      </w:pPr>
      <w:r>
        <w:t>•</w:t>
      </w:r>
      <w:r>
        <w:tab/>
        <w:t>Brief overview of the relationship between the state and religion in Indonesia</w:t>
      </w:r>
    </w:p>
    <w:p w14:paraId="5F5F5150" w14:textId="68F5D291" w:rsidR="00385ED5" w:rsidRDefault="00385ED5" w:rsidP="00385ED5">
      <w:pPr>
        <w:pStyle w:val="ParagraphafSubheader"/>
        <w:ind w:firstLine="360"/>
      </w:pPr>
      <w:r>
        <w:t>•</w:t>
      </w:r>
      <w:r>
        <w:tab/>
        <w:t>Introduction of the main argument of the chapter: the enforcement of the ABL has impacted the state-religion relationship in Indonesia.</w:t>
      </w:r>
    </w:p>
    <w:p w14:paraId="399C03AE" w14:textId="3145FF7B" w:rsidR="00994D73" w:rsidRDefault="00994D73" w:rsidP="00994D73">
      <w:pPr>
        <w:pStyle w:val="ParagraphNormal"/>
        <w:rPr>
          <w:cs/>
        </w:rPr>
      </w:pPr>
    </w:p>
    <w:p w14:paraId="6566E048" w14:textId="77777777" w:rsidR="00994D73" w:rsidRPr="00994D73" w:rsidRDefault="00994D73" w:rsidP="00994D73">
      <w:pPr>
        <w:pStyle w:val="ParagraphNormal"/>
        <w:rPr>
          <w:rFonts w:hint="cs"/>
        </w:rPr>
      </w:pPr>
    </w:p>
    <w:p w14:paraId="70247970" w14:textId="77777777" w:rsidR="00994D73" w:rsidRPr="00E0754A" w:rsidRDefault="00994D73" w:rsidP="00994D73">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4253A11E" w14:textId="77777777" w:rsidR="00994D73" w:rsidRPr="00E0754A" w:rsidRDefault="00994D73" w:rsidP="00994D73">
      <w:pPr>
        <w:pStyle w:val="ParagraphNormal"/>
      </w:pPr>
      <w:r w:rsidRPr="00E0754A">
        <w:lastRenderedPageBreak/>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E0754A">
        <w:fldChar w:fldCharType="begin"/>
      </w:r>
      <w:r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Nieuwenhuis</w:t>
      </w:r>
      <w:proofErr w:type="spellEnd"/>
      <w:r w:rsidRPr="00E0754A">
        <w:rPr>
          <w:rFonts w:cs="Linux Libertine"/>
        </w:rPr>
        <w:t>, 2012)</w:t>
      </w:r>
      <w:r w:rsidRPr="00E0754A">
        <w:fldChar w:fldCharType="end"/>
      </w:r>
      <w:r w:rsidRPr="00E0754A">
        <w:t xml:space="preserve">. An-Na'im </w:t>
      </w:r>
      <w:r w:rsidRPr="00E0754A">
        <w:fldChar w:fldCharType="begin"/>
      </w:r>
      <w:r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a Muslim scholar and specialist on human rights who analyses state and religious relations in Muslim countries such as Turkey, India, and Indonesia, supported </w:t>
      </w:r>
      <w:proofErr w:type="spellStart"/>
      <w:r w:rsidRPr="00E0754A">
        <w:t>Niuwenhuis's</w:t>
      </w:r>
      <w:proofErr w:type="spellEnd"/>
      <w:r w:rsidRPr="00E0754A">
        <w:t xml:space="preserve"> proposal. An-Na'im thoughts that Muslim countries should reconsider the close link between state and religion (Islam) in order to better preserve the right to religious freedom.</w:t>
      </w:r>
    </w:p>
    <w:p w14:paraId="1D58D73D" w14:textId="77777777" w:rsidR="00994D73" w:rsidRPr="00E0754A" w:rsidRDefault="00994D73" w:rsidP="00994D73">
      <w:pPr>
        <w:pStyle w:val="ParagraphNormal"/>
      </w:pPr>
      <w:r w:rsidRPr="00E0754A">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E0754A" w:rsidRDefault="00994D73" w:rsidP="00994D73">
      <w:pPr>
        <w:pStyle w:val="ParagraphNormal"/>
      </w:pPr>
      <w:r w:rsidRPr="00E0754A">
        <w:t xml:space="preserve">The application of the anti-blasphemy law in the cases of </w:t>
      </w:r>
      <w:proofErr w:type="spellStart"/>
      <w:r w:rsidRPr="00E0754A">
        <w:rPr>
          <w:i/>
          <w:iCs/>
        </w:rPr>
        <w:t>Ahok</w:t>
      </w:r>
      <w:proofErr w:type="spellEnd"/>
      <w:r w:rsidRPr="00E0754A">
        <w:rPr>
          <w:i/>
          <w:iCs/>
        </w:rPr>
        <w:t xml:space="preserve">, </w:t>
      </w:r>
      <w:proofErr w:type="spellStart"/>
      <w:r w:rsidRPr="00E0754A">
        <w:rPr>
          <w:i/>
          <w:iCs/>
        </w:rPr>
        <w:t>Gafatar</w:t>
      </w:r>
      <w:proofErr w:type="spellEnd"/>
      <w:r w:rsidRPr="00E0754A">
        <w:rPr>
          <w:i/>
          <w:iCs/>
        </w:rPr>
        <w:t xml:space="preserve">, </w:t>
      </w:r>
      <w:proofErr w:type="spellStart"/>
      <w:r w:rsidRPr="00E0754A">
        <w:rPr>
          <w:i/>
          <w:iCs/>
        </w:rPr>
        <w:t>Meiliana</w:t>
      </w:r>
      <w:proofErr w:type="spellEnd"/>
      <w:r w:rsidRPr="00E0754A">
        <w:rPr>
          <w:i/>
          <w:iCs/>
        </w:rPr>
        <w:t>,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E0754A" w:rsidRDefault="00994D73" w:rsidP="00994D73">
      <w:pPr>
        <w:pStyle w:val="ParagraphNormal"/>
      </w:pPr>
      <w:r w:rsidRPr="00E0754A">
        <w:lastRenderedPageBreak/>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Pr="00E0754A">
        <w:fldChar w:fldCharType="begin"/>
      </w:r>
      <w:r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E0754A" w:rsidRDefault="00994D73" w:rsidP="00994D73">
      <w:pPr>
        <w:pStyle w:val="ParagraphNormal"/>
      </w:pPr>
      <w:r w:rsidRPr="00E0754A">
        <w:t xml:space="preserve">Second, Abdul Karim </w:t>
      </w:r>
      <w:r w:rsidRPr="00E0754A">
        <w:fldChar w:fldCharType="begin"/>
      </w:r>
      <w:r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E0754A">
        <w:fldChar w:fldCharType="separate"/>
      </w:r>
      <w:r w:rsidRPr="00E0754A">
        <w:rPr>
          <w:rFonts w:cs="Linux Libertine"/>
        </w:rPr>
        <w:t>(2005)</w:t>
      </w:r>
      <w:r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E0754A" w:rsidRDefault="00994D73" w:rsidP="00994D73">
      <w:pPr>
        <w:pStyle w:val="Quote"/>
      </w:pPr>
      <w:r w:rsidRPr="00E0754A">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E0754A" w:rsidRDefault="00994D73" w:rsidP="00994D73">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w:t>
      </w:r>
      <w:r w:rsidRPr="00E0754A">
        <w:lastRenderedPageBreak/>
        <w:t>crucial in order to offer a clearer picture of whether the argument that Indonesia a religious state is not, but a religious state, is accurate or not.</w:t>
      </w:r>
    </w:p>
    <w:p w14:paraId="7F45CAFE" w14:textId="77777777" w:rsidR="00994D73" w:rsidRPr="00E0754A" w:rsidRDefault="00994D73" w:rsidP="00994D73">
      <w:pPr>
        <w:pStyle w:val="ParagraphNormal"/>
      </w:pPr>
      <w:r w:rsidRPr="00E0754A">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Default="00385ED5" w:rsidP="0032175F">
      <w:pPr>
        <w:pStyle w:val="ParagraphafSubheader"/>
      </w:pPr>
    </w:p>
    <w:p w14:paraId="5E134489" w14:textId="31DD96F8" w:rsidR="005E4009" w:rsidRDefault="00385ED5">
      <w:pPr>
        <w:pStyle w:val="Heading2"/>
        <w:numPr>
          <w:ilvl w:val="1"/>
          <w:numId w:val="21"/>
        </w:numPr>
      </w:pPr>
      <w:bookmarkStart w:id="87" w:name="_Toc118302773"/>
      <w:r w:rsidRPr="00385ED5">
        <w:t>Legal Framework of State-Religion Relations in Indonesia</w:t>
      </w:r>
    </w:p>
    <w:p w14:paraId="35BDA247" w14:textId="47073FF4" w:rsidR="00385ED5" w:rsidRDefault="00385ED5" w:rsidP="00385ED5">
      <w:pPr>
        <w:pStyle w:val="ParagraphafSubheader"/>
      </w:pPr>
    </w:p>
    <w:p w14:paraId="63BFA6AB" w14:textId="77777777" w:rsidR="00385ED5" w:rsidRDefault="00385ED5" w:rsidP="00385ED5">
      <w:pPr>
        <w:pStyle w:val="ParagraphNormal"/>
      </w:pPr>
      <w:r>
        <w:t>•</w:t>
      </w:r>
      <w:r>
        <w:tab/>
        <w:t>An overview of the Indonesian Constitution and its provisions on religion</w:t>
      </w:r>
    </w:p>
    <w:p w14:paraId="7C2D5C63" w14:textId="2BE086F0" w:rsidR="00385ED5" w:rsidRDefault="00385ED5" w:rsidP="00385ED5">
      <w:pPr>
        <w:pStyle w:val="ParagraphNormal"/>
      </w:pPr>
      <w:r>
        <w:t>•</w:t>
      </w:r>
      <w:r>
        <w:tab/>
        <w:t>Examination of relevant laws and regulations related to state-religion relations in Indonesia, such as the Law on Religious Harmony and the Law on Freedom of Religion.</w:t>
      </w:r>
    </w:p>
    <w:p w14:paraId="67218E17" w14:textId="77777777" w:rsidR="00994D73" w:rsidRPr="00E0754A" w:rsidRDefault="00994D73" w:rsidP="00994D73">
      <w:pPr>
        <w:pStyle w:val="ParagraphafSubheader"/>
      </w:pPr>
      <w:r w:rsidRPr="00E0754A">
        <w:t xml:space="preserve">This study examines the link between religion and politics from a theoretical standpoint. This notion is also known as the relationship between church and the state in certain publications </w:t>
      </w:r>
      <w:r w:rsidRPr="00E0754A">
        <w:fldChar w:fldCharType="begin"/>
      </w:r>
      <w:r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E0754A">
        <w:fldChar w:fldCharType="separate"/>
      </w:r>
      <w:r w:rsidRPr="00E0754A">
        <w:rPr>
          <w:rFonts w:cs="Linux Libertine"/>
        </w:rPr>
        <w:t>(An-</w:t>
      </w:r>
      <w:proofErr w:type="spellStart"/>
      <w:r w:rsidRPr="00E0754A">
        <w:rPr>
          <w:rFonts w:cs="Linux Libertine"/>
        </w:rPr>
        <w:t>Naim</w:t>
      </w:r>
      <w:proofErr w:type="spellEnd"/>
      <w:r w:rsidRPr="00E0754A">
        <w:rPr>
          <w:rFonts w:cs="Linux Libertine"/>
        </w:rPr>
        <w:t xml:space="preserve">, 2008; Durham and </w:t>
      </w:r>
      <w:proofErr w:type="spellStart"/>
      <w:r w:rsidRPr="00E0754A">
        <w:rPr>
          <w:rFonts w:cs="Linux Libertine"/>
        </w:rPr>
        <w:t>Scharffs</w:t>
      </w:r>
      <w:proofErr w:type="spellEnd"/>
      <w:r w:rsidRPr="00E0754A">
        <w:rPr>
          <w:rFonts w:cs="Linux Libertine"/>
        </w:rPr>
        <w:t>, 2019; Salim et al., 2003)</w:t>
      </w:r>
      <w:r w:rsidRPr="00E0754A">
        <w:fldChar w:fldCharType="end"/>
      </w:r>
      <w:r w:rsidRPr="00E0754A">
        <w:t xml:space="preserve">.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0D54EC50" w14:textId="77777777" w:rsidR="00994D73" w:rsidRPr="00E0754A" w:rsidRDefault="00994D73" w:rsidP="00994D73">
      <w:pPr>
        <w:pStyle w:val="ParagraphNormal"/>
      </w:pPr>
      <w:r w:rsidRPr="00E0754A">
        <w:lastRenderedPageBreak/>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E0754A" w:rsidRDefault="00994D73" w:rsidP="00994D73">
      <w:pPr>
        <w:pStyle w:val="ParagraphNormal"/>
      </w:pPr>
      <w:r w:rsidRPr="00E0754A">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E0754A" w:rsidRDefault="00994D73" w:rsidP="00994D73">
      <w:pPr>
        <w:pStyle w:val="ParagraphNormal"/>
      </w:pPr>
      <w:r w:rsidRPr="00E0754A">
        <w:t xml:space="preserve">People often believe that a high degree of religious freedom corresponds with a low degree of religion-state identity, or a low degree of religious freedom correlates with a high degree of religion-state identification </w:t>
      </w:r>
      <w:r w:rsidRPr="00E0754A">
        <w:fldChar w:fldCharType="begin"/>
      </w:r>
      <w:r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 xml:space="preserve">(Durham and </w:t>
      </w:r>
      <w:proofErr w:type="spellStart"/>
      <w:r w:rsidRPr="00E0754A">
        <w:rPr>
          <w:rFonts w:cs="Linux Libertine"/>
        </w:rPr>
        <w:t>Scharffs</w:t>
      </w:r>
      <w:proofErr w:type="spellEnd"/>
      <w:r w:rsidRPr="00E0754A">
        <w:rPr>
          <w:rFonts w:cs="Linux Libertine"/>
        </w:rPr>
        <w:t>, 2019)</w:t>
      </w:r>
      <w:r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w:t>
      </w:r>
      <w:proofErr w:type="spellStart"/>
      <w:r w:rsidRPr="00E0754A">
        <w:t>FoRB</w:t>
      </w:r>
      <w:proofErr w:type="spellEnd"/>
      <w:r w:rsidRPr="00E0754A">
        <w:t xml:space="preserve">,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w:t>
      </w:r>
      <w:r w:rsidRPr="00E0754A">
        <w:lastRenderedPageBreak/>
        <w:t>enforcement in Indonesia is influenced by political manipulation of religions and populism has an effect on violations of the right to religious freedom.</w:t>
      </w:r>
    </w:p>
    <w:p w14:paraId="5FA56506" w14:textId="77777777" w:rsidR="00994D73" w:rsidRPr="00385ED5" w:rsidRDefault="00994D73" w:rsidP="00385ED5">
      <w:pPr>
        <w:pStyle w:val="ParagraphNormal"/>
      </w:pPr>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bookmarkEnd w:id="87"/>
    <w:p w14:paraId="08E32FFC" w14:textId="54253135" w:rsidR="001B2C5A" w:rsidRDefault="009A6FD1" w:rsidP="00A408D1">
      <w:pPr>
        <w:pStyle w:val="Heading2"/>
        <w:numPr>
          <w:ilvl w:val="1"/>
          <w:numId w:val="21"/>
        </w:numPr>
      </w:pPr>
      <w:r>
        <w:t xml:space="preserve"> </w:t>
      </w:r>
      <w:r w:rsidR="00385ED5" w:rsidRPr="00385ED5">
        <w:t>Realities of State-Religion Relations in Indonesia</w:t>
      </w:r>
    </w:p>
    <w:p w14:paraId="30D8FA2F" w14:textId="77777777" w:rsidR="00385ED5" w:rsidRDefault="00385ED5" w:rsidP="00385ED5">
      <w:pPr>
        <w:pStyle w:val="ParagraphafSubheader"/>
      </w:pPr>
      <w:r>
        <w:t>•</w:t>
      </w:r>
      <w:r>
        <w:tab/>
        <w:t>Analysis of the practical implementation of the legal framework of state-religion relations in Indonesia</w:t>
      </w:r>
    </w:p>
    <w:p w14:paraId="0E697656" w14:textId="71CC133E" w:rsidR="00385ED5" w:rsidRDefault="00385ED5" w:rsidP="00385ED5">
      <w:pPr>
        <w:pStyle w:val="ParagraphafSubheader"/>
      </w:pPr>
      <w:r>
        <w:t>•</w:t>
      </w:r>
      <w:r>
        <w:tab/>
        <w:t>Examination of the extent to which the Indonesian government has upheld the principles of religious freedom and harmony in practice</w:t>
      </w:r>
    </w:p>
    <w:p w14:paraId="0D8EAD69" w14:textId="77777777" w:rsidR="00994D73" w:rsidRPr="00E0754A" w:rsidRDefault="00994D73" w:rsidP="00994D73">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E0754A" w:rsidRDefault="00994D73" w:rsidP="00994D73">
      <w:pPr>
        <w:pStyle w:val="ParagraphNormal"/>
      </w:pPr>
      <w:r w:rsidRPr="00E0754A">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E0754A" w14:paraId="7CC63FC3" w14:textId="77777777" w:rsidTr="00685CA6">
        <w:tc>
          <w:tcPr>
            <w:tcW w:w="1838" w:type="dxa"/>
          </w:tcPr>
          <w:p w14:paraId="7EDA5B09" w14:textId="77777777" w:rsidR="00994D73" w:rsidRPr="00E0754A" w:rsidRDefault="00994D73" w:rsidP="00685CA6">
            <w:pPr>
              <w:jc w:val="center"/>
              <w:rPr>
                <w:bCs/>
                <w:sz w:val="20"/>
                <w:szCs w:val="20"/>
              </w:rPr>
            </w:pPr>
          </w:p>
        </w:tc>
        <w:tc>
          <w:tcPr>
            <w:tcW w:w="2430" w:type="dxa"/>
          </w:tcPr>
          <w:p w14:paraId="19E35D29" w14:textId="77777777" w:rsidR="00994D73" w:rsidRPr="00E0754A" w:rsidRDefault="00994D73" w:rsidP="00685CA6">
            <w:pPr>
              <w:jc w:val="center"/>
              <w:rPr>
                <w:bCs/>
                <w:sz w:val="20"/>
                <w:szCs w:val="20"/>
              </w:rPr>
            </w:pPr>
            <w:r w:rsidRPr="00E0754A">
              <w:rPr>
                <w:bCs/>
                <w:sz w:val="20"/>
                <w:szCs w:val="20"/>
              </w:rPr>
              <w:t>Before Amendment of the 1945 Constitution</w:t>
            </w:r>
          </w:p>
          <w:p w14:paraId="4279AF28" w14:textId="77777777" w:rsidR="00994D73" w:rsidRPr="00E0754A" w:rsidRDefault="00994D73" w:rsidP="00685CA6">
            <w:pPr>
              <w:jc w:val="center"/>
              <w:rPr>
                <w:bCs/>
                <w:sz w:val="20"/>
                <w:szCs w:val="20"/>
              </w:rPr>
            </w:pPr>
            <w:r w:rsidRPr="00E0754A">
              <w:rPr>
                <w:bCs/>
                <w:sz w:val="20"/>
                <w:szCs w:val="20"/>
              </w:rPr>
              <w:t>(1945 to 1998)</w:t>
            </w:r>
          </w:p>
        </w:tc>
        <w:tc>
          <w:tcPr>
            <w:tcW w:w="3060" w:type="dxa"/>
          </w:tcPr>
          <w:p w14:paraId="51417363" w14:textId="77777777" w:rsidR="00994D73" w:rsidRPr="00E0754A" w:rsidRDefault="00994D73" w:rsidP="00685CA6">
            <w:pPr>
              <w:jc w:val="center"/>
              <w:rPr>
                <w:bCs/>
                <w:sz w:val="20"/>
                <w:szCs w:val="20"/>
              </w:rPr>
            </w:pPr>
            <w:r w:rsidRPr="00E0754A">
              <w:rPr>
                <w:bCs/>
                <w:sz w:val="20"/>
                <w:szCs w:val="20"/>
              </w:rPr>
              <w:t>After the Amendment of 1945 Constitution</w:t>
            </w:r>
          </w:p>
          <w:p w14:paraId="56F47F58" w14:textId="77777777" w:rsidR="00994D73" w:rsidRPr="00E0754A" w:rsidRDefault="00994D73" w:rsidP="00685CA6">
            <w:pPr>
              <w:jc w:val="center"/>
              <w:rPr>
                <w:bCs/>
                <w:sz w:val="20"/>
                <w:szCs w:val="20"/>
              </w:rPr>
            </w:pPr>
            <w:r w:rsidRPr="00E0754A">
              <w:rPr>
                <w:bCs/>
                <w:sz w:val="20"/>
                <w:szCs w:val="20"/>
              </w:rPr>
              <w:t>(1998 to 2021)</w:t>
            </w:r>
          </w:p>
        </w:tc>
      </w:tr>
      <w:tr w:rsidR="00994D73" w:rsidRPr="00E0754A" w14:paraId="53A2C5D1" w14:textId="77777777" w:rsidTr="00685CA6">
        <w:tc>
          <w:tcPr>
            <w:tcW w:w="1838" w:type="dxa"/>
          </w:tcPr>
          <w:p w14:paraId="5C891226" w14:textId="77777777" w:rsidR="00994D73" w:rsidRPr="00E0754A" w:rsidRDefault="00994D73" w:rsidP="00685CA6">
            <w:pPr>
              <w:rPr>
                <w:bCs/>
                <w:sz w:val="20"/>
                <w:szCs w:val="20"/>
              </w:rPr>
            </w:pPr>
            <w:r w:rsidRPr="00E0754A">
              <w:rPr>
                <w:bCs/>
                <w:sz w:val="20"/>
                <w:szCs w:val="20"/>
              </w:rPr>
              <w:t xml:space="preserve">Number of Criminalization of blasphemy case </w:t>
            </w:r>
          </w:p>
        </w:tc>
        <w:tc>
          <w:tcPr>
            <w:tcW w:w="2430" w:type="dxa"/>
          </w:tcPr>
          <w:p w14:paraId="118A34D1" w14:textId="77777777" w:rsidR="00994D73" w:rsidRPr="00E0754A" w:rsidRDefault="00994D73" w:rsidP="00685CA6">
            <w:pPr>
              <w:rPr>
                <w:bCs/>
                <w:sz w:val="20"/>
                <w:szCs w:val="20"/>
              </w:rPr>
            </w:pPr>
            <w:r w:rsidRPr="00E0754A">
              <w:rPr>
                <w:bCs/>
                <w:sz w:val="20"/>
                <w:szCs w:val="20"/>
              </w:rPr>
              <w:t xml:space="preserve">             </w:t>
            </w:r>
          </w:p>
          <w:p w14:paraId="7E18F6CF" w14:textId="77777777" w:rsidR="00994D73" w:rsidRPr="00E0754A" w:rsidRDefault="00994D73" w:rsidP="00685CA6">
            <w:pPr>
              <w:jc w:val="center"/>
              <w:rPr>
                <w:bCs/>
                <w:sz w:val="20"/>
                <w:szCs w:val="20"/>
              </w:rPr>
            </w:pPr>
            <w:r w:rsidRPr="00E0754A">
              <w:rPr>
                <w:bCs/>
                <w:sz w:val="20"/>
                <w:szCs w:val="20"/>
              </w:rPr>
              <w:t>3</w:t>
            </w:r>
          </w:p>
          <w:p w14:paraId="1EC16EF1" w14:textId="77777777" w:rsidR="00994D73" w:rsidRPr="00E0754A" w:rsidRDefault="00994D73" w:rsidP="00685CA6">
            <w:pPr>
              <w:rPr>
                <w:bCs/>
                <w:sz w:val="20"/>
                <w:szCs w:val="20"/>
              </w:rPr>
            </w:pPr>
          </w:p>
          <w:p w14:paraId="7DC9E43F" w14:textId="77777777" w:rsidR="00994D73" w:rsidRPr="00E0754A" w:rsidRDefault="00994D73" w:rsidP="00685CA6">
            <w:pPr>
              <w:rPr>
                <w:bCs/>
                <w:sz w:val="20"/>
                <w:szCs w:val="20"/>
              </w:rPr>
            </w:pPr>
          </w:p>
        </w:tc>
        <w:tc>
          <w:tcPr>
            <w:tcW w:w="3060" w:type="dxa"/>
          </w:tcPr>
          <w:p w14:paraId="454636C7" w14:textId="77777777" w:rsidR="00994D73" w:rsidRPr="00E0754A" w:rsidRDefault="00994D73" w:rsidP="00685CA6">
            <w:pPr>
              <w:rPr>
                <w:bCs/>
                <w:sz w:val="20"/>
                <w:szCs w:val="20"/>
              </w:rPr>
            </w:pPr>
            <w:r w:rsidRPr="00E0754A">
              <w:rPr>
                <w:bCs/>
                <w:sz w:val="20"/>
                <w:szCs w:val="20"/>
              </w:rPr>
              <w:t xml:space="preserve">  </w:t>
            </w:r>
          </w:p>
          <w:p w14:paraId="31B04DBB" w14:textId="77777777" w:rsidR="00994D73" w:rsidRPr="00E0754A" w:rsidRDefault="00994D73" w:rsidP="00685CA6">
            <w:pPr>
              <w:jc w:val="center"/>
              <w:rPr>
                <w:bCs/>
                <w:sz w:val="20"/>
                <w:szCs w:val="20"/>
              </w:rPr>
            </w:pPr>
            <w:r w:rsidRPr="00E0754A">
              <w:rPr>
                <w:bCs/>
                <w:sz w:val="20"/>
                <w:szCs w:val="20"/>
              </w:rPr>
              <w:t>67</w:t>
            </w:r>
          </w:p>
        </w:tc>
      </w:tr>
    </w:tbl>
    <w:p w14:paraId="268BB653" w14:textId="77777777" w:rsidR="00994D73" w:rsidRPr="00E0754A" w:rsidRDefault="00994D73" w:rsidP="00994D73">
      <w:pPr>
        <w:pStyle w:val="ParagraphNormal"/>
        <w:rPr>
          <w:sz w:val="20"/>
          <w:szCs w:val="28"/>
        </w:rPr>
      </w:pPr>
      <w:r w:rsidRPr="00E0754A">
        <w:rPr>
          <w:sz w:val="20"/>
          <w:szCs w:val="28"/>
        </w:rPr>
        <w:t>Sources: Cited from various sources.</w:t>
      </w:r>
    </w:p>
    <w:p w14:paraId="58DE47FF" w14:textId="77777777" w:rsidR="00994D73" w:rsidRPr="00E0754A" w:rsidRDefault="00994D73" w:rsidP="00994D73">
      <w:pPr>
        <w:pStyle w:val="ParagraphNormal"/>
      </w:pPr>
      <w:bookmarkStart w:id="88"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w:t>
      </w:r>
      <w:r w:rsidRPr="00E0754A">
        <w:lastRenderedPageBreak/>
        <w:t xml:space="preserve">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E0754A" w:rsidRDefault="00994D73" w:rsidP="00994D73">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E0754A" w:rsidRDefault="00994D73" w:rsidP="00994D73">
      <w:pPr>
        <w:pStyle w:val="ParagraphNormal"/>
        <w:ind w:firstLine="0"/>
        <w:rPr>
          <w:b/>
          <w:bCs/>
        </w:rPr>
      </w:pPr>
      <w:r w:rsidRPr="00E0754A">
        <w:rPr>
          <w:b/>
          <w:bCs/>
        </w:rPr>
        <w:t xml:space="preserve">6.3.2 Anti-Blasphemy Law Favours to Established religions </w:t>
      </w:r>
      <w:bookmarkEnd w:id="88"/>
    </w:p>
    <w:p w14:paraId="71D3ECFA" w14:textId="77777777" w:rsidR="00994D73" w:rsidRPr="00E0754A" w:rsidRDefault="00994D73" w:rsidP="00994D73">
      <w:pPr>
        <w:pStyle w:val="ParagraphNormal"/>
      </w:pPr>
      <w:r w:rsidRPr="00E0754A">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E0754A" w:rsidRDefault="00994D73" w:rsidP="00994D73">
      <w:pPr>
        <w:pStyle w:val="ParagraphNormal"/>
      </w:pPr>
      <w:r w:rsidRPr="00E0754A">
        <w:t>President Soekarno signed the IABL in 1965.</w:t>
      </w:r>
      <w:r w:rsidRPr="00E0754A">
        <w:rPr>
          <w:rStyle w:val="FootnoteReference"/>
        </w:rPr>
        <w:t xml:space="preserve"> </w:t>
      </w:r>
      <w:r w:rsidRPr="00E0754A">
        <w:rPr>
          <w:rStyle w:val="FootnoteReference"/>
        </w:rPr>
        <w:footnoteReference w:id="118"/>
      </w:r>
      <w:r w:rsidRPr="00E0754A">
        <w:t xml:space="preserve"> It was designed to decrease social friction between conservative people and non-religious belief groups and atheists  who were in opposition to Pancasila and posed a threat to the protected religion, national </w:t>
      </w:r>
      <w:r w:rsidRPr="00E0754A">
        <w:lastRenderedPageBreak/>
        <w:t xml:space="preserve">security, and national disintegration </w:t>
      </w:r>
      <w:r w:rsidRPr="00E0754A">
        <w:fldChar w:fldCharType="begin"/>
      </w:r>
      <w:r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Sihombing</w:t>
      </w:r>
      <w:proofErr w:type="spellEnd"/>
      <w:r w:rsidRPr="00E0754A">
        <w:rPr>
          <w:rFonts w:cs="Linux Libertine"/>
        </w:rPr>
        <w:t>, 2008)</w:t>
      </w:r>
      <w:r w:rsidRPr="00E0754A">
        <w:fldChar w:fldCharType="end"/>
      </w:r>
      <w:r w:rsidRPr="00E0754A">
        <w:t>.</w:t>
      </w:r>
      <w:r w:rsidRPr="00E0754A">
        <w:rPr>
          <w:rStyle w:val="FootnoteReference"/>
        </w:rPr>
        <w:footnoteReference w:id="119"/>
      </w:r>
      <w:r w:rsidRPr="00E0754A">
        <w:t xml:space="preserve">  The events of the communist revolution of 1965 became a terrible chapter in Indonesian history, and the people did not want a similar catastrophe to occur again </w:t>
      </w:r>
      <w:r w:rsidRPr="00E0754A">
        <w:fldChar w:fldCharType="begin"/>
      </w:r>
      <w:r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Arief</w:t>
      </w:r>
      <w:proofErr w:type="spellEnd"/>
      <w:r w:rsidRPr="00E0754A">
        <w:rPr>
          <w:rFonts w:cs="Linux Libertine"/>
        </w:rPr>
        <w:t>, 2012)</w:t>
      </w:r>
      <w:r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120"/>
      </w:r>
      <w:r w:rsidRPr="00E0754A">
        <w:t xml:space="preserve">  The 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New Order” period was altered at that time.</w:t>
      </w:r>
      <w:r w:rsidRPr="00E0754A">
        <w:rPr>
          <w:rStyle w:val="FootnoteReference"/>
        </w:rPr>
        <w:t xml:space="preserve"> </w:t>
      </w:r>
      <w:r w:rsidRPr="00E0754A">
        <w:rPr>
          <w:rStyle w:val="FootnoteReference"/>
        </w:rPr>
        <w:footnoteReference w:id="121"/>
      </w:r>
    </w:p>
    <w:p w14:paraId="61B60A0C" w14:textId="77777777" w:rsidR="00994D73" w:rsidRPr="00E0754A" w:rsidRDefault="00994D73" w:rsidP="00994D73">
      <w:pPr>
        <w:pStyle w:val="ParagraphNormal"/>
      </w:pPr>
      <w:r w:rsidRPr="00E0754A">
        <w:t>As stated previously, Soekarno signed the President Stipulation in 1965,</w:t>
      </w:r>
      <w:r w:rsidRPr="00E0754A">
        <w:rPr>
          <w:rStyle w:val="FootnoteReference"/>
        </w:rPr>
        <w:footnoteReference w:id="122"/>
      </w:r>
      <w:r w:rsidRPr="00E0754A">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E0754A">
        <w:fldChar w:fldCharType="begin"/>
      </w:r>
      <w:r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E0754A">
        <w:fldChar w:fldCharType="separate"/>
      </w:r>
      <w:r w:rsidRPr="00E0754A">
        <w:rPr>
          <w:rFonts w:cs="Linux Libertine"/>
        </w:rPr>
        <w:t>(Fenton, 2016)</w:t>
      </w:r>
      <w:r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123"/>
      </w:r>
      <w:r w:rsidRPr="00E0754A">
        <w:t xml:space="preserve">  However, this does not imply that the government prohibits Baha'i, Shinto, Jewish, and other religions. After the Reformation Period, </w:t>
      </w:r>
      <w:r w:rsidRPr="00E0754A">
        <w:lastRenderedPageBreak/>
        <w:t>under the presidency of Gus Dur, these five recognized faiths become six with the addition of Confucianism.</w:t>
      </w:r>
    </w:p>
    <w:p w14:paraId="1FAC57DC" w14:textId="77777777" w:rsidR="00994D73" w:rsidRPr="00E0754A" w:rsidRDefault="00994D73" w:rsidP="00994D73">
      <w:pPr>
        <w:pStyle w:val="ParagraphNormal"/>
      </w:pPr>
      <w:r w:rsidRPr="00E0754A">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E0754A">
        <w:fldChar w:fldCharType="begin"/>
      </w:r>
      <w:r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Nalle</w:t>
      </w:r>
      <w:proofErr w:type="spellEnd"/>
      <w:r w:rsidRPr="00E0754A">
        <w:rPr>
          <w:rFonts w:cs="Linux Libertine"/>
        </w:rPr>
        <w:t>, 2017)</w:t>
      </w:r>
      <w:r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124"/>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E0754A">
        <w:fldChar w:fldCharType="begin"/>
      </w:r>
      <w:r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Sezgin</w:t>
      </w:r>
      <w:proofErr w:type="spellEnd"/>
      <w:r w:rsidRPr="00E0754A">
        <w:rPr>
          <w:rFonts w:cs="Linux Libertine"/>
          <w:szCs w:val="24"/>
        </w:rPr>
        <w:t xml:space="preserve"> and </w:t>
      </w:r>
      <w:proofErr w:type="spellStart"/>
      <w:r w:rsidRPr="00E0754A">
        <w:rPr>
          <w:rFonts w:cs="Linux Libertine"/>
          <w:szCs w:val="24"/>
        </w:rPr>
        <w:t>Künkler</w:t>
      </w:r>
      <w:proofErr w:type="spellEnd"/>
      <w:r w:rsidRPr="00E0754A">
        <w:rPr>
          <w:rFonts w:cs="Linux Libertine"/>
          <w:szCs w:val="24"/>
        </w:rPr>
        <w:t>, 2014)</w:t>
      </w:r>
      <w:r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31B3632C" w14:textId="77777777" w:rsidR="00994D73" w:rsidRPr="00E0754A" w:rsidRDefault="00994D73" w:rsidP="00994D73">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w:t>
      </w:r>
      <w:r w:rsidRPr="00E0754A">
        <w:lastRenderedPageBreak/>
        <w:t>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E0754A" w:rsidRDefault="00994D73" w:rsidP="00994D73">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E0754A" w:rsidRDefault="00994D73" w:rsidP="00994D73">
      <w:pPr>
        <w:pStyle w:val="ParagraphNormal"/>
      </w:pPr>
      <w:r w:rsidRPr="00E0754A">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E0754A">
        <w:t>Ahok</w:t>
      </w:r>
      <w:proofErr w:type="spellEnd"/>
      <w:r w:rsidRPr="00E0754A">
        <w:t xml:space="preserve"> identifies himself a Christian. Christianity is one of Indonesia's six predominant faiths. However, as a result of animosity, the Anti-Defamation Law has been utilized as a political instrument to punish </w:t>
      </w:r>
      <w:proofErr w:type="spellStart"/>
      <w:r w:rsidRPr="00E0754A">
        <w:t>Ahok</w:t>
      </w:r>
      <w:proofErr w:type="spellEnd"/>
      <w:r w:rsidRPr="00E0754A">
        <w:t xml:space="preserve">. </w:t>
      </w:r>
      <w:proofErr w:type="spellStart"/>
      <w:r w:rsidRPr="00E0754A">
        <w:t>Meiliana</w:t>
      </w:r>
      <w:proofErr w:type="spellEnd"/>
      <w:r w:rsidRPr="00E0754A">
        <w:t xml:space="preserve"> is also a Buddhist, which is one of the six major faiths practiced in Indonesia. </w:t>
      </w:r>
      <w:proofErr w:type="spellStart"/>
      <w:r w:rsidRPr="00E0754A">
        <w:t>Meiliana</w:t>
      </w:r>
      <w:proofErr w:type="spellEnd"/>
      <w:r w:rsidRPr="00E0754A">
        <w:t xml:space="preserve"> is likewise a target of blasphemy law enforcement, like </w:t>
      </w:r>
      <w:proofErr w:type="spellStart"/>
      <w:r w:rsidRPr="00E0754A">
        <w:t>Ahok</w:t>
      </w:r>
      <w:proofErr w:type="spellEnd"/>
      <w:r w:rsidRPr="00E0754A">
        <w:t xml:space="preserve">.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w:t>
      </w:r>
      <w:r w:rsidRPr="00E0754A">
        <w:lastRenderedPageBreak/>
        <w:t>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E0754A" w:rsidRDefault="00994D73" w:rsidP="00994D73">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125"/>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E0754A" w:rsidRDefault="00994D73" w:rsidP="00994D73">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126"/>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E0754A">
        <w:t>Gafatar</w:t>
      </w:r>
      <w:proofErr w:type="spellEnd"/>
      <w:r w:rsidRPr="00E0754A">
        <w:t xml:space="preserve"> members.</w:t>
      </w:r>
    </w:p>
    <w:p w14:paraId="60BF6582" w14:textId="77777777" w:rsidR="00994D73" w:rsidRPr="00E0754A" w:rsidRDefault="00994D73" w:rsidP="00994D73">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127"/>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w:t>
      </w:r>
      <w:r w:rsidRPr="00E0754A">
        <w:lastRenderedPageBreak/>
        <w:t xml:space="preserve">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29A60385" w14:textId="77777777" w:rsidR="00994D73" w:rsidRPr="00E0754A" w:rsidRDefault="00994D73" w:rsidP="00994D73">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60E1D03E"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E0754A" w14:paraId="6D18FA8D" w14:textId="77777777" w:rsidTr="00685CA6">
        <w:trPr>
          <w:trHeight w:val="525"/>
          <w:tblHeader/>
        </w:trPr>
        <w:tc>
          <w:tcPr>
            <w:tcW w:w="624" w:type="dxa"/>
            <w:shd w:val="clear" w:color="auto" w:fill="D0CECE" w:themeFill="background2" w:themeFillShade="E6"/>
          </w:tcPr>
          <w:p w14:paraId="51FECCF0" w14:textId="77777777" w:rsidR="00994D73" w:rsidRPr="00E0754A" w:rsidRDefault="00994D73" w:rsidP="00685CA6">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3708FB0A" w14:textId="77777777" w:rsidR="00994D73" w:rsidRPr="00E0754A" w:rsidRDefault="00994D73" w:rsidP="00685CA6">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6E937F07" w14:textId="77777777" w:rsidR="00994D73" w:rsidRPr="00E0754A" w:rsidRDefault="00994D73" w:rsidP="00685CA6">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2B7D2BED" w14:textId="77777777" w:rsidR="00994D73" w:rsidRPr="00E0754A" w:rsidRDefault="00994D73" w:rsidP="00685CA6">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7C0AEAA7" w14:textId="77777777" w:rsidR="00994D73" w:rsidRPr="00E0754A" w:rsidRDefault="00994D73" w:rsidP="00685CA6">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D8F46A" w14:textId="77777777" w:rsidR="00994D73" w:rsidRPr="00E0754A" w:rsidRDefault="00994D73" w:rsidP="00685CA6">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23256824" w14:textId="77777777" w:rsidR="00994D73" w:rsidRPr="00E0754A" w:rsidRDefault="00994D73" w:rsidP="00685CA6">
            <w:pPr>
              <w:ind w:left="77" w:right="161"/>
              <w:rPr>
                <w:rFonts w:cs="Linux Libertine"/>
                <w:sz w:val="18"/>
                <w:szCs w:val="18"/>
              </w:rPr>
            </w:pPr>
            <w:r w:rsidRPr="00E0754A">
              <w:rPr>
                <w:rFonts w:cs="Linux Libertine"/>
                <w:sz w:val="18"/>
                <w:szCs w:val="18"/>
              </w:rPr>
              <w:t>Punishment</w:t>
            </w:r>
          </w:p>
        </w:tc>
      </w:tr>
      <w:tr w:rsidR="00994D73" w:rsidRPr="00E0754A" w14:paraId="155466EF" w14:textId="77777777" w:rsidTr="00685CA6">
        <w:trPr>
          <w:trHeight w:val="525"/>
        </w:trPr>
        <w:tc>
          <w:tcPr>
            <w:tcW w:w="624" w:type="dxa"/>
          </w:tcPr>
          <w:p w14:paraId="7250EC61" w14:textId="77777777" w:rsidR="00994D73" w:rsidRPr="00E0754A" w:rsidRDefault="00994D73" w:rsidP="00685CA6">
            <w:pPr>
              <w:ind w:right="-525" w:firstLine="150"/>
              <w:rPr>
                <w:rFonts w:cs="Linux Libertine"/>
                <w:sz w:val="18"/>
                <w:szCs w:val="18"/>
              </w:rPr>
            </w:pPr>
            <w:r w:rsidRPr="00E0754A">
              <w:rPr>
                <w:rFonts w:cs="Linux Libertine"/>
                <w:sz w:val="18"/>
                <w:szCs w:val="18"/>
              </w:rPr>
              <w:t>1</w:t>
            </w:r>
          </w:p>
        </w:tc>
        <w:tc>
          <w:tcPr>
            <w:tcW w:w="1326" w:type="dxa"/>
          </w:tcPr>
          <w:p w14:paraId="25893A81" w14:textId="77777777" w:rsidR="00994D73" w:rsidRPr="00E0754A" w:rsidRDefault="00994D73" w:rsidP="00685CA6">
            <w:pPr>
              <w:ind w:left="109"/>
              <w:rPr>
                <w:rFonts w:cs="Linux Libertine"/>
                <w:sz w:val="18"/>
                <w:szCs w:val="18"/>
              </w:rPr>
            </w:pPr>
            <w:r w:rsidRPr="00E0754A">
              <w:rPr>
                <w:rFonts w:cs="Linux Libertine"/>
                <w:sz w:val="18"/>
                <w:szCs w:val="18"/>
              </w:rPr>
              <w:t>Medan District Court</w:t>
            </w:r>
          </w:p>
        </w:tc>
        <w:tc>
          <w:tcPr>
            <w:tcW w:w="655" w:type="dxa"/>
          </w:tcPr>
          <w:p w14:paraId="1C9624AE" w14:textId="77777777" w:rsidR="00994D73" w:rsidRPr="00E0754A" w:rsidRDefault="00994D73" w:rsidP="00685CA6">
            <w:pPr>
              <w:ind w:left="31"/>
              <w:jc w:val="both"/>
              <w:rPr>
                <w:rFonts w:cs="Linux Libertine"/>
                <w:sz w:val="18"/>
                <w:szCs w:val="18"/>
              </w:rPr>
            </w:pPr>
            <w:r w:rsidRPr="00E0754A">
              <w:rPr>
                <w:rFonts w:cs="Linux Libertine"/>
                <w:sz w:val="18"/>
                <w:szCs w:val="18"/>
              </w:rPr>
              <w:t>1968</w:t>
            </w:r>
          </w:p>
        </w:tc>
        <w:tc>
          <w:tcPr>
            <w:tcW w:w="1859" w:type="dxa"/>
          </w:tcPr>
          <w:p w14:paraId="4709FB6E"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64FF8B18" w14:textId="77777777" w:rsidR="00994D73" w:rsidRPr="00E0754A" w:rsidRDefault="00994D73" w:rsidP="00685CA6">
            <w:pPr>
              <w:ind w:left="190" w:right="198"/>
              <w:jc w:val="both"/>
              <w:rPr>
                <w:rFonts w:cs="Linux Libertine"/>
                <w:sz w:val="18"/>
                <w:szCs w:val="18"/>
              </w:rPr>
            </w:pPr>
          </w:p>
        </w:tc>
        <w:tc>
          <w:tcPr>
            <w:tcW w:w="1381" w:type="dxa"/>
          </w:tcPr>
          <w:p w14:paraId="3A87F348" w14:textId="77777777" w:rsidR="00994D73" w:rsidRPr="00E0754A" w:rsidRDefault="00994D73" w:rsidP="00685CA6">
            <w:pPr>
              <w:rPr>
                <w:rFonts w:cs="Linux Libertine"/>
                <w:sz w:val="18"/>
                <w:szCs w:val="18"/>
              </w:rPr>
            </w:pPr>
            <w:r w:rsidRPr="00E0754A">
              <w:rPr>
                <w:rFonts w:cs="Linux Libertine"/>
                <w:sz w:val="18"/>
                <w:szCs w:val="18"/>
              </w:rPr>
              <w:t>Muslim who made</w:t>
            </w:r>
          </w:p>
          <w:p w14:paraId="0C8CE9A6" w14:textId="77777777" w:rsidR="00994D73" w:rsidRPr="00E0754A" w:rsidRDefault="00994D73" w:rsidP="00685CA6">
            <w:pPr>
              <w:rPr>
                <w:rFonts w:cs="Linux Libertine"/>
                <w:sz w:val="18"/>
                <w:szCs w:val="18"/>
              </w:rPr>
            </w:pPr>
            <w:r w:rsidRPr="00E0754A">
              <w:rPr>
                <w:rFonts w:cs="Linux Libertine"/>
                <w:sz w:val="18"/>
                <w:szCs w:val="18"/>
              </w:rPr>
              <w:t>short story “The sky is getting cloudy” (1968)</w:t>
            </w:r>
          </w:p>
        </w:tc>
        <w:tc>
          <w:tcPr>
            <w:tcW w:w="1050" w:type="dxa"/>
          </w:tcPr>
          <w:p w14:paraId="14EC4CA4"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4844E00E" w14:textId="77777777" w:rsidR="00994D73" w:rsidRPr="00E0754A" w:rsidRDefault="00994D73" w:rsidP="00685CA6">
            <w:pPr>
              <w:ind w:left="77" w:right="161"/>
              <w:rPr>
                <w:rFonts w:cs="Linux Libertine"/>
                <w:sz w:val="18"/>
                <w:szCs w:val="18"/>
              </w:rPr>
            </w:pPr>
            <w:r w:rsidRPr="00E0754A">
              <w:rPr>
                <w:rFonts w:cs="Linux Libertine"/>
                <w:sz w:val="18"/>
                <w:szCs w:val="18"/>
              </w:rPr>
              <w:t>1-year sentence with 2-year probation</w:t>
            </w:r>
          </w:p>
        </w:tc>
      </w:tr>
      <w:tr w:rsidR="00994D73" w:rsidRPr="00E0754A" w14:paraId="1A011D8A" w14:textId="77777777" w:rsidTr="00685CA6">
        <w:trPr>
          <w:trHeight w:val="505"/>
        </w:trPr>
        <w:tc>
          <w:tcPr>
            <w:tcW w:w="624" w:type="dxa"/>
          </w:tcPr>
          <w:p w14:paraId="61FD9D3D" w14:textId="77777777" w:rsidR="00994D73" w:rsidRPr="00E0754A" w:rsidRDefault="00994D73" w:rsidP="00685CA6">
            <w:pPr>
              <w:ind w:right="-525" w:firstLine="150"/>
              <w:rPr>
                <w:rFonts w:cs="Linux Libertine"/>
                <w:sz w:val="18"/>
                <w:szCs w:val="18"/>
              </w:rPr>
            </w:pPr>
            <w:r w:rsidRPr="00E0754A">
              <w:rPr>
                <w:rFonts w:cs="Linux Libertine"/>
                <w:sz w:val="18"/>
                <w:szCs w:val="18"/>
              </w:rPr>
              <w:t>2</w:t>
            </w:r>
          </w:p>
        </w:tc>
        <w:tc>
          <w:tcPr>
            <w:tcW w:w="1326" w:type="dxa"/>
          </w:tcPr>
          <w:p w14:paraId="598612C3"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078AA85F" w14:textId="77777777" w:rsidR="00994D73" w:rsidRPr="00E0754A" w:rsidRDefault="00994D73" w:rsidP="00685CA6">
            <w:pPr>
              <w:ind w:left="31"/>
              <w:jc w:val="both"/>
              <w:rPr>
                <w:rFonts w:cs="Linux Libertine"/>
                <w:sz w:val="18"/>
                <w:szCs w:val="18"/>
              </w:rPr>
            </w:pPr>
            <w:r w:rsidRPr="00E0754A">
              <w:rPr>
                <w:rFonts w:cs="Linux Libertine"/>
                <w:sz w:val="18"/>
                <w:szCs w:val="18"/>
              </w:rPr>
              <w:t>2005</w:t>
            </w:r>
          </w:p>
        </w:tc>
        <w:tc>
          <w:tcPr>
            <w:tcW w:w="1859" w:type="dxa"/>
          </w:tcPr>
          <w:p w14:paraId="6D69FCB5"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16108E70" w14:textId="77777777" w:rsidR="00994D73" w:rsidRPr="00E0754A" w:rsidRDefault="00994D73" w:rsidP="00685CA6">
            <w:pPr>
              <w:ind w:left="190" w:right="198"/>
              <w:jc w:val="both"/>
              <w:rPr>
                <w:rFonts w:cs="Linux Libertine"/>
                <w:sz w:val="18"/>
                <w:szCs w:val="18"/>
              </w:rPr>
            </w:pPr>
          </w:p>
        </w:tc>
        <w:tc>
          <w:tcPr>
            <w:tcW w:w="1381" w:type="dxa"/>
          </w:tcPr>
          <w:p w14:paraId="14351AB5" w14:textId="77777777" w:rsidR="00994D73" w:rsidRPr="00E0754A" w:rsidRDefault="00994D73" w:rsidP="00685CA6">
            <w:pPr>
              <w:rPr>
                <w:rFonts w:cs="Linux Libertine"/>
                <w:sz w:val="18"/>
                <w:szCs w:val="18"/>
              </w:rPr>
            </w:pPr>
            <w:r w:rsidRPr="00E0754A">
              <w:rPr>
                <w:rFonts w:cs="Linux Libertine"/>
                <w:sz w:val="18"/>
                <w:szCs w:val="18"/>
              </w:rPr>
              <w:t>Village Leader who Praying by Whistling (2005)</w:t>
            </w:r>
          </w:p>
        </w:tc>
        <w:tc>
          <w:tcPr>
            <w:tcW w:w="1050" w:type="dxa"/>
          </w:tcPr>
          <w:p w14:paraId="544E5830"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C99F962"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 with 1-year probation</w:t>
            </w:r>
          </w:p>
        </w:tc>
      </w:tr>
      <w:tr w:rsidR="00994D73" w:rsidRPr="00E0754A" w14:paraId="48D447FF" w14:textId="77777777" w:rsidTr="00685CA6">
        <w:trPr>
          <w:trHeight w:val="933"/>
        </w:trPr>
        <w:tc>
          <w:tcPr>
            <w:tcW w:w="624" w:type="dxa"/>
          </w:tcPr>
          <w:p w14:paraId="37D6F10E" w14:textId="77777777" w:rsidR="00994D73" w:rsidRPr="00E0754A" w:rsidRDefault="00994D73" w:rsidP="00685CA6">
            <w:pPr>
              <w:ind w:right="-525" w:firstLine="150"/>
              <w:rPr>
                <w:rFonts w:cs="Linux Libertine"/>
                <w:sz w:val="18"/>
                <w:szCs w:val="18"/>
              </w:rPr>
            </w:pPr>
            <w:r w:rsidRPr="00E0754A">
              <w:rPr>
                <w:rFonts w:cs="Linux Libertine"/>
                <w:sz w:val="18"/>
                <w:szCs w:val="18"/>
              </w:rPr>
              <w:t>3</w:t>
            </w:r>
          </w:p>
        </w:tc>
        <w:tc>
          <w:tcPr>
            <w:tcW w:w="1326" w:type="dxa"/>
          </w:tcPr>
          <w:p w14:paraId="4BEA6939" w14:textId="77777777" w:rsidR="00994D73" w:rsidRPr="00E0754A" w:rsidRDefault="00994D73" w:rsidP="00685CA6">
            <w:pPr>
              <w:ind w:left="109"/>
              <w:rPr>
                <w:rFonts w:cs="Linux Libertine"/>
                <w:sz w:val="18"/>
                <w:szCs w:val="18"/>
              </w:rPr>
            </w:pPr>
            <w:r w:rsidRPr="00E0754A">
              <w:rPr>
                <w:rFonts w:cs="Linux Libertine"/>
                <w:sz w:val="18"/>
                <w:szCs w:val="18"/>
              </w:rPr>
              <w:t>Makassar District Court</w:t>
            </w:r>
          </w:p>
        </w:tc>
        <w:tc>
          <w:tcPr>
            <w:tcW w:w="655" w:type="dxa"/>
          </w:tcPr>
          <w:p w14:paraId="7AD37FF4" w14:textId="77777777" w:rsidR="00994D73" w:rsidRPr="00E0754A" w:rsidRDefault="00994D73" w:rsidP="00685CA6">
            <w:pPr>
              <w:ind w:left="31"/>
              <w:jc w:val="both"/>
              <w:rPr>
                <w:rFonts w:cs="Linux Libertine"/>
                <w:sz w:val="18"/>
                <w:szCs w:val="18"/>
              </w:rPr>
            </w:pPr>
            <w:r w:rsidRPr="00E0754A">
              <w:rPr>
                <w:rFonts w:cs="Linux Libertine"/>
                <w:sz w:val="18"/>
                <w:szCs w:val="18"/>
              </w:rPr>
              <w:t>2008</w:t>
            </w:r>
          </w:p>
        </w:tc>
        <w:tc>
          <w:tcPr>
            <w:tcW w:w="1859" w:type="dxa"/>
          </w:tcPr>
          <w:p w14:paraId="1EE0A216"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2AB6F5F1" w14:textId="77777777" w:rsidR="00994D73" w:rsidRPr="00E0754A" w:rsidRDefault="00994D73" w:rsidP="00685CA6">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4805F11F"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2700128C"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 with 6 months’ probation</w:t>
            </w:r>
          </w:p>
        </w:tc>
      </w:tr>
      <w:tr w:rsidR="00994D73" w:rsidRPr="00E0754A" w14:paraId="2040D8AE" w14:textId="77777777" w:rsidTr="00685CA6">
        <w:trPr>
          <w:trHeight w:val="494"/>
        </w:trPr>
        <w:tc>
          <w:tcPr>
            <w:tcW w:w="624" w:type="dxa"/>
          </w:tcPr>
          <w:p w14:paraId="12DAD1E3" w14:textId="77777777" w:rsidR="00994D73" w:rsidRPr="00E0754A" w:rsidRDefault="00994D73" w:rsidP="00685CA6">
            <w:pPr>
              <w:ind w:right="-525" w:firstLine="150"/>
              <w:rPr>
                <w:rFonts w:cs="Linux Libertine"/>
                <w:sz w:val="18"/>
                <w:szCs w:val="18"/>
              </w:rPr>
            </w:pPr>
            <w:r w:rsidRPr="00E0754A">
              <w:rPr>
                <w:rFonts w:cs="Linux Libertine"/>
                <w:sz w:val="18"/>
                <w:szCs w:val="18"/>
              </w:rPr>
              <w:t>4</w:t>
            </w:r>
          </w:p>
        </w:tc>
        <w:tc>
          <w:tcPr>
            <w:tcW w:w="1326" w:type="dxa"/>
          </w:tcPr>
          <w:p w14:paraId="6FB2B98B"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3684FFA9" w14:textId="77777777" w:rsidR="00994D73" w:rsidRPr="00E0754A" w:rsidRDefault="00994D73" w:rsidP="00685CA6">
            <w:pPr>
              <w:ind w:left="31"/>
              <w:jc w:val="both"/>
              <w:rPr>
                <w:rFonts w:cs="Linux Libertine"/>
                <w:sz w:val="18"/>
                <w:szCs w:val="18"/>
              </w:rPr>
            </w:pPr>
            <w:r w:rsidRPr="00E0754A">
              <w:rPr>
                <w:rFonts w:cs="Linux Libertine"/>
                <w:sz w:val="18"/>
                <w:szCs w:val="18"/>
              </w:rPr>
              <w:t>2009</w:t>
            </w:r>
          </w:p>
        </w:tc>
        <w:tc>
          <w:tcPr>
            <w:tcW w:w="1859" w:type="dxa"/>
          </w:tcPr>
          <w:p w14:paraId="2750BB1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5F26C3F0" w14:textId="77777777" w:rsidR="00994D73" w:rsidRPr="00E0754A" w:rsidRDefault="00994D73" w:rsidP="00685CA6">
            <w:pPr>
              <w:ind w:left="190" w:right="198"/>
              <w:jc w:val="both"/>
              <w:rPr>
                <w:rFonts w:cs="Linux Libertine"/>
                <w:sz w:val="18"/>
                <w:szCs w:val="18"/>
              </w:rPr>
            </w:pPr>
          </w:p>
        </w:tc>
        <w:tc>
          <w:tcPr>
            <w:tcW w:w="1381" w:type="dxa"/>
          </w:tcPr>
          <w:p w14:paraId="6D37B2D0" w14:textId="77777777" w:rsidR="00994D73" w:rsidRPr="00E0754A" w:rsidRDefault="00994D73" w:rsidP="00685CA6">
            <w:pPr>
              <w:rPr>
                <w:rFonts w:cs="Linux Libertine"/>
                <w:sz w:val="18"/>
                <w:szCs w:val="18"/>
              </w:rPr>
            </w:pPr>
            <w:r w:rsidRPr="00E0754A">
              <w:rPr>
                <w:rFonts w:cs="Linux Libertine"/>
                <w:sz w:val="18"/>
                <w:szCs w:val="18"/>
              </w:rPr>
              <w:t>Christianity who believes Sion as the city of God (2009)</w:t>
            </w:r>
          </w:p>
        </w:tc>
        <w:tc>
          <w:tcPr>
            <w:tcW w:w="1050" w:type="dxa"/>
          </w:tcPr>
          <w:p w14:paraId="0CD3D398"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356935C7"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w:t>
            </w:r>
          </w:p>
        </w:tc>
      </w:tr>
      <w:tr w:rsidR="00994D73" w:rsidRPr="00E0754A" w14:paraId="5CA1B8DC" w14:textId="77777777" w:rsidTr="00685CA6">
        <w:trPr>
          <w:trHeight w:val="522"/>
        </w:trPr>
        <w:tc>
          <w:tcPr>
            <w:tcW w:w="624" w:type="dxa"/>
          </w:tcPr>
          <w:p w14:paraId="72C54654" w14:textId="77777777" w:rsidR="00994D73" w:rsidRPr="00E0754A" w:rsidRDefault="00994D73" w:rsidP="00685CA6">
            <w:pPr>
              <w:ind w:right="-525" w:firstLine="150"/>
              <w:rPr>
                <w:rFonts w:cs="Linux Libertine"/>
                <w:sz w:val="18"/>
                <w:szCs w:val="18"/>
              </w:rPr>
            </w:pPr>
            <w:r w:rsidRPr="00E0754A">
              <w:rPr>
                <w:rFonts w:cs="Linux Libertine"/>
                <w:sz w:val="18"/>
                <w:szCs w:val="18"/>
              </w:rPr>
              <w:t>5</w:t>
            </w:r>
          </w:p>
        </w:tc>
        <w:tc>
          <w:tcPr>
            <w:tcW w:w="1326" w:type="dxa"/>
          </w:tcPr>
          <w:p w14:paraId="1527EA6C" w14:textId="77777777" w:rsidR="00994D73" w:rsidRPr="00E0754A" w:rsidRDefault="00994D73" w:rsidP="00685CA6">
            <w:pPr>
              <w:ind w:left="109"/>
              <w:rPr>
                <w:rFonts w:cs="Linux Libertine"/>
                <w:sz w:val="18"/>
                <w:szCs w:val="18"/>
              </w:rPr>
            </w:pPr>
            <w:r w:rsidRPr="00E0754A">
              <w:rPr>
                <w:rFonts w:cs="Linux Libertine"/>
                <w:sz w:val="18"/>
                <w:szCs w:val="18"/>
              </w:rPr>
              <w:t>District Court Ambon</w:t>
            </w:r>
          </w:p>
        </w:tc>
        <w:tc>
          <w:tcPr>
            <w:tcW w:w="655" w:type="dxa"/>
          </w:tcPr>
          <w:p w14:paraId="3758E5E9" w14:textId="77777777" w:rsidR="00994D73" w:rsidRPr="00E0754A" w:rsidRDefault="00994D73" w:rsidP="00685CA6">
            <w:pPr>
              <w:ind w:left="31"/>
              <w:jc w:val="both"/>
              <w:rPr>
                <w:rFonts w:cs="Linux Libertine"/>
                <w:sz w:val="18"/>
                <w:szCs w:val="18"/>
              </w:rPr>
            </w:pPr>
            <w:r w:rsidRPr="00E0754A">
              <w:rPr>
                <w:rFonts w:cs="Linux Libertine"/>
                <w:sz w:val="18"/>
                <w:szCs w:val="18"/>
              </w:rPr>
              <w:t>2009</w:t>
            </w:r>
          </w:p>
        </w:tc>
        <w:tc>
          <w:tcPr>
            <w:tcW w:w="1859" w:type="dxa"/>
          </w:tcPr>
          <w:p w14:paraId="6878E9B8"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01AB1C07"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C5EE667"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7FB9B730"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12B59F02" w14:textId="77777777" w:rsidR="00994D73" w:rsidRPr="00E0754A" w:rsidRDefault="00994D73" w:rsidP="00685CA6">
            <w:pPr>
              <w:ind w:left="77" w:right="161"/>
              <w:rPr>
                <w:rFonts w:cs="Linux Libertine"/>
                <w:sz w:val="18"/>
                <w:szCs w:val="18"/>
              </w:rPr>
            </w:pPr>
            <w:r w:rsidRPr="00E0754A">
              <w:rPr>
                <w:rFonts w:cs="Linux Libertine"/>
                <w:sz w:val="18"/>
                <w:szCs w:val="18"/>
              </w:rPr>
              <w:t>1-year sentence</w:t>
            </w:r>
          </w:p>
        </w:tc>
      </w:tr>
      <w:tr w:rsidR="00994D73" w:rsidRPr="00E0754A" w14:paraId="337A8807" w14:textId="77777777" w:rsidTr="00685CA6">
        <w:trPr>
          <w:trHeight w:val="780"/>
        </w:trPr>
        <w:tc>
          <w:tcPr>
            <w:tcW w:w="624" w:type="dxa"/>
          </w:tcPr>
          <w:p w14:paraId="433DC569" w14:textId="77777777" w:rsidR="00994D73" w:rsidRPr="00E0754A" w:rsidRDefault="00994D73" w:rsidP="00685CA6">
            <w:pPr>
              <w:ind w:right="-525" w:firstLine="150"/>
              <w:rPr>
                <w:rFonts w:cs="Linux Libertine"/>
                <w:sz w:val="18"/>
                <w:szCs w:val="18"/>
              </w:rPr>
            </w:pPr>
            <w:r w:rsidRPr="00E0754A">
              <w:rPr>
                <w:rFonts w:cs="Linux Libertine"/>
                <w:sz w:val="18"/>
                <w:szCs w:val="18"/>
              </w:rPr>
              <w:t>6</w:t>
            </w:r>
          </w:p>
        </w:tc>
        <w:tc>
          <w:tcPr>
            <w:tcW w:w="1326" w:type="dxa"/>
          </w:tcPr>
          <w:p w14:paraId="33CB1FCB"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128F6FA3" w14:textId="77777777" w:rsidR="00994D73" w:rsidRPr="00E0754A" w:rsidRDefault="00994D73" w:rsidP="00685CA6">
            <w:pPr>
              <w:ind w:left="31"/>
              <w:jc w:val="both"/>
              <w:rPr>
                <w:rFonts w:cs="Linux Libertine"/>
                <w:sz w:val="18"/>
                <w:szCs w:val="18"/>
              </w:rPr>
            </w:pPr>
            <w:r w:rsidRPr="00E0754A">
              <w:rPr>
                <w:rFonts w:cs="Linux Libertine"/>
                <w:sz w:val="18"/>
                <w:szCs w:val="18"/>
              </w:rPr>
              <w:t>2011</w:t>
            </w:r>
          </w:p>
        </w:tc>
        <w:tc>
          <w:tcPr>
            <w:tcW w:w="1859" w:type="dxa"/>
          </w:tcPr>
          <w:p w14:paraId="23BA7F3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44AFCB0E" w14:textId="77777777" w:rsidR="00994D73" w:rsidRPr="00E0754A" w:rsidRDefault="00994D73" w:rsidP="00685CA6">
            <w:pPr>
              <w:rPr>
                <w:rFonts w:cs="Linux Libertine"/>
                <w:sz w:val="18"/>
                <w:szCs w:val="18"/>
              </w:rPr>
            </w:pPr>
            <w:r w:rsidRPr="00E0754A">
              <w:rPr>
                <w:rFonts w:cs="Linux Libertine"/>
                <w:sz w:val="18"/>
                <w:szCs w:val="18"/>
              </w:rPr>
              <w:t>Muslim who imaged Cross in a mosque.</w:t>
            </w:r>
          </w:p>
        </w:tc>
        <w:tc>
          <w:tcPr>
            <w:tcW w:w="1050" w:type="dxa"/>
          </w:tcPr>
          <w:p w14:paraId="270DC303"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5FF0548"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w:t>
            </w:r>
          </w:p>
        </w:tc>
      </w:tr>
      <w:tr w:rsidR="00994D73" w:rsidRPr="00E0754A" w14:paraId="22FEC45A" w14:textId="77777777" w:rsidTr="00685CA6">
        <w:trPr>
          <w:trHeight w:val="652"/>
        </w:trPr>
        <w:tc>
          <w:tcPr>
            <w:tcW w:w="624" w:type="dxa"/>
          </w:tcPr>
          <w:p w14:paraId="7EC14B75" w14:textId="77777777" w:rsidR="00994D73" w:rsidRPr="00E0754A" w:rsidRDefault="00994D73" w:rsidP="00685CA6">
            <w:pPr>
              <w:ind w:right="-525" w:firstLine="150"/>
              <w:rPr>
                <w:rFonts w:cs="Linux Libertine"/>
                <w:sz w:val="18"/>
                <w:szCs w:val="18"/>
              </w:rPr>
            </w:pPr>
            <w:r w:rsidRPr="00E0754A">
              <w:rPr>
                <w:rFonts w:cs="Linux Libertine"/>
                <w:sz w:val="18"/>
                <w:szCs w:val="18"/>
              </w:rPr>
              <w:t>7</w:t>
            </w:r>
          </w:p>
        </w:tc>
        <w:tc>
          <w:tcPr>
            <w:tcW w:w="1326" w:type="dxa"/>
          </w:tcPr>
          <w:p w14:paraId="5878BC51"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2ADD5029"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0758FB7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7BB45534" w14:textId="77777777" w:rsidR="00994D73" w:rsidRPr="00E0754A" w:rsidRDefault="00994D73" w:rsidP="00685CA6">
            <w:pPr>
              <w:rPr>
                <w:rFonts w:cs="Linux Libertine"/>
                <w:sz w:val="18"/>
                <w:szCs w:val="18"/>
              </w:rPr>
            </w:pPr>
            <w:r w:rsidRPr="00E0754A">
              <w:rPr>
                <w:rFonts w:cs="Linux Libertine"/>
                <w:sz w:val="18"/>
                <w:szCs w:val="18"/>
              </w:rPr>
              <w:t>A follower of Indonesian Islamic Nation.</w:t>
            </w:r>
          </w:p>
        </w:tc>
        <w:tc>
          <w:tcPr>
            <w:tcW w:w="1050" w:type="dxa"/>
          </w:tcPr>
          <w:p w14:paraId="50359C95"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33C4E12A" w14:textId="77777777" w:rsidR="00994D73" w:rsidRPr="00E0754A" w:rsidRDefault="00994D73" w:rsidP="00685CA6">
            <w:pPr>
              <w:ind w:left="77" w:right="161"/>
              <w:rPr>
                <w:rFonts w:cs="Linux Libertine"/>
                <w:sz w:val="18"/>
                <w:szCs w:val="18"/>
              </w:rPr>
            </w:pPr>
            <w:r w:rsidRPr="00E0754A">
              <w:rPr>
                <w:rFonts w:cs="Linux Libertine"/>
                <w:sz w:val="18"/>
                <w:szCs w:val="18"/>
              </w:rPr>
              <w:t>1-year treatment in mental Institution</w:t>
            </w:r>
          </w:p>
        </w:tc>
      </w:tr>
      <w:tr w:rsidR="00994D73" w:rsidRPr="00E0754A" w14:paraId="58BCB068" w14:textId="77777777" w:rsidTr="00685CA6">
        <w:trPr>
          <w:trHeight w:val="527"/>
        </w:trPr>
        <w:tc>
          <w:tcPr>
            <w:tcW w:w="624" w:type="dxa"/>
          </w:tcPr>
          <w:p w14:paraId="22BF7E19" w14:textId="77777777" w:rsidR="00994D73" w:rsidRPr="00E0754A" w:rsidRDefault="00994D73" w:rsidP="00685CA6">
            <w:pPr>
              <w:ind w:right="-525" w:firstLine="150"/>
              <w:rPr>
                <w:rFonts w:cs="Linux Libertine"/>
                <w:sz w:val="18"/>
                <w:szCs w:val="18"/>
              </w:rPr>
            </w:pPr>
            <w:r w:rsidRPr="00E0754A">
              <w:rPr>
                <w:rFonts w:cs="Linux Libertine"/>
                <w:sz w:val="18"/>
                <w:szCs w:val="18"/>
              </w:rPr>
              <w:t>8</w:t>
            </w:r>
          </w:p>
        </w:tc>
        <w:tc>
          <w:tcPr>
            <w:tcW w:w="1326" w:type="dxa"/>
          </w:tcPr>
          <w:p w14:paraId="275550E9"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0F0DCD98"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1F94F69E"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30C5E04B" w14:textId="77777777" w:rsidR="00994D73" w:rsidRPr="00E0754A" w:rsidRDefault="00994D73" w:rsidP="00685CA6">
            <w:pPr>
              <w:rPr>
                <w:rFonts w:cs="Linux Libertine"/>
                <w:sz w:val="18"/>
                <w:szCs w:val="18"/>
              </w:rPr>
            </w:pPr>
            <w:r w:rsidRPr="00E0754A">
              <w:rPr>
                <w:rFonts w:cs="Linux Libertine"/>
                <w:sz w:val="18"/>
                <w:szCs w:val="18"/>
              </w:rPr>
              <w:t>A Shia leader</w:t>
            </w:r>
          </w:p>
        </w:tc>
        <w:tc>
          <w:tcPr>
            <w:tcW w:w="1050" w:type="dxa"/>
          </w:tcPr>
          <w:p w14:paraId="323A6F5E"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06CF45FD" w14:textId="77777777" w:rsidR="00994D73" w:rsidRPr="00E0754A" w:rsidRDefault="00994D73" w:rsidP="00685CA6">
            <w:pPr>
              <w:ind w:left="77" w:right="161"/>
              <w:rPr>
                <w:rFonts w:cs="Linux Libertine"/>
                <w:sz w:val="18"/>
                <w:szCs w:val="18"/>
              </w:rPr>
            </w:pPr>
            <w:r w:rsidRPr="00E0754A">
              <w:rPr>
                <w:rFonts w:cs="Linux Libertine"/>
                <w:sz w:val="18"/>
                <w:szCs w:val="18"/>
              </w:rPr>
              <w:t>1-year sentence and 4 years sentence by High Court</w:t>
            </w:r>
          </w:p>
        </w:tc>
      </w:tr>
      <w:tr w:rsidR="00994D73" w:rsidRPr="00E0754A" w14:paraId="023CE062" w14:textId="77777777" w:rsidTr="00685CA6">
        <w:trPr>
          <w:trHeight w:val="616"/>
        </w:trPr>
        <w:tc>
          <w:tcPr>
            <w:tcW w:w="624" w:type="dxa"/>
          </w:tcPr>
          <w:p w14:paraId="59C87A25" w14:textId="77777777" w:rsidR="00994D73" w:rsidRPr="00E0754A" w:rsidRDefault="00994D73" w:rsidP="00685CA6">
            <w:pPr>
              <w:ind w:right="-525" w:firstLine="150"/>
              <w:rPr>
                <w:rFonts w:cs="Linux Libertine"/>
                <w:sz w:val="18"/>
                <w:szCs w:val="18"/>
              </w:rPr>
            </w:pPr>
            <w:r w:rsidRPr="00E0754A">
              <w:rPr>
                <w:rFonts w:cs="Linux Libertine"/>
                <w:sz w:val="18"/>
                <w:szCs w:val="18"/>
              </w:rPr>
              <w:lastRenderedPageBreak/>
              <w:t>9</w:t>
            </w:r>
          </w:p>
        </w:tc>
        <w:tc>
          <w:tcPr>
            <w:tcW w:w="1326" w:type="dxa"/>
          </w:tcPr>
          <w:p w14:paraId="7B02BAA6"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2BF7102"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755F398F"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300900" w14:textId="77777777" w:rsidR="00994D73" w:rsidRPr="00E0754A" w:rsidRDefault="00994D73" w:rsidP="00685CA6">
            <w:pPr>
              <w:rPr>
                <w:rFonts w:cs="Linux Libertine"/>
                <w:sz w:val="18"/>
                <w:szCs w:val="18"/>
              </w:rPr>
            </w:pPr>
            <w:r w:rsidRPr="00E0754A">
              <w:rPr>
                <w:rFonts w:cs="Linux Libertine"/>
                <w:sz w:val="18"/>
                <w:szCs w:val="18"/>
              </w:rPr>
              <w:t>Christianity Teaching of Kindness Books distribution (2012)</w:t>
            </w:r>
          </w:p>
        </w:tc>
        <w:tc>
          <w:tcPr>
            <w:tcW w:w="1050" w:type="dxa"/>
          </w:tcPr>
          <w:p w14:paraId="0AD62E21"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5B45565" w14:textId="77777777" w:rsidR="00994D73" w:rsidRPr="00E0754A" w:rsidRDefault="00994D73" w:rsidP="00685CA6">
            <w:pPr>
              <w:ind w:left="77" w:right="161"/>
              <w:rPr>
                <w:rFonts w:cs="Linux Libertine"/>
                <w:sz w:val="18"/>
                <w:szCs w:val="18"/>
              </w:rPr>
            </w:pPr>
            <w:r w:rsidRPr="00E0754A">
              <w:rPr>
                <w:rFonts w:cs="Linux Libertine"/>
                <w:sz w:val="18"/>
                <w:szCs w:val="18"/>
              </w:rPr>
              <w:t>1 year and 2 months sentence</w:t>
            </w:r>
          </w:p>
        </w:tc>
      </w:tr>
      <w:tr w:rsidR="00994D73" w:rsidRPr="00E0754A" w14:paraId="1DF12F8E" w14:textId="77777777" w:rsidTr="00685CA6">
        <w:trPr>
          <w:trHeight w:val="811"/>
        </w:trPr>
        <w:tc>
          <w:tcPr>
            <w:tcW w:w="624" w:type="dxa"/>
          </w:tcPr>
          <w:p w14:paraId="7478B729" w14:textId="77777777" w:rsidR="00994D73" w:rsidRPr="00E0754A" w:rsidRDefault="00994D73" w:rsidP="00685CA6">
            <w:pPr>
              <w:ind w:right="-525" w:firstLine="150"/>
              <w:rPr>
                <w:rFonts w:cs="Linux Libertine"/>
                <w:sz w:val="18"/>
                <w:szCs w:val="18"/>
              </w:rPr>
            </w:pPr>
            <w:r w:rsidRPr="00E0754A">
              <w:rPr>
                <w:rFonts w:cs="Linux Libertine"/>
                <w:sz w:val="18"/>
                <w:szCs w:val="18"/>
              </w:rPr>
              <w:t>10</w:t>
            </w:r>
          </w:p>
        </w:tc>
        <w:tc>
          <w:tcPr>
            <w:tcW w:w="1326" w:type="dxa"/>
          </w:tcPr>
          <w:p w14:paraId="56179C80" w14:textId="77777777" w:rsidR="00994D73" w:rsidRPr="00E0754A" w:rsidRDefault="00994D73" w:rsidP="00685CA6">
            <w:pPr>
              <w:ind w:left="109"/>
              <w:rPr>
                <w:rFonts w:cs="Linux Libertine"/>
                <w:sz w:val="18"/>
                <w:szCs w:val="18"/>
              </w:rPr>
            </w:pPr>
            <w:r w:rsidRPr="00E0754A">
              <w:rPr>
                <w:rFonts w:cs="Linux Libertine"/>
                <w:sz w:val="18"/>
                <w:szCs w:val="18"/>
              </w:rPr>
              <w:t>Pontianak District Court</w:t>
            </w:r>
          </w:p>
        </w:tc>
        <w:tc>
          <w:tcPr>
            <w:tcW w:w="655" w:type="dxa"/>
          </w:tcPr>
          <w:p w14:paraId="62DBCDF6"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2579530D"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3A73D6CA"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0903DEA6" w14:textId="77777777" w:rsidR="00994D73" w:rsidRPr="00E0754A" w:rsidRDefault="00994D73" w:rsidP="00685CA6">
            <w:pPr>
              <w:ind w:firstLine="61"/>
              <w:jc w:val="center"/>
              <w:rPr>
                <w:rFonts w:cs="Linux Libertine"/>
                <w:sz w:val="18"/>
                <w:szCs w:val="18"/>
              </w:rPr>
            </w:pPr>
            <w:r w:rsidRPr="00E0754A">
              <w:rPr>
                <w:rFonts w:cs="Linux Libertine"/>
                <w:sz w:val="18"/>
                <w:szCs w:val="18"/>
              </w:rPr>
              <w:t>IET Law No.11/2008</w:t>
            </w:r>
          </w:p>
        </w:tc>
        <w:tc>
          <w:tcPr>
            <w:tcW w:w="1465" w:type="dxa"/>
          </w:tcPr>
          <w:p w14:paraId="748142EB"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 and 500 million rupiah fine</w:t>
            </w:r>
          </w:p>
        </w:tc>
      </w:tr>
      <w:tr w:rsidR="00994D73" w:rsidRPr="00E0754A" w14:paraId="3BDDBD68" w14:textId="77777777" w:rsidTr="00685CA6">
        <w:trPr>
          <w:trHeight w:val="782"/>
        </w:trPr>
        <w:tc>
          <w:tcPr>
            <w:tcW w:w="624" w:type="dxa"/>
          </w:tcPr>
          <w:p w14:paraId="48BA0991" w14:textId="77777777" w:rsidR="00994D73" w:rsidRPr="00E0754A" w:rsidRDefault="00994D73" w:rsidP="00685CA6">
            <w:pPr>
              <w:ind w:right="-525" w:firstLine="150"/>
              <w:rPr>
                <w:rFonts w:cs="Linux Libertine"/>
                <w:sz w:val="18"/>
                <w:szCs w:val="18"/>
              </w:rPr>
            </w:pPr>
            <w:r w:rsidRPr="00E0754A">
              <w:rPr>
                <w:rFonts w:cs="Linux Libertine"/>
                <w:sz w:val="18"/>
                <w:szCs w:val="18"/>
              </w:rPr>
              <w:t>11</w:t>
            </w:r>
          </w:p>
        </w:tc>
        <w:tc>
          <w:tcPr>
            <w:tcW w:w="1326" w:type="dxa"/>
          </w:tcPr>
          <w:p w14:paraId="240DD53F"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41BA95FF"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2E1935C0"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182FBFA0" w14:textId="77777777" w:rsidR="00994D73" w:rsidRPr="00E0754A" w:rsidRDefault="00994D73" w:rsidP="00685CA6">
            <w:pPr>
              <w:rPr>
                <w:rFonts w:cs="Linux Libertine"/>
                <w:sz w:val="18"/>
                <w:szCs w:val="18"/>
              </w:rPr>
            </w:pPr>
            <w:r w:rsidRPr="00E0754A">
              <w:rPr>
                <w:rFonts w:cs="Linux Libertine"/>
                <w:sz w:val="18"/>
                <w:szCs w:val="18"/>
              </w:rPr>
              <w:t xml:space="preserve">Islam who forced a kid to eat pork meat </w:t>
            </w:r>
          </w:p>
        </w:tc>
        <w:tc>
          <w:tcPr>
            <w:tcW w:w="1050" w:type="dxa"/>
          </w:tcPr>
          <w:p w14:paraId="7AD70B6D"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26DE5E8B" w14:textId="77777777" w:rsidR="00994D73" w:rsidRPr="00E0754A" w:rsidRDefault="00994D73" w:rsidP="00685CA6">
            <w:pPr>
              <w:ind w:left="77" w:right="161"/>
              <w:rPr>
                <w:rFonts w:cs="Linux Libertine"/>
                <w:sz w:val="18"/>
                <w:szCs w:val="18"/>
              </w:rPr>
            </w:pPr>
            <w:r w:rsidRPr="00E0754A">
              <w:rPr>
                <w:rFonts w:cs="Linux Libertine"/>
                <w:sz w:val="18"/>
                <w:szCs w:val="18"/>
              </w:rPr>
              <w:t>1-year sentence</w:t>
            </w:r>
          </w:p>
        </w:tc>
      </w:tr>
      <w:tr w:rsidR="00994D73" w:rsidRPr="00E0754A" w14:paraId="5C913086" w14:textId="77777777" w:rsidTr="00685CA6">
        <w:trPr>
          <w:trHeight w:val="650"/>
        </w:trPr>
        <w:tc>
          <w:tcPr>
            <w:tcW w:w="624" w:type="dxa"/>
          </w:tcPr>
          <w:p w14:paraId="44B8207D" w14:textId="77777777" w:rsidR="00994D73" w:rsidRPr="00E0754A" w:rsidRDefault="00994D73" w:rsidP="00685CA6">
            <w:pPr>
              <w:ind w:right="-525" w:firstLine="150"/>
              <w:rPr>
                <w:rFonts w:cs="Linux Libertine"/>
                <w:sz w:val="18"/>
                <w:szCs w:val="18"/>
              </w:rPr>
            </w:pPr>
            <w:r w:rsidRPr="00E0754A">
              <w:rPr>
                <w:rFonts w:cs="Linux Libertine"/>
                <w:sz w:val="18"/>
                <w:szCs w:val="18"/>
              </w:rPr>
              <w:t>12</w:t>
            </w:r>
          </w:p>
        </w:tc>
        <w:tc>
          <w:tcPr>
            <w:tcW w:w="1326" w:type="dxa"/>
          </w:tcPr>
          <w:p w14:paraId="66C32FDA" w14:textId="77777777" w:rsidR="00994D73" w:rsidRPr="00E0754A" w:rsidRDefault="00994D73" w:rsidP="00685CA6">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690FB33B"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1A5BD400"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4FE0B740"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7AE2F560"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 335 (1) CC</w:t>
            </w:r>
          </w:p>
        </w:tc>
        <w:tc>
          <w:tcPr>
            <w:tcW w:w="1465" w:type="dxa"/>
          </w:tcPr>
          <w:p w14:paraId="6FEC6FFD"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w:t>
            </w:r>
          </w:p>
        </w:tc>
      </w:tr>
      <w:tr w:rsidR="00994D73" w:rsidRPr="00E0754A" w14:paraId="41208A8D" w14:textId="77777777" w:rsidTr="00685CA6">
        <w:trPr>
          <w:trHeight w:val="518"/>
        </w:trPr>
        <w:tc>
          <w:tcPr>
            <w:tcW w:w="624" w:type="dxa"/>
          </w:tcPr>
          <w:p w14:paraId="48FF6902" w14:textId="77777777" w:rsidR="00994D73" w:rsidRPr="00E0754A" w:rsidRDefault="00994D73" w:rsidP="00685CA6">
            <w:pPr>
              <w:ind w:right="-525" w:firstLine="150"/>
              <w:rPr>
                <w:rFonts w:cs="Linux Libertine"/>
                <w:sz w:val="18"/>
                <w:szCs w:val="18"/>
              </w:rPr>
            </w:pPr>
            <w:r w:rsidRPr="00E0754A">
              <w:rPr>
                <w:rFonts w:cs="Linux Libertine"/>
                <w:sz w:val="18"/>
                <w:szCs w:val="18"/>
              </w:rPr>
              <w:t>13</w:t>
            </w:r>
          </w:p>
        </w:tc>
        <w:tc>
          <w:tcPr>
            <w:tcW w:w="1326" w:type="dxa"/>
          </w:tcPr>
          <w:p w14:paraId="096C53E3" w14:textId="77777777" w:rsidR="00994D73" w:rsidRPr="00E0754A" w:rsidRDefault="00994D73" w:rsidP="00685CA6">
            <w:pPr>
              <w:ind w:left="109"/>
              <w:rPr>
                <w:rFonts w:cs="Linux Libertine"/>
                <w:sz w:val="18"/>
                <w:szCs w:val="18"/>
              </w:rPr>
            </w:pPr>
            <w:r w:rsidRPr="00E0754A">
              <w:rPr>
                <w:rFonts w:cs="Linux Libertine"/>
                <w:sz w:val="18"/>
                <w:szCs w:val="18"/>
              </w:rPr>
              <w:t>District Court Denpasar</w:t>
            </w:r>
          </w:p>
        </w:tc>
        <w:tc>
          <w:tcPr>
            <w:tcW w:w="655" w:type="dxa"/>
          </w:tcPr>
          <w:p w14:paraId="1BDADCFF"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365CD896"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2EDC3F1" w14:textId="77777777" w:rsidR="00994D73" w:rsidRPr="00E0754A" w:rsidRDefault="00994D73" w:rsidP="00685CA6">
            <w:pPr>
              <w:rPr>
                <w:rFonts w:cs="Linux Libertine"/>
                <w:sz w:val="18"/>
                <w:szCs w:val="18"/>
              </w:rPr>
            </w:pPr>
            <w:r w:rsidRPr="00E0754A">
              <w:rPr>
                <w:rFonts w:cs="Linux Libertine"/>
                <w:sz w:val="18"/>
                <w:szCs w:val="18"/>
              </w:rPr>
              <w:t>Hinduism</w:t>
            </w:r>
          </w:p>
        </w:tc>
        <w:tc>
          <w:tcPr>
            <w:tcW w:w="1050" w:type="dxa"/>
          </w:tcPr>
          <w:p w14:paraId="1682B90A"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300168DC" w14:textId="77777777" w:rsidR="00994D73" w:rsidRPr="00E0754A" w:rsidRDefault="00994D73" w:rsidP="00685CA6">
            <w:pPr>
              <w:ind w:left="77" w:right="161"/>
              <w:rPr>
                <w:rFonts w:cs="Linux Libertine"/>
                <w:sz w:val="18"/>
                <w:szCs w:val="18"/>
              </w:rPr>
            </w:pPr>
            <w:r w:rsidRPr="00E0754A">
              <w:rPr>
                <w:rFonts w:cs="Linux Libertine"/>
                <w:sz w:val="18"/>
                <w:szCs w:val="18"/>
              </w:rPr>
              <w:t>1 year and 2 months sentence</w:t>
            </w:r>
          </w:p>
        </w:tc>
      </w:tr>
      <w:tr w:rsidR="00994D73" w:rsidRPr="00E0754A" w14:paraId="2568C71B" w14:textId="77777777" w:rsidTr="00685CA6">
        <w:trPr>
          <w:trHeight w:val="797"/>
        </w:trPr>
        <w:tc>
          <w:tcPr>
            <w:tcW w:w="624" w:type="dxa"/>
          </w:tcPr>
          <w:p w14:paraId="187019C4" w14:textId="77777777" w:rsidR="00994D73" w:rsidRPr="00E0754A" w:rsidRDefault="00994D73" w:rsidP="00685CA6">
            <w:pPr>
              <w:ind w:right="-525" w:firstLine="150"/>
              <w:rPr>
                <w:rFonts w:cs="Linux Libertine"/>
                <w:sz w:val="18"/>
                <w:szCs w:val="18"/>
              </w:rPr>
            </w:pPr>
            <w:r w:rsidRPr="00E0754A">
              <w:rPr>
                <w:rFonts w:cs="Linux Libertine"/>
                <w:sz w:val="18"/>
                <w:szCs w:val="18"/>
              </w:rPr>
              <w:t>14</w:t>
            </w:r>
          </w:p>
        </w:tc>
        <w:tc>
          <w:tcPr>
            <w:tcW w:w="1326" w:type="dxa"/>
          </w:tcPr>
          <w:p w14:paraId="1F99462D" w14:textId="77777777" w:rsidR="00994D73" w:rsidRPr="00E0754A" w:rsidRDefault="00994D73" w:rsidP="00685CA6">
            <w:pPr>
              <w:ind w:left="109"/>
              <w:rPr>
                <w:rFonts w:cs="Linux Libertine"/>
                <w:sz w:val="18"/>
                <w:szCs w:val="18"/>
              </w:rPr>
            </w:pPr>
            <w:r w:rsidRPr="00E0754A">
              <w:rPr>
                <w:rFonts w:cs="Linux Libertine"/>
                <w:sz w:val="18"/>
                <w:szCs w:val="18"/>
              </w:rPr>
              <w:t>Medan District Court</w:t>
            </w:r>
          </w:p>
        </w:tc>
        <w:tc>
          <w:tcPr>
            <w:tcW w:w="655" w:type="dxa"/>
          </w:tcPr>
          <w:p w14:paraId="5625FB3F" w14:textId="77777777" w:rsidR="00994D73" w:rsidRPr="00E0754A" w:rsidRDefault="00994D73" w:rsidP="00685CA6">
            <w:pPr>
              <w:ind w:left="31"/>
              <w:jc w:val="both"/>
              <w:rPr>
                <w:rFonts w:cs="Linux Libertine"/>
                <w:sz w:val="18"/>
                <w:szCs w:val="18"/>
              </w:rPr>
            </w:pPr>
            <w:r w:rsidRPr="00E0754A">
              <w:rPr>
                <w:rFonts w:cs="Linux Libertine"/>
                <w:sz w:val="18"/>
                <w:szCs w:val="18"/>
              </w:rPr>
              <w:t>2018</w:t>
            </w:r>
          </w:p>
        </w:tc>
        <w:tc>
          <w:tcPr>
            <w:tcW w:w="1859" w:type="dxa"/>
          </w:tcPr>
          <w:p w14:paraId="0A2483FF"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eiliana</w:t>
            </w:r>
            <w:proofErr w:type="spellEnd"/>
          </w:p>
        </w:tc>
        <w:tc>
          <w:tcPr>
            <w:tcW w:w="1381" w:type="dxa"/>
          </w:tcPr>
          <w:p w14:paraId="35E87487" w14:textId="77777777" w:rsidR="00994D73" w:rsidRPr="00E0754A" w:rsidRDefault="00994D73" w:rsidP="00685CA6">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31CB1CEF"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5821D803" w14:textId="77777777" w:rsidR="00994D73" w:rsidRPr="00E0754A" w:rsidRDefault="00994D73" w:rsidP="00685CA6">
            <w:pPr>
              <w:ind w:left="77" w:right="161"/>
              <w:rPr>
                <w:rFonts w:cs="Linux Libertine"/>
                <w:sz w:val="18"/>
                <w:szCs w:val="18"/>
              </w:rPr>
            </w:pPr>
            <w:r w:rsidRPr="00E0754A">
              <w:rPr>
                <w:rFonts w:cs="Linux Libertine"/>
                <w:sz w:val="18"/>
                <w:szCs w:val="18"/>
              </w:rPr>
              <w:t>1 year and 6 months sentence</w:t>
            </w:r>
          </w:p>
        </w:tc>
      </w:tr>
      <w:tr w:rsidR="00994D73" w:rsidRPr="00E0754A" w14:paraId="2006E093" w14:textId="77777777" w:rsidTr="00685CA6">
        <w:trPr>
          <w:trHeight w:val="485"/>
        </w:trPr>
        <w:tc>
          <w:tcPr>
            <w:tcW w:w="8360" w:type="dxa"/>
            <w:gridSpan w:val="7"/>
          </w:tcPr>
          <w:p w14:paraId="3FAB0C62" w14:textId="77777777" w:rsidR="00994D73" w:rsidRPr="00E0754A" w:rsidRDefault="00994D73" w:rsidP="00685CA6">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42E21A21" w14:textId="77777777" w:rsidR="00994D73" w:rsidRPr="00E0754A" w:rsidRDefault="00994D73" w:rsidP="00994D73">
      <w:pPr>
        <w:pStyle w:val="ParagraphNormal"/>
      </w:pPr>
    </w:p>
    <w:p w14:paraId="77113CB3"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E0754A"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E0754A" w:rsidRDefault="00994D73" w:rsidP="00685CA6">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E0754A" w:rsidRDefault="00994D73" w:rsidP="00685CA6">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E0754A" w:rsidRDefault="00994D73" w:rsidP="00685CA6">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E0754A" w:rsidRDefault="00994D73" w:rsidP="00685CA6">
            <w:pPr>
              <w:ind w:left="48" w:right="161"/>
              <w:jc w:val="both"/>
              <w:rPr>
                <w:rFonts w:cs="Linux Libertine"/>
                <w:sz w:val="18"/>
                <w:szCs w:val="18"/>
              </w:rPr>
            </w:pPr>
            <w:r w:rsidRPr="00E0754A">
              <w:rPr>
                <w:rFonts w:cs="Linux Libertine"/>
                <w:sz w:val="18"/>
                <w:szCs w:val="18"/>
              </w:rPr>
              <w:t>Punishment</w:t>
            </w:r>
          </w:p>
        </w:tc>
      </w:tr>
      <w:tr w:rsidR="00994D73" w:rsidRPr="00E0754A"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E0754A" w:rsidRDefault="00994D73" w:rsidP="00685CA6">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E0754A" w:rsidRDefault="00994D73" w:rsidP="00685CA6">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E0754A" w:rsidRDefault="00994D73" w:rsidP="00685CA6">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E0754A" w:rsidRDefault="00994D73" w:rsidP="00685CA6">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E0754A" w:rsidRDefault="00994D73" w:rsidP="00685CA6">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E0754A" w:rsidRDefault="00994D73" w:rsidP="00685CA6">
            <w:pPr>
              <w:ind w:right="87"/>
              <w:rPr>
                <w:rFonts w:cs="Linux Libertine"/>
                <w:sz w:val="18"/>
                <w:szCs w:val="18"/>
              </w:rPr>
            </w:pPr>
            <w:r w:rsidRPr="00E0754A">
              <w:rPr>
                <w:rFonts w:cs="Linux Libertine"/>
                <w:sz w:val="18"/>
                <w:szCs w:val="18"/>
              </w:rPr>
              <w:t>Muslim who made a Book cover design of “</w:t>
            </w:r>
            <w:proofErr w:type="spellStart"/>
            <w:r w:rsidRPr="00E0754A">
              <w:rPr>
                <w:rFonts w:cs="Linux Libertine"/>
                <w:sz w:val="18"/>
                <w:szCs w:val="18"/>
              </w:rPr>
              <w:t>Alor</w:t>
            </w:r>
            <w:proofErr w:type="spellEnd"/>
            <w:r w:rsidRPr="00E0754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E0754A" w:rsidRDefault="00994D73" w:rsidP="00685CA6">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lastRenderedPageBreak/>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E0754A" w:rsidRDefault="00994D73" w:rsidP="00685CA6">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E0754A" w:rsidRDefault="00994D73" w:rsidP="00685CA6">
            <w:pPr>
              <w:ind w:right="87"/>
              <w:rPr>
                <w:rFonts w:cs="Linux Libertine"/>
                <w:sz w:val="18"/>
                <w:szCs w:val="18"/>
              </w:rPr>
            </w:pPr>
            <w:r w:rsidRPr="00E0754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and 6 months sentence</w:t>
            </w:r>
          </w:p>
        </w:tc>
      </w:tr>
      <w:tr w:rsidR="00994D73" w:rsidRPr="00E0754A"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E0754A" w:rsidRDefault="00994D73" w:rsidP="00685CA6">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E0754A" w:rsidRDefault="00994D73" w:rsidP="00685CA6">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E0754A" w:rsidRDefault="00994D73" w:rsidP="00685CA6">
            <w:pPr>
              <w:ind w:left="48" w:right="161"/>
              <w:rPr>
                <w:rFonts w:cs="Linux Libertine"/>
                <w:sz w:val="18"/>
                <w:szCs w:val="18"/>
              </w:rPr>
            </w:pPr>
            <w:r w:rsidRPr="00E0754A">
              <w:rPr>
                <w:rFonts w:cs="Linux Libertine"/>
                <w:sz w:val="18"/>
                <w:szCs w:val="18"/>
              </w:rPr>
              <w:t>3 years sentence</w:t>
            </w:r>
          </w:p>
        </w:tc>
      </w:tr>
      <w:tr w:rsidR="00994D73" w:rsidRPr="00E0754A"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E0754A" w:rsidRDefault="00994D73" w:rsidP="00685CA6">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w:t>
            </w:r>
            <w:proofErr w:type="spellStart"/>
            <w:r w:rsidRPr="00E0754A">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E0754A" w:rsidRDefault="00994D73" w:rsidP="00685CA6">
            <w:pPr>
              <w:ind w:left="48" w:right="161"/>
              <w:rPr>
                <w:rFonts w:cs="Linux Libertine"/>
                <w:sz w:val="18"/>
                <w:szCs w:val="18"/>
              </w:rPr>
            </w:pPr>
            <w:r w:rsidRPr="00E0754A">
              <w:rPr>
                <w:rFonts w:cs="Linux Libertine"/>
                <w:sz w:val="18"/>
                <w:szCs w:val="18"/>
              </w:rPr>
              <w:t>4 years sentence</w:t>
            </w:r>
          </w:p>
        </w:tc>
      </w:tr>
      <w:tr w:rsidR="00994D73" w:rsidRPr="00E0754A"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E0754A" w:rsidRDefault="00994D73" w:rsidP="00685CA6">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E0754A" w:rsidRDefault="00994D73" w:rsidP="00685CA6">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E0754A" w:rsidRDefault="00994D73" w:rsidP="00685CA6">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E0754A" w:rsidRDefault="00994D73" w:rsidP="00685CA6">
            <w:pPr>
              <w:ind w:left="48" w:right="161"/>
              <w:rPr>
                <w:rFonts w:cs="Linux Libertine"/>
                <w:sz w:val="18"/>
                <w:szCs w:val="18"/>
              </w:rPr>
            </w:pPr>
            <w:r w:rsidRPr="00E0754A">
              <w:rPr>
                <w:rFonts w:cs="Linux Libertine"/>
                <w:sz w:val="18"/>
                <w:szCs w:val="18"/>
              </w:rPr>
              <w:t>3 years and 6 months sentence</w:t>
            </w:r>
          </w:p>
        </w:tc>
      </w:tr>
      <w:tr w:rsidR="00994D73" w:rsidRPr="00E0754A"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E0754A" w:rsidRDefault="00994D73" w:rsidP="00685CA6">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E0754A" w:rsidRDefault="00994D73" w:rsidP="00685CA6">
            <w:pPr>
              <w:ind w:left="48" w:right="161"/>
              <w:rPr>
                <w:rFonts w:cs="Linux Libertine"/>
                <w:sz w:val="18"/>
                <w:szCs w:val="18"/>
              </w:rPr>
            </w:pPr>
            <w:r w:rsidRPr="00E0754A">
              <w:rPr>
                <w:rFonts w:cs="Linux Libertine"/>
                <w:sz w:val="18"/>
                <w:szCs w:val="18"/>
              </w:rPr>
              <w:t>3 years sentence</w:t>
            </w:r>
          </w:p>
        </w:tc>
      </w:tr>
      <w:tr w:rsidR="00994D73" w:rsidRPr="00E0754A"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E0754A" w:rsidRDefault="00994D73" w:rsidP="00685CA6">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E0754A" w:rsidRDefault="00994D73" w:rsidP="00685CA6">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E0754A" w:rsidRDefault="00994D73" w:rsidP="00685CA6">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E0754A" w:rsidRDefault="00994D73" w:rsidP="00685CA6">
            <w:pPr>
              <w:ind w:left="48" w:right="161"/>
              <w:jc w:val="both"/>
              <w:rPr>
                <w:rFonts w:cs="Linux Libertine"/>
                <w:sz w:val="18"/>
                <w:szCs w:val="18"/>
              </w:rPr>
            </w:pPr>
            <w:r w:rsidRPr="00E0754A">
              <w:rPr>
                <w:rFonts w:cs="Linux Libertine"/>
                <w:sz w:val="18"/>
                <w:szCs w:val="18"/>
              </w:rPr>
              <w:t>5 years sentence</w:t>
            </w:r>
          </w:p>
        </w:tc>
      </w:tr>
      <w:tr w:rsidR="00994D73" w:rsidRPr="00E0754A"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E0754A" w:rsidRDefault="00994D73" w:rsidP="00685CA6">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E0754A" w:rsidRDefault="00994D73" w:rsidP="00685CA6">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E0754A" w:rsidRDefault="00994D73" w:rsidP="00685CA6">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sentence</w:t>
            </w:r>
          </w:p>
        </w:tc>
      </w:tr>
      <w:tr w:rsidR="00994D73" w:rsidRPr="00E0754A"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E0754A" w:rsidRDefault="00994D73" w:rsidP="00685CA6">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E0754A" w:rsidRDefault="00994D73" w:rsidP="00685CA6">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E0754A" w:rsidRDefault="00994D73" w:rsidP="00685CA6">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E0754A" w:rsidRDefault="00994D73" w:rsidP="00685CA6">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E0754A" w:rsidRDefault="00994D73" w:rsidP="00685CA6">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E0754A" w:rsidRDefault="00994D73" w:rsidP="00685CA6">
            <w:pPr>
              <w:ind w:left="48" w:right="161"/>
              <w:jc w:val="both"/>
              <w:rPr>
                <w:rFonts w:cs="Linux Libertine"/>
                <w:sz w:val="18"/>
                <w:szCs w:val="18"/>
              </w:rPr>
            </w:pPr>
            <w:r w:rsidRPr="00E0754A">
              <w:rPr>
                <w:rFonts w:cs="Linux Libertine"/>
                <w:sz w:val="18"/>
                <w:szCs w:val="18"/>
              </w:rPr>
              <w:t>5 years sentence</w:t>
            </w:r>
          </w:p>
        </w:tc>
      </w:tr>
      <w:tr w:rsidR="00994D73" w:rsidRPr="00E0754A"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E0754A" w:rsidRDefault="00994D73" w:rsidP="00685CA6">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E0754A" w:rsidRDefault="00994D73" w:rsidP="00685CA6">
            <w:pPr>
              <w:ind w:left="48" w:right="161"/>
              <w:jc w:val="both"/>
              <w:rPr>
                <w:rFonts w:cs="Linux Libertine"/>
                <w:sz w:val="18"/>
                <w:szCs w:val="18"/>
              </w:rPr>
            </w:pPr>
            <w:r w:rsidRPr="00E0754A">
              <w:rPr>
                <w:rFonts w:cs="Linux Libertine"/>
                <w:sz w:val="18"/>
                <w:szCs w:val="18"/>
              </w:rPr>
              <w:t>10 years sentence</w:t>
            </w:r>
          </w:p>
        </w:tc>
      </w:tr>
      <w:tr w:rsidR="00994D73" w:rsidRPr="00E0754A"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E0754A" w:rsidRDefault="00994D73" w:rsidP="00685CA6">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E0754A" w:rsidRDefault="00994D73" w:rsidP="00685CA6">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E0754A" w:rsidRDefault="00994D73" w:rsidP="00685CA6">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E0754A" w:rsidRDefault="00994D73" w:rsidP="00685CA6">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E0754A" w:rsidRDefault="00994D73" w:rsidP="00685CA6">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and 6 months sentence</w:t>
            </w:r>
          </w:p>
        </w:tc>
      </w:tr>
      <w:tr w:rsidR="00994D73" w:rsidRPr="00E0754A"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E0754A" w:rsidRDefault="00994D73" w:rsidP="00685CA6">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E0754A" w:rsidRDefault="00994D73" w:rsidP="00685CA6">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E0754A" w:rsidRDefault="00994D73" w:rsidP="00685CA6">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E0754A" w:rsidRDefault="00994D73" w:rsidP="00685CA6">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E0754A" w:rsidRDefault="00994D73" w:rsidP="00685CA6">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E0754A" w:rsidRDefault="00994D73" w:rsidP="00685CA6">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E0754A" w:rsidRDefault="00994D73" w:rsidP="00685CA6">
            <w:pPr>
              <w:ind w:left="48" w:right="161"/>
              <w:jc w:val="both"/>
              <w:rPr>
                <w:rFonts w:cs="Linux Libertine"/>
                <w:sz w:val="18"/>
                <w:szCs w:val="18"/>
              </w:rPr>
            </w:pPr>
            <w:r w:rsidRPr="00E0754A">
              <w:rPr>
                <w:rFonts w:cs="Linux Libertine"/>
                <w:sz w:val="18"/>
                <w:szCs w:val="18"/>
              </w:rPr>
              <w:t>3 years sentence</w:t>
            </w:r>
          </w:p>
        </w:tc>
      </w:tr>
      <w:tr w:rsidR="00994D73" w:rsidRPr="00E0754A"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E0754A" w:rsidRDefault="00994D73" w:rsidP="00685CA6">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sentence a</w:t>
            </w:r>
          </w:p>
        </w:tc>
      </w:tr>
      <w:tr w:rsidR="00994D73" w:rsidRPr="00E0754A"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E0754A" w:rsidRDefault="00994D73" w:rsidP="00685CA6">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6F0399E3" w14:textId="77777777" w:rsidR="00994D73" w:rsidRDefault="00994D73" w:rsidP="00994D73">
      <w:pPr>
        <w:pStyle w:val="ParagraphNormal"/>
      </w:pPr>
      <w:r w:rsidRPr="00E0754A">
        <w:lastRenderedPageBreak/>
        <w:t xml:space="preserve">This research includes 62 blasphemy cases from 1965 to 2018. Figure </w:t>
      </w:r>
      <w:r>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E0754A" w:rsidRDefault="00994D73" w:rsidP="00994D73">
      <w:pPr>
        <w:pStyle w:val="ParagraphNormal"/>
      </w:pPr>
      <w:r>
        <w:rPr>
          <w:noProof/>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0"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E0754A" w:rsidRDefault="00994D73" w:rsidP="00994D73">
      <w:pPr>
        <w:pStyle w:val="ParagraphNormal"/>
      </w:pPr>
      <w:r w:rsidRPr="00E0754A">
        <w:rPr>
          <w:noProof/>
        </w:rPr>
        <w:t xml:space="preserve">In figure </w:t>
      </w:r>
      <w:r>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Pr="00E0754A">
        <w:t>.</w:t>
      </w:r>
    </w:p>
    <w:p w14:paraId="56BCB347" w14:textId="77777777" w:rsidR="00994D73" w:rsidRDefault="00994D73" w:rsidP="00994D73">
      <w:pPr>
        <w:pStyle w:val="ParagraphNormal"/>
      </w:pPr>
    </w:p>
    <w:p w14:paraId="20368C21" w14:textId="77777777" w:rsidR="00994D73" w:rsidRPr="00E0754A" w:rsidRDefault="00994D73" w:rsidP="00994D73">
      <w:pPr>
        <w:pStyle w:val="ParagraphNormal"/>
      </w:pPr>
      <w:r>
        <w:rPr>
          <w:noProof/>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2"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E0754A" w:rsidRDefault="00994D73" w:rsidP="00994D73">
      <w:pPr>
        <w:pStyle w:val="ParagraphNormal"/>
      </w:pPr>
      <w:r>
        <w:rPr>
          <w:noProof/>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4"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E0754A">
        <w:t xml:space="preserve">Meanwhile, </w:t>
      </w:r>
      <w:r>
        <w:t>figure 10</w:t>
      </w:r>
      <w:r w:rsidRPr="00E0754A">
        <w:t xml:space="preserve">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Default="00385ED5" w:rsidP="009A6FD1">
      <w:pPr>
        <w:pStyle w:val="ParagraphNormal"/>
        <w:ind w:firstLine="0"/>
      </w:pPr>
    </w:p>
    <w:p w14:paraId="6133E8D9" w14:textId="77777777" w:rsidR="00385ED5" w:rsidRPr="00385ED5" w:rsidRDefault="00385ED5" w:rsidP="00385ED5">
      <w:pPr>
        <w:pStyle w:val="ParagraphNormal"/>
      </w:pPr>
    </w:p>
    <w:p w14:paraId="4DD57E85" w14:textId="1EC05DBE" w:rsidR="009A35F1" w:rsidRPr="00E0754A" w:rsidRDefault="00385ED5" w:rsidP="00A408D1">
      <w:pPr>
        <w:pStyle w:val="Heading2"/>
        <w:numPr>
          <w:ilvl w:val="1"/>
          <w:numId w:val="21"/>
        </w:numPr>
        <w:ind w:left="432"/>
      </w:pPr>
      <w:r w:rsidRPr="00385ED5">
        <w:lastRenderedPageBreak/>
        <w:t>The Impact of ABL Enforcement on State-Religion Relations</w:t>
      </w:r>
      <w:r w:rsidR="00D320B1" w:rsidRPr="00E0754A">
        <w:rPr>
          <w:i/>
          <w:iCs/>
        </w:rPr>
        <w:t xml:space="preserve"> </w:t>
      </w:r>
    </w:p>
    <w:p w14:paraId="266948AE" w14:textId="43DB822D" w:rsidR="00385ED5" w:rsidRDefault="00385ED5" w:rsidP="00385ED5">
      <w:pPr>
        <w:pStyle w:val="ParagraphafSubheader"/>
        <w:ind w:firstLine="432"/>
      </w:pPr>
      <w:r>
        <w:t>•</w:t>
      </w:r>
      <w:r>
        <w:tab/>
        <w:t>Analysis of the impact of the enforcement of the ABL on state-religion relations in Indonesia</w:t>
      </w:r>
    </w:p>
    <w:p w14:paraId="2B2FAE7A" w14:textId="77777777" w:rsidR="00994D73" w:rsidRPr="00E0754A" w:rsidRDefault="00994D73" w:rsidP="00994D73">
      <w:pPr>
        <w:pStyle w:val="ParagraphafSubheader"/>
      </w:pPr>
      <w:r w:rsidRPr="00E0754A">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E0754A" w:rsidRDefault="00994D73" w:rsidP="00994D73">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009F023A" w14:textId="77777777" w:rsidR="00994D73" w:rsidRPr="00E0754A" w:rsidRDefault="00994D73" w:rsidP="00994D73">
      <w:pPr>
        <w:pStyle w:val="ParagraphNormal"/>
      </w:pPr>
      <w:r w:rsidRPr="00E0754A">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E0754A" w:rsidRDefault="00994D73" w:rsidP="00994D73">
      <w:pPr>
        <w:pStyle w:val="ParagraphNormal"/>
      </w:pPr>
      <w:r w:rsidRPr="00E0754A">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E0754A">
        <w:t>Sila</w:t>
      </w:r>
      <w:proofErr w:type="spellEnd"/>
      <w:r w:rsidRPr="00E0754A">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E0754A" w:rsidRDefault="00994D73" w:rsidP="00994D73">
      <w:pPr>
        <w:pStyle w:val="ParagraphNormal"/>
      </w:pPr>
      <w:r w:rsidRPr="00E0754A">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E0754A" w:rsidRDefault="00994D73" w:rsidP="00994D73">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E0754A" w:rsidRDefault="00994D73" w:rsidP="00994D73">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E0754A" w:rsidRDefault="00994D73" w:rsidP="00994D73">
      <w:pPr>
        <w:pStyle w:val="ParagraphNormal"/>
      </w:pPr>
      <w:r w:rsidRPr="00E0754A">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E0754A">
        <w:t>Gafatar</w:t>
      </w:r>
      <w:proofErr w:type="spellEnd"/>
      <w:r w:rsidRPr="00E0754A">
        <w:t>,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E0754A" w:rsidRDefault="00994D73" w:rsidP="00994D73">
      <w:pPr>
        <w:pStyle w:val="Quote"/>
      </w:pPr>
      <w:r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E0754A" w:rsidRDefault="00994D73" w:rsidP="00994D73">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994D73" w:rsidRDefault="00994D73" w:rsidP="00994D73">
      <w:pPr>
        <w:pStyle w:val="ParagraphNormal"/>
        <w:rPr>
          <w:rFonts w:hint="cs"/>
        </w:rPr>
      </w:pPr>
    </w:p>
    <w:p w14:paraId="47516B05" w14:textId="568C2F6D" w:rsidR="00385ED5" w:rsidRDefault="00385ED5" w:rsidP="00385ED5">
      <w:pPr>
        <w:pStyle w:val="ParagraphafSubheader"/>
        <w:ind w:firstLine="432"/>
      </w:pPr>
      <w:r>
        <w:t>•</w:t>
      </w:r>
      <w:r>
        <w:tab/>
        <w:t>Examination of how the ABL has affected religious freedom and harmony in Indonesia, including examples of its impact on religious minorities.</w:t>
      </w:r>
    </w:p>
    <w:p w14:paraId="5B043E9D" w14:textId="4CE2FAF4" w:rsidR="00385ED5" w:rsidRDefault="00385ED5" w:rsidP="00385ED5">
      <w:pPr>
        <w:pStyle w:val="ParagraphNormal"/>
      </w:pPr>
    </w:p>
    <w:p w14:paraId="5C879713" w14:textId="77777777" w:rsidR="00994D73" w:rsidRPr="00E0754A" w:rsidRDefault="00994D73" w:rsidP="00994D73">
      <w:pPr>
        <w:pStyle w:val="Heading2"/>
        <w:numPr>
          <w:ilvl w:val="2"/>
          <w:numId w:val="24"/>
        </w:numPr>
      </w:pPr>
      <w:bookmarkStart w:id="89" w:name="_Toc118302796"/>
      <w:bookmarkStart w:id="90" w:name="_Toc121200604"/>
      <w:r w:rsidRPr="00E0754A">
        <w:t>Anti-Blasphemy Law justify religious intolerance</w:t>
      </w:r>
      <w:bookmarkEnd w:id="89"/>
      <w:bookmarkEnd w:id="90"/>
    </w:p>
    <w:p w14:paraId="58BB93BC" w14:textId="77777777" w:rsidR="00994D73" w:rsidRPr="00E0754A" w:rsidRDefault="00994D73" w:rsidP="00994D73">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twisted”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2F1F795A" w14:textId="77777777" w:rsidR="00994D73" w:rsidRPr="00E0754A" w:rsidRDefault="00994D73" w:rsidP="00994D73">
      <w:pPr>
        <w:pStyle w:val="Quote"/>
      </w:pPr>
      <w:r w:rsidRPr="00E0754A">
        <w:t>“</w:t>
      </w:r>
      <w:proofErr w:type="spellStart"/>
      <w:r w:rsidRPr="00E0754A">
        <w:t>Gafatar</w:t>
      </w:r>
      <w:proofErr w:type="spellEnd"/>
      <w:r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E0754A">
        <w:t>Gafatar</w:t>
      </w:r>
      <w:proofErr w:type="spellEnd"/>
      <w:r w:rsidRPr="00E0754A">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E0754A">
        <w:t>Gafatar</w:t>
      </w:r>
      <w:proofErr w:type="spellEnd"/>
      <w:r w:rsidRPr="00E0754A">
        <w:t xml:space="preserve"> chose to become a legal mass </w:t>
      </w:r>
      <w:r w:rsidRPr="00E0754A">
        <w:lastRenderedPageBreak/>
        <w:t xml:space="preserve">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E0754A">
        <w:t>Kesbangpol</w:t>
      </w:r>
      <w:proofErr w:type="spellEnd"/>
      <w:r w:rsidRPr="00E0754A">
        <w:t xml:space="preserve"> Province.”</w:t>
      </w:r>
      <w:r w:rsidRPr="00E0754A">
        <w:rPr>
          <w:rStyle w:val="FootnoteReference"/>
        </w:rPr>
        <w:footnoteReference w:id="128"/>
      </w:r>
    </w:p>
    <w:p w14:paraId="657F344E" w14:textId="77777777" w:rsidR="00994D73" w:rsidRPr="00E0754A" w:rsidRDefault="00994D73" w:rsidP="00994D73">
      <w:pPr>
        <w:pStyle w:val="ParagraphNormal"/>
      </w:pPr>
      <w:r w:rsidRPr="00E0754A">
        <w:t xml:space="preserve">The similar thing occurred in the case of </w:t>
      </w:r>
      <w:proofErr w:type="spellStart"/>
      <w:r w:rsidRPr="00E0754A">
        <w:t>Ahok</w:t>
      </w:r>
      <w:proofErr w:type="spellEnd"/>
      <w:r w:rsidRPr="00E0754A">
        <w:t xml:space="preserve">. The court concluded in its legal analysis that </w:t>
      </w:r>
      <w:proofErr w:type="spellStart"/>
      <w:r w:rsidRPr="00E0754A">
        <w:t>Ahok's</w:t>
      </w:r>
      <w:proofErr w:type="spellEnd"/>
      <w:r w:rsidRPr="00E0754A">
        <w:t xml:space="preserve"> actions might disrupt interreligious peace. The court deemed </w:t>
      </w:r>
      <w:proofErr w:type="spellStart"/>
      <w:r w:rsidRPr="00E0754A">
        <w:t>Ahok</w:t>
      </w:r>
      <w:proofErr w:type="spellEnd"/>
      <w:r w:rsidRPr="00E0754A">
        <w:t xml:space="preserve">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w:t>
      </w:r>
      <w:proofErr w:type="spellStart"/>
      <w:r w:rsidRPr="00E0754A">
        <w:t>Ahok</w:t>
      </w:r>
      <w:proofErr w:type="spellEnd"/>
      <w:r w:rsidRPr="00E0754A">
        <w:t xml:space="preserve">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Pr="00E0754A">
        <w:rPr>
          <w:i/>
          <w:iCs/>
        </w:rPr>
        <w:t>“Don't just trust what others say... (you) might be duped using Al-</w:t>
      </w:r>
      <w:proofErr w:type="spellStart"/>
      <w:r w:rsidRPr="00E0754A">
        <w:rPr>
          <w:i/>
          <w:iCs/>
        </w:rPr>
        <w:t>Maidah</w:t>
      </w:r>
      <w:proofErr w:type="spellEnd"/>
      <w:r w:rsidRPr="00E0754A">
        <w:rPr>
          <w:i/>
          <w:iCs/>
        </w:rPr>
        <w:t xml:space="preserve"> verse 51.”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129"/>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E0754A" w:rsidRDefault="00994D73" w:rsidP="00994D73">
      <w:pPr>
        <w:pStyle w:val="ParagraphNormal"/>
        <w:ind w:firstLine="0"/>
      </w:pPr>
    </w:p>
    <w:p w14:paraId="007DC657"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E0754A"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E0754A" w:rsidRDefault="00994D73" w:rsidP="00685CA6">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994D73" w:rsidRPr="00E0754A"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KUI </w:t>
            </w:r>
            <w:proofErr w:type="spellStart"/>
            <w:r w:rsidRPr="00E0754A">
              <w:rPr>
                <w:rFonts w:ascii="Linux Libertine" w:hAnsi="Linux Libertine" w:cs="Linux Libertine"/>
                <w:sz w:val="20"/>
                <w:szCs w:val="20"/>
              </w:rPr>
              <w:t>Palu</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w:t>
            </w:r>
            <w:r w:rsidRPr="00E0754A">
              <w:rPr>
                <w:rFonts w:ascii="Linux Libertine" w:hAnsi="Linux Libertine" w:cs="Linux Libertine"/>
                <w:sz w:val="20"/>
                <w:szCs w:val="20"/>
              </w:rPr>
              <w:lastRenderedPageBreak/>
              <w:t>received 2 years sentence</w:t>
            </w:r>
          </w:p>
        </w:tc>
      </w:tr>
      <w:tr w:rsidR="00994D73" w:rsidRPr="00E0754A"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994D73" w:rsidRPr="00E0754A"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FX </w:t>
            </w:r>
            <w:proofErr w:type="spellStart"/>
            <w:r w:rsidRPr="00E0754A">
              <w:rPr>
                <w:rFonts w:ascii="Linux Libertine" w:hAnsi="Linux Libertine" w:cs="Linux Libertine"/>
                <w:sz w:val="20"/>
                <w:szCs w:val="20"/>
              </w:rPr>
              <w:t>Marjan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994D73" w:rsidRPr="00E0754A"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994D73" w:rsidRPr="00E0754A"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994D73" w:rsidRPr="00E0754A"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994D73" w:rsidRPr="00E0754A"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994D73" w:rsidRPr="00E0754A"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OSPEK “</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Pr="00E0754A">
              <w:rPr>
                <w:rFonts w:ascii="Linux Libertine" w:hAnsi="Linux Libertine" w:cs="Linux Libertine"/>
                <w:sz w:val="20"/>
                <w:szCs w:val="20"/>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994D73" w:rsidRPr="00E0754A"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 Wayan </w:t>
            </w:r>
            <w:proofErr w:type="spellStart"/>
            <w:r w:rsidRPr="00E0754A">
              <w:rPr>
                <w:rFonts w:ascii="Linux Libertine" w:hAnsi="Linux Libertine" w:cs="Linux Libertine"/>
                <w:sz w:val="20"/>
                <w:szCs w:val="20"/>
              </w:rPr>
              <w:t>Heri</w:t>
            </w:r>
            <w:proofErr w:type="spellEnd"/>
            <w:r w:rsidRPr="00E0754A">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3AC24E63" w14:textId="77777777" w:rsidR="00385ED5" w:rsidRPr="00385ED5" w:rsidRDefault="00385ED5" w:rsidP="00385ED5">
      <w:pPr>
        <w:pStyle w:val="ParagraphNormal"/>
      </w:pPr>
    </w:p>
    <w:p w14:paraId="375262F8" w14:textId="54513AB8" w:rsidR="0089664F" w:rsidRPr="00385ED5" w:rsidRDefault="00385ED5" w:rsidP="009A6FD1">
      <w:pPr>
        <w:pStyle w:val="Heading2"/>
        <w:numPr>
          <w:ilvl w:val="1"/>
          <w:numId w:val="21"/>
        </w:numPr>
        <w:ind w:left="432" w:hanging="432"/>
      </w:pPr>
      <w:r w:rsidRPr="00385ED5">
        <w:t>Socio-Political Dimensions of State-Religion Relations</w:t>
      </w:r>
    </w:p>
    <w:p w14:paraId="12A6F1C8" w14:textId="3850B58E" w:rsidR="00385ED5" w:rsidRDefault="00385ED5" w:rsidP="00385ED5">
      <w:pPr>
        <w:pStyle w:val="ParagraphafSubheader"/>
        <w:ind w:firstLine="432"/>
        <w:rPr>
          <w:lang w:eastAsia="en-GB" w:bidi="ar-SA"/>
        </w:rPr>
      </w:pPr>
      <w:r w:rsidRPr="00385ED5">
        <w:rPr>
          <w:lang w:eastAsia="en-GB" w:bidi="ar-SA"/>
        </w:rPr>
        <w:t>•</w:t>
      </w:r>
      <w:r w:rsidRPr="00385ED5">
        <w:rPr>
          <w:lang w:eastAsia="en-GB" w:bidi="ar-SA"/>
        </w:rPr>
        <w:tab/>
        <w:t>Discussion of the socio-political factors that influence the state-religion relationship in Indonesia, including the role of civil society and religious organizations.</w:t>
      </w:r>
    </w:p>
    <w:p w14:paraId="4E095751" w14:textId="77777777" w:rsidR="00994D73" w:rsidRPr="00E0754A" w:rsidRDefault="00994D73" w:rsidP="00994D73">
      <w:pPr>
        <w:pStyle w:val="Heading2"/>
        <w:numPr>
          <w:ilvl w:val="1"/>
          <w:numId w:val="24"/>
        </w:numPr>
        <w:ind w:left="432"/>
      </w:pPr>
      <w:bookmarkStart w:id="91" w:name="_Toc118302797"/>
      <w:bookmarkStart w:id="92" w:name="_Toc121200605"/>
      <w:r w:rsidRPr="00E0754A">
        <w:t>Pseudo-secularity harvests an illusion of religious freedom</w:t>
      </w:r>
      <w:bookmarkEnd w:id="91"/>
      <w:bookmarkEnd w:id="92"/>
    </w:p>
    <w:p w14:paraId="57679A5D" w14:textId="77777777" w:rsidR="00994D73" w:rsidRPr="00E0754A" w:rsidRDefault="00994D73" w:rsidP="00994D73">
      <w:pPr>
        <w:pStyle w:val="ParagraphafSubheader"/>
      </w:pPr>
      <w:r w:rsidRPr="00E0754A">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E0754A">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E0754A" w:rsidRDefault="00994D73" w:rsidP="00994D73">
      <w:pPr>
        <w:pStyle w:val="ParagraphNormal"/>
      </w:pPr>
      <w:r w:rsidRPr="00E0754A">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 xml:space="preserve">analyses and discusses each of the Pancasila principles from a philosophical standpoint, debating the viewpoints of the nation's founding fathers and comparing them to the constitutions of other nations </w:t>
      </w:r>
      <w:r w:rsidRPr="00E0754A">
        <w:fldChar w:fldCharType="begin"/>
      </w:r>
      <w:r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E0754A">
        <w:fldChar w:fldCharType="separate"/>
      </w:r>
      <w:r w:rsidRPr="00E0754A">
        <w:rPr>
          <w:rFonts w:cs="Linux Libertine"/>
        </w:rPr>
        <w:t>(Latif, 2011)</w:t>
      </w:r>
      <w:r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 </w:t>
      </w:r>
      <w:r w:rsidRPr="00E0754A">
        <w:fldChar w:fldCharType="begin"/>
      </w:r>
      <w:r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As’ad</w:t>
      </w:r>
      <w:proofErr w:type="spellEnd"/>
      <w:r w:rsidRPr="00E0754A">
        <w:rPr>
          <w:rFonts w:cs="Linux Libertine"/>
          <w:szCs w:val="24"/>
        </w:rPr>
        <w:t>, 2009)</w:t>
      </w:r>
      <w:r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t>
      </w:r>
      <w:r w:rsidRPr="00E0754A">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E0754A" w:rsidRDefault="00994D73" w:rsidP="00994D73">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Law system. In his work titled “Islam and the State in Indonesia from a Legal Perspecti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Islam and the State in Indonesia from a Legal Perspective” that the concept to replace the Nationalist group's Pancasila with Islamic Law as the state's foundation emerged in 2002.</w:t>
      </w:r>
    </w:p>
    <w:p w14:paraId="068D1A9C" w14:textId="77777777" w:rsidR="00994D73" w:rsidRPr="00E0754A" w:rsidRDefault="00994D73" w:rsidP="00994D73">
      <w:pPr>
        <w:pStyle w:val="Quote"/>
      </w:pPr>
      <w:r w:rsidRPr="00E0754A">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E0754A">
        <w:fldChar w:fldCharType="begin"/>
      </w:r>
      <w:r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Safa’at</w:t>
      </w:r>
      <w:proofErr w:type="spellEnd"/>
      <w:r w:rsidRPr="00E0754A">
        <w:rPr>
          <w:rFonts w:cs="Linux Libertine"/>
          <w:szCs w:val="24"/>
        </w:rPr>
        <w:t>, 2020)</w:t>
      </w:r>
      <w:r w:rsidRPr="00E0754A">
        <w:fldChar w:fldCharType="end"/>
      </w:r>
    </w:p>
    <w:p w14:paraId="6E42888B" w14:textId="77777777" w:rsidR="00994D73" w:rsidRPr="00E0754A" w:rsidRDefault="00994D73" w:rsidP="00994D73">
      <w:pPr>
        <w:pStyle w:val="ParagraphNormal"/>
      </w:pPr>
      <w:r w:rsidRPr="00E0754A">
        <w:t xml:space="preserve">Despite the fact that this proposal was shot down in writing by the Indonesian Parliament, the growth of legal politics both in the centre and in the regions gave support to the notion. In his normative approach, </w:t>
      </w:r>
      <w:proofErr w:type="spellStart"/>
      <w:r w:rsidRPr="00E0754A">
        <w:t>Safa’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at</w:t>
      </w:r>
      <w:proofErr w:type="spellEnd"/>
      <w:r w:rsidRPr="00E0754A">
        <w:t xml:space="preserve"> says this can be found by looking at the proliferation of Islamic Law adopted as Positive Law by both the Central Government and Regional Governments. </w:t>
      </w:r>
      <w:proofErr w:type="spellStart"/>
      <w:r w:rsidRPr="00E0754A">
        <w:t>Safa’at</w:t>
      </w:r>
      <w:proofErr w:type="spellEnd"/>
      <w:r w:rsidRPr="00E0754A">
        <w:t xml:space="preserve"> argue that many Islamic rules have been incorporated into </w:t>
      </w:r>
      <w:r w:rsidRPr="00E0754A">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E0754A" w:rsidRDefault="00994D73" w:rsidP="00994D73">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2412B5D" w14:textId="77777777" w:rsidR="00994D73" w:rsidRPr="00E0754A" w:rsidRDefault="00994D73" w:rsidP="00994D73">
      <w:pPr>
        <w:pStyle w:val="Quote"/>
      </w:pPr>
      <w:r w:rsidRPr="00E0754A">
        <w:t>“</w:t>
      </w:r>
      <w:proofErr w:type="spellStart"/>
      <w:r w:rsidRPr="00E0754A">
        <w:t>Undang-undang</w:t>
      </w:r>
      <w:proofErr w:type="spellEnd"/>
      <w:r w:rsidRPr="00E0754A">
        <w:t xml:space="preserve"> a quo </w:t>
      </w:r>
      <w:proofErr w:type="spellStart"/>
      <w:r w:rsidRPr="00E0754A">
        <w:t>masih</w:t>
      </w:r>
      <w:proofErr w:type="spellEnd"/>
      <w:r w:rsidRPr="00E0754A">
        <w:t xml:space="preserve"> </w:t>
      </w:r>
      <w:proofErr w:type="spellStart"/>
      <w:r w:rsidRPr="00E0754A">
        <w:t>diperlukan</w:t>
      </w:r>
      <w:proofErr w:type="spellEnd"/>
      <w:r w:rsidRPr="00E0754A">
        <w:t xml:space="preserve"> di Indonesia </w:t>
      </w:r>
      <w:proofErr w:type="spellStart"/>
      <w:r w:rsidRPr="00E0754A">
        <w:t>sehingga</w:t>
      </w:r>
      <w:proofErr w:type="spellEnd"/>
      <w:r w:rsidRPr="00E0754A">
        <w:t xml:space="preserve"> </w:t>
      </w:r>
      <w:proofErr w:type="spellStart"/>
      <w:r w:rsidRPr="00E0754A">
        <w:t>kalau</w:t>
      </w:r>
      <w:proofErr w:type="spellEnd"/>
      <w:r w:rsidRPr="00E0754A">
        <w:t xml:space="preserve"> </w:t>
      </w:r>
      <w:proofErr w:type="spellStart"/>
      <w:r w:rsidRPr="00E0754A">
        <w:t>dicabut</w:t>
      </w:r>
      <w:proofErr w:type="spellEnd"/>
      <w:r w:rsidRPr="00E0754A">
        <w:t xml:space="preserve"> </w:t>
      </w:r>
      <w:proofErr w:type="spellStart"/>
      <w:r w:rsidRPr="00E0754A">
        <w:t>daapat</w:t>
      </w:r>
      <w:proofErr w:type="spellEnd"/>
      <w:r w:rsidRPr="00E0754A">
        <w:t xml:space="preserve"> 1) </w:t>
      </w:r>
      <w:proofErr w:type="spellStart"/>
      <w:r w:rsidRPr="00E0754A">
        <w:t>menimbulkan</w:t>
      </w:r>
      <w:proofErr w:type="spellEnd"/>
      <w:r w:rsidRPr="00E0754A">
        <w:t xml:space="preserve"> </w:t>
      </w:r>
      <w:proofErr w:type="spellStart"/>
      <w:r w:rsidRPr="00E0754A">
        <w:t>instabilitas</w:t>
      </w:r>
      <w:proofErr w:type="spellEnd"/>
      <w:r w:rsidRPr="00E0754A">
        <w:t xml:space="preserve"> Indonesia; 2) </w:t>
      </w:r>
      <w:proofErr w:type="spellStart"/>
      <w:r w:rsidRPr="00E0754A">
        <w:t>mengganggu</w:t>
      </w:r>
      <w:proofErr w:type="spellEnd"/>
      <w:r w:rsidRPr="00E0754A">
        <w:t xml:space="preserve"> </w:t>
      </w:r>
      <w:proofErr w:type="spellStart"/>
      <w:r w:rsidRPr="00E0754A">
        <w:t>kerukunan</w:t>
      </w:r>
      <w:proofErr w:type="spellEnd"/>
      <w:r w:rsidRPr="00E0754A">
        <w:t xml:space="preserve"> </w:t>
      </w:r>
      <w:proofErr w:type="spellStart"/>
      <w:r w:rsidRPr="00E0754A">
        <w:t>umat</w:t>
      </w:r>
      <w:proofErr w:type="spellEnd"/>
      <w:r w:rsidRPr="00E0754A">
        <w:t xml:space="preserve"> </w:t>
      </w:r>
      <w:proofErr w:type="spellStart"/>
      <w:r w:rsidRPr="00E0754A">
        <w:t>beragama</w:t>
      </w:r>
      <w:proofErr w:type="spellEnd"/>
      <w:r w:rsidRPr="00E0754A">
        <w:t xml:space="preserve">; 3) </w:t>
      </w:r>
      <w:proofErr w:type="spellStart"/>
      <w:r w:rsidRPr="00E0754A">
        <w:t>merugikan</w:t>
      </w:r>
      <w:proofErr w:type="spellEnd"/>
      <w:r w:rsidRPr="00E0754A">
        <w:t xml:space="preserve"> </w:t>
      </w:r>
      <w:proofErr w:type="spellStart"/>
      <w:r w:rsidRPr="00E0754A">
        <w:t>terutama</w:t>
      </w:r>
      <w:proofErr w:type="spellEnd"/>
      <w:r w:rsidRPr="00E0754A">
        <w:t xml:space="preserve"> </w:t>
      </w:r>
      <w:proofErr w:type="spellStart"/>
      <w:r w:rsidRPr="00E0754A">
        <w:t>untuk</w:t>
      </w:r>
      <w:proofErr w:type="spellEnd"/>
      <w:r w:rsidRPr="00E0754A">
        <w:t xml:space="preserve"> </w:t>
      </w:r>
      <w:proofErr w:type="spellStart"/>
      <w:r w:rsidRPr="00E0754A">
        <w:t>minoritas</w:t>
      </w:r>
      <w:proofErr w:type="spellEnd"/>
      <w:r w:rsidRPr="00E0754A">
        <w:t xml:space="preserve"> dan </w:t>
      </w:r>
      <w:proofErr w:type="spellStart"/>
      <w:r w:rsidRPr="00E0754A">
        <w:t>dapat</w:t>
      </w:r>
      <w:proofErr w:type="spellEnd"/>
      <w:r w:rsidRPr="00E0754A">
        <w:t xml:space="preserve"> </w:t>
      </w:r>
      <w:proofErr w:type="spellStart"/>
      <w:r w:rsidRPr="00E0754A">
        <w:t>terjadi</w:t>
      </w:r>
      <w:proofErr w:type="spellEnd"/>
      <w:r w:rsidRPr="00E0754A">
        <w:t xml:space="preserve"> </w:t>
      </w:r>
      <w:proofErr w:type="spellStart"/>
      <w:r w:rsidRPr="00E0754A">
        <w:t>anarkisme</w:t>
      </w:r>
      <w:proofErr w:type="spellEnd"/>
      <w:r w:rsidRPr="00E0754A">
        <w:t xml:space="preserve">. </w:t>
      </w:r>
      <w:proofErr w:type="spellStart"/>
      <w:r w:rsidRPr="00E0754A">
        <w:t>Logikanya</w:t>
      </w:r>
      <w:proofErr w:type="spellEnd"/>
      <w:r w:rsidRPr="00E0754A">
        <w:t xml:space="preserve"> </w:t>
      </w:r>
      <w:proofErr w:type="spellStart"/>
      <w:r w:rsidRPr="00E0754A">
        <w:t>ketika</w:t>
      </w:r>
      <w:proofErr w:type="spellEnd"/>
      <w:r w:rsidRPr="00E0754A">
        <w:t xml:space="preserve"> </w:t>
      </w:r>
      <w:proofErr w:type="spellStart"/>
      <w:r w:rsidRPr="00E0754A">
        <w:t>tida</w:t>
      </w:r>
      <w:proofErr w:type="spellEnd"/>
      <w:r w:rsidRPr="00E0754A">
        <w:t xml:space="preserve"> </w:t>
      </w:r>
      <w:proofErr w:type="spellStart"/>
      <w:r w:rsidRPr="00E0754A">
        <w:t>kada</w:t>
      </w:r>
      <w:proofErr w:type="spellEnd"/>
      <w:r w:rsidRPr="00E0754A">
        <w:t xml:space="preserve"> </w:t>
      </w:r>
      <w:proofErr w:type="spellStart"/>
      <w:r w:rsidRPr="00E0754A">
        <w:t>aturan</w:t>
      </w:r>
      <w:proofErr w:type="spellEnd"/>
      <w:r w:rsidRPr="00E0754A">
        <w:t xml:space="preserve"> </w:t>
      </w:r>
      <w:proofErr w:type="spellStart"/>
      <w:r w:rsidRPr="00E0754A">
        <w:t>bukan</w:t>
      </w:r>
      <w:proofErr w:type="spellEnd"/>
      <w:r w:rsidRPr="00E0754A">
        <w:t xml:space="preserve"> </w:t>
      </w:r>
      <w:proofErr w:type="spellStart"/>
      <w:r w:rsidRPr="00E0754A">
        <w:t>menjadi</w:t>
      </w:r>
      <w:proofErr w:type="spellEnd"/>
      <w:r w:rsidRPr="00E0754A">
        <w:t xml:space="preserve"> </w:t>
      </w:r>
      <w:proofErr w:type="spellStart"/>
      <w:r w:rsidRPr="00E0754A">
        <w:t>beres</w:t>
      </w:r>
      <w:proofErr w:type="spellEnd"/>
      <w:r w:rsidRPr="00E0754A">
        <w:t xml:space="preserve"> </w:t>
      </w:r>
      <w:proofErr w:type="spellStart"/>
      <w:r w:rsidRPr="00E0754A">
        <w:t>tetapi</w:t>
      </w:r>
      <w:proofErr w:type="spellEnd"/>
      <w:r w:rsidRPr="00E0754A">
        <w:t xml:space="preserve"> </w:t>
      </w:r>
      <w:proofErr w:type="spellStart"/>
      <w:r w:rsidRPr="00E0754A">
        <w:t>masyarakat</w:t>
      </w:r>
      <w:proofErr w:type="spellEnd"/>
      <w:r w:rsidRPr="00E0754A">
        <w:t xml:space="preserve"> </w:t>
      </w:r>
      <w:proofErr w:type="spellStart"/>
      <w:r w:rsidRPr="00E0754A">
        <w:t>akan</w:t>
      </w:r>
      <w:proofErr w:type="spellEnd"/>
      <w:r w:rsidRPr="00E0754A">
        <w:t xml:space="preserve"> </w:t>
      </w:r>
      <w:proofErr w:type="spellStart"/>
      <w:r w:rsidRPr="00E0754A">
        <w:t>membuat</w:t>
      </w:r>
      <w:proofErr w:type="spellEnd"/>
      <w:r w:rsidRPr="00E0754A">
        <w:t xml:space="preserve"> </w:t>
      </w:r>
      <w:proofErr w:type="spellStart"/>
      <w:r w:rsidRPr="00E0754A">
        <w:t>aturan</w:t>
      </w:r>
      <w:proofErr w:type="spellEnd"/>
      <w:r w:rsidRPr="00E0754A">
        <w:t xml:space="preserve"> </w:t>
      </w:r>
      <w:proofErr w:type="spellStart"/>
      <w:r w:rsidRPr="00E0754A">
        <w:t>sendiri</w:t>
      </w:r>
      <w:proofErr w:type="spellEnd"/>
      <w:r w:rsidRPr="00E0754A">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rPr>
          <w:rStyle w:val="FootnoteReference"/>
        </w:rPr>
        <w:footnoteReference w:id="130"/>
      </w:r>
    </w:p>
    <w:p w14:paraId="39295093" w14:textId="77777777" w:rsidR="00994D73" w:rsidRPr="00E0754A" w:rsidRDefault="00994D73" w:rsidP="00994D73">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131"/>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lastRenderedPageBreak/>
        <w:t>Husaini</w:t>
      </w:r>
      <w:proofErr w:type="spellEnd"/>
      <w:r w:rsidRPr="00E0754A">
        <w:t>, a member of the Indonesian Ulama's General Assembly, stated, “The status quo statute [the Blasphemy Law] should not be challenged initially. If required, a new legislation that provides faiths with greater protection will be drafted.”</w:t>
      </w:r>
      <w:r w:rsidRPr="00E0754A">
        <w:rPr>
          <w:rStyle w:val="FootnoteReference"/>
        </w:rPr>
        <w:t xml:space="preserve"> </w:t>
      </w:r>
      <w:r w:rsidRPr="00E0754A">
        <w:rPr>
          <w:rStyle w:val="FootnoteReference"/>
        </w:rPr>
        <w:footnoteReference w:id="132"/>
      </w:r>
    </w:p>
    <w:p w14:paraId="0104DD51" w14:textId="77777777" w:rsidR="00994D73" w:rsidRPr="00E0754A" w:rsidRDefault="00994D73" w:rsidP="00994D73">
      <w:pPr>
        <w:pStyle w:val="ParagraphNormal"/>
      </w:pPr>
      <w:r w:rsidRPr="00E0754A">
        <w:t>In the meanwhile, Muhammadiyah, a moderate Islamic group, provides its perspective on the Blasphemy Law, which in principle cites QS Al-Baqarah verse 256 and QS AL-</w:t>
      </w:r>
      <w:proofErr w:type="spellStart"/>
      <w:r w:rsidRPr="00E0754A">
        <w:t>Kafi</w:t>
      </w:r>
      <w:proofErr w:type="spellEnd"/>
      <w:r w:rsidRPr="00E0754A">
        <w:t xml:space="preserve"> verse 29 that “there is no coercion in religion since it is evident which method is correct and which is incorrect. In QS Al </w:t>
      </w:r>
      <w:proofErr w:type="spellStart"/>
      <w:r w:rsidRPr="00E0754A">
        <w:t>Kafi</w:t>
      </w:r>
      <w:proofErr w:type="spellEnd"/>
      <w:r w:rsidRPr="00E0754A">
        <w:t>, it is said, “The truth comes from God; whomever desires to believe, let him believe; whoever desires to doubt, let him disbelieve in God's commandments.”</w:t>
      </w:r>
      <w:r w:rsidRPr="00E0754A">
        <w:rPr>
          <w:rStyle w:val="FootnoteReference"/>
        </w:rPr>
        <w:t xml:space="preserve"> </w:t>
      </w:r>
      <w:r w:rsidRPr="00E0754A">
        <w:rPr>
          <w:rStyle w:val="FootnoteReference"/>
        </w:rPr>
        <w:footnoteReference w:id="133"/>
      </w:r>
      <w:r w:rsidRPr="00E0754A">
        <w:t xml:space="preserve"> Muhammadiyah also highlighted that Islam protects religious liberty, religious diversity, and religious views or convictions. According to our view of Surah Al-Baqarah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134"/>
      </w:r>
      <w:r w:rsidRPr="00E0754A">
        <w:t xml:space="preserve">  Muhammadiyah further highlighted that “in practicing religion and belief, individuals do not combine religious teachings and do not disregard the religious views of others.”</w:t>
      </w:r>
      <w:r w:rsidRPr="00E0754A">
        <w:rPr>
          <w:rStyle w:val="FootnoteReference"/>
        </w:rPr>
        <w:footnoteReference w:id="135"/>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E0754A" w:rsidRDefault="00994D73" w:rsidP="00994D73">
      <w:pPr>
        <w:pStyle w:val="Quote"/>
      </w:pPr>
      <w:r w:rsidRPr="00E0754A">
        <w:t xml:space="preserve">“[…]build brotherhood and guidance with others such as </w:t>
      </w:r>
      <w:proofErr w:type="spellStart"/>
      <w:r w:rsidRPr="00E0754A">
        <w:t>neighbors</w:t>
      </w:r>
      <w:proofErr w:type="spellEnd"/>
      <w:r w:rsidRPr="00E0754A">
        <w:t xml:space="preserve"> and other members of the community, both Muslim and non-Muslim; good for </w:t>
      </w:r>
      <w:proofErr w:type="spellStart"/>
      <w:r w:rsidRPr="00E0754A">
        <w:t>neighbors</w:t>
      </w:r>
      <w:proofErr w:type="spellEnd"/>
      <w:r w:rsidRPr="00E0754A">
        <w:t xml:space="preserve">, </w:t>
      </w:r>
      <w:proofErr w:type="spellStart"/>
      <w:r w:rsidRPr="00E0754A">
        <w:t>neighbors</w:t>
      </w:r>
      <w:proofErr w:type="spellEnd"/>
      <w:r w:rsidRPr="00E0754A">
        <w:t xml:space="preserve"> with different religions, good and fair, showing positive attitudes. based on the principles of respecting human </w:t>
      </w:r>
      <w:proofErr w:type="spellStart"/>
      <w:r w:rsidRPr="00E0754A">
        <w:t>honor</w:t>
      </w:r>
      <w:proofErr w:type="spellEnd"/>
      <w:r w:rsidRPr="00E0754A">
        <w:t>, fostering brotherhood and unity of humanity, [..] fostering a spirit of tolerance, respecting the freedom of others...[...]”</w:t>
      </w:r>
      <w:r w:rsidRPr="00E0754A">
        <w:rPr>
          <w:rStyle w:val="FootnoteReference"/>
        </w:rPr>
        <w:footnoteReference w:id="136"/>
      </w:r>
    </w:p>
    <w:p w14:paraId="66E8B5A3" w14:textId="77777777" w:rsidR="00994D73" w:rsidRPr="00E0754A" w:rsidRDefault="00994D73" w:rsidP="00994D73">
      <w:pPr>
        <w:pStyle w:val="ParagraphNormal"/>
      </w:pPr>
      <w:r w:rsidRPr="00E0754A">
        <w:t>Meanwhile, other religions, such as the Indonesian Church Association (PGI) are of the view that</w:t>
      </w:r>
    </w:p>
    <w:p w14:paraId="088D1761" w14:textId="77777777" w:rsidR="00994D73" w:rsidRPr="00E0754A" w:rsidRDefault="00994D73" w:rsidP="00994D73">
      <w:pPr>
        <w:pStyle w:val="Quote"/>
      </w:pPr>
      <w:r w:rsidRPr="00E0754A">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E0754A">
        <w:lastRenderedPageBreak/>
        <w:t>are different or who also insult the teaching can return to the good of the group or people or church that will be left behind.”</w:t>
      </w:r>
      <w:r w:rsidRPr="00E0754A">
        <w:rPr>
          <w:rStyle w:val="FootnoteReference"/>
        </w:rPr>
        <w:footnoteReference w:id="137"/>
      </w:r>
    </w:p>
    <w:p w14:paraId="27C6A846" w14:textId="77777777" w:rsidR="00994D73" w:rsidRPr="00E0754A" w:rsidRDefault="00994D73" w:rsidP="00994D73">
      <w:pPr>
        <w:pStyle w:val="ParagraphNormal"/>
      </w:pPr>
      <w:r w:rsidRPr="00E0754A">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E0754A">
        <w:rPr>
          <w:rStyle w:val="FootnoteReference"/>
        </w:rPr>
        <w:footnoteReference w:id="138"/>
      </w:r>
      <w:r w:rsidRPr="00E0754A">
        <w:t xml:space="preserve">  </w:t>
      </w:r>
    </w:p>
    <w:p w14:paraId="0B325C93" w14:textId="77777777" w:rsidR="00994D73" w:rsidRPr="00E0754A" w:rsidRDefault="00994D73" w:rsidP="00994D73">
      <w:pPr>
        <w:pStyle w:val="ParagraphNormal"/>
      </w:pPr>
      <w:r w:rsidRPr="00E0754A">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E0754A">
        <w:rPr>
          <w:rStyle w:val="FootnoteReference"/>
        </w:rPr>
        <w:footnoteReference w:id="139"/>
      </w:r>
    </w:p>
    <w:p w14:paraId="26163065" w14:textId="77777777" w:rsidR="00994D73" w:rsidRPr="00E0754A" w:rsidRDefault="00994D73" w:rsidP="00994D73">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E0754A">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E0754A" w:rsidRDefault="00994D73" w:rsidP="00994D73">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Default="00385ED5" w:rsidP="00651B28">
      <w:pPr>
        <w:pStyle w:val="ParagraphafSubheader"/>
        <w:rPr>
          <w:lang w:eastAsia="en-GB" w:bidi="ar-SA"/>
        </w:rPr>
      </w:pPr>
    </w:p>
    <w:p w14:paraId="29A3F7DA" w14:textId="7428364F" w:rsidR="0036349F" w:rsidRPr="00E0754A" w:rsidRDefault="0036349F" w:rsidP="00385ED5">
      <w:pPr>
        <w:pStyle w:val="Heading2"/>
        <w:numPr>
          <w:ilvl w:val="1"/>
          <w:numId w:val="21"/>
        </w:numPr>
        <w:ind w:left="432" w:hanging="432"/>
      </w:pPr>
      <w:bookmarkStart w:id="93" w:name="_Toc118302788"/>
      <w:bookmarkStart w:id="94" w:name="_Toc121200597"/>
      <w:r w:rsidRPr="00E0754A">
        <w:t>Conclusion</w:t>
      </w:r>
      <w:bookmarkEnd w:id="93"/>
      <w:bookmarkEnd w:id="94"/>
    </w:p>
    <w:p w14:paraId="18577C17" w14:textId="77777777" w:rsidR="00385ED5" w:rsidRDefault="00385ED5" w:rsidP="00385ED5">
      <w:pPr>
        <w:pStyle w:val="ParagraphafSubheader"/>
        <w:rPr>
          <w:lang w:eastAsia="en-GB" w:bidi="ar-SA"/>
        </w:rPr>
      </w:pPr>
      <w:r>
        <w:rPr>
          <w:lang w:eastAsia="en-GB" w:bidi="ar-SA"/>
        </w:rPr>
        <w:t>•</w:t>
      </w:r>
      <w:r>
        <w:rPr>
          <w:lang w:eastAsia="en-GB" w:bidi="ar-SA"/>
        </w:rPr>
        <w:tab/>
        <w:t>Summary of the findings and analysis of the chapter</w:t>
      </w:r>
    </w:p>
    <w:p w14:paraId="6F40374C" w14:textId="77777777" w:rsidR="00385ED5" w:rsidRDefault="00385ED5" w:rsidP="00385ED5">
      <w:pPr>
        <w:pStyle w:val="ParagraphafSubheader"/>
        <w:rPr>
          <w:lang w:eastAsia="en-GB" w:bidi="ar-SA"/>
        </w:rPr>
      </w:pPr>
      <w:r>
        <w:rPr>
          <w:lang w:eastAsia="en-GB" w:bidi="ar-SA"/>
        </w:rPr>
        <w:t>•</w:t>
      </w:r>
      <w:r>
        <w:rPr>
          <w:lang w:eastAsia="en-GB" w:bidi="ar-SA"/>
        </w:rPr>
        <w:tab/>
        <w:t>Discussion of the implications of the ABL enforcement on the state-religion relationship in Indonesia</w:t>
      </w:r>
    </w:p>
    <w:p w14:paraId="0872B730" w14:textId="0D96609D" w:rsidR="00385ED5" w:rsidRDefault="00385ED5" w:rsidP="00385ED5">
      <w:pPr>
        <w:pStyle w:val="ParagraphafSubheader"/>
        <w:rPr>
          <w:lang w:eastAsia="en-GB" w:bidi="ar-SA"/>
        </w:rPr>
      </w:pPr>
      <w:r>
        <w:rPr>
          <w:lang w:eastAsia="en-GB" w:bidi="ar-SA"/>
        </w:rPr>
        <w:lastRenderedPageBreak/>
        <w:t>•</w:t>
      </w:r>
      <w:r>
        <w:rPr>
          <w:lang w:eastAsia="en-GB" w:bidi="ar-SA"/>
        </w:rPr>
        <w:tab/>
        <w:t>Reflection on the potential solutions to address the issue of state-religion relations in Indonesia.</w:t>
      </w:r>
    </w:p>
    <w:p w14:paraId="3F4F1E1F" w14:textId="77777777" w:rsidR="00385ED5" w:rsidRDefault="00385ED5" w:rsidP="00734F87">
      <w:pPr>
        <w:pStyle w:val="ParagraphafSubheader"/>
        <w:rPr>
          <w:lang w:eastAsia="en-GB" w:bidi="ar-SA"/>
        </w:rPr>
      </w:pPr>
    </w:p>
    <w:p w14:paraId="6FC25604" w14:textId="77777777" w:rsidR="00797866" w:rsidRDefault="00797866" w:rsidP="00A408D1">
      <w:pPr>
        <w:spacing w:line="360" w:lineRule="auto"/>
        <w:rPr>
          <w:cs/>
        </w:rPr>
      </w:pPr>
    </w:p>
    <w:p w14:paraId="0D6ABD36" w14:textId="77777777" w:rsidR="00994D73" w:rsidRPr="00E0754A" w:rsidRDefault="00994D73" w:rsidP="00994D73">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E0754A">
        <w:fldChar w:fldCharType="begin"/>
      </w:r>
      <w:r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 xml:space="preserve">(Durham and </w:t>
      </w:r>
      <w:proofErr w:type="spellStart"/>
      <w:r w:rsidRPr="00E0754A">
        <w:rPr>
          <w:rFonts w:cs="Linux Libertine"/>
        </w:rPr>
        <w:t>Scharffs</w:t>
      </w:r>
      <w:proofErr w:type="spellEnd"/>
      <w:r w:rsidRPr="00E0754A">
        <w:rPr>
          <w:rFonts w:cs="Linux Libertine"/>
        </w:rPr>
        <w:t>, 2019)</w:t>
      </w:r>
      <w:r w:rsidRPr="00E0754A">
        <w:fldChar w:fldCharType="end"/>
      </w:r>
      <w:r w:rsidRPr="00E0754A">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E0754A" w:rsidRDefault="00994D73" w:rsidP="00994D73">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E0754A" w:rsidRDefault="00994D73" w:rsidP="00994D73">
      <w:pPr>
        <w:pStyle w:val="ParagraphNormal"/>
      </w:pPr>
      <w:r w:rsidRPr="00E0754A">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E0754A">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E0754A" w:rsidRDefault="00994D73" w:rsidP="00994D73">
      <w:pPr>
        <w:pStyle w:val="ParagraphNormal"/>
      </w:pPr>
      <w:r w:rsidRPr="00E0754A">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E0754A" w:rsidRDefault="00994D73" w:rsidP="00994D73">
      <w:pPr>
        <w:pStyle w:val="ParagraphNormal"/>
      </w:pPr>
      <w:r w:rsidRPr="00E0754A">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E0754A">
        <w:lastRenderedPageBreak/>
        <w:t>demonstrating that the government cares about and supports Islam. On the other hand, the Blasphemy Law is also utilized to intimidate oppositional majority groups.</w:t>
      </w:r>
    </w:p>
    <w:p w14:paraId="57001E72" w14:textId="3414684D" w:rsidR="00994D73" w:rsidRPr="00E0754A" w:rsidRDefault="00994D73" w:rsidP="00994D73">
      <w:pPr>
        <w:spacing w:line="360" w:lineRule="auto"/>
        <w:rPr>
          <w:rFonts w:hint="cs"/>
        </w:rPr>
        <w:sectPr w:rsidR="00994D73" w:rsidRPr="00E0754A" w:rsidSect="00BD72D4">
          <w:headerReference w:type="even" r:id="rId35"/>
          <w:pgSz w:w="11906" w:h="16838" w:code="9"/>
          <w:pgMar w:top="2131" w:right="1411" w:bottom="1411" w:left="2131" w:header="1411" w:footer="706" w:gutter="0"/>
          <w:cols w:space="708"/>
          <w:docGrid w:linePitch="360"/>
        </w:sectPr>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2E1D371E" w14:textId="77777777" w:rsidR="00994D73" w:rsidRDefault="005D7428" w:rsidP="005D7428">
      <w:pPr>
        <w:pStyle w:val="CHAPsStyle14ptBoldCentered"/>
      </w:pPr>
      <w:bookmarkStart w:id="95" w:name="_Toc118302789"/>
      <w:bookmarkStart w:id="96" w:name="_Toc121200598"/>
      <w:r w:rsidRPr="00E0754A">
        <w:lastRenderedPageBreak/>
        <w:t>CHAPTER VI</w:t>
      </w:r>
      <w:r w:rsidR="00F12B6B" w:rsidRPr="00E0754A">
        <w:t xml:space="preserve"> </w:t>
      </w:r>
      <w:r w:rsidR="009B0952" w:rsidRPr="00E0754A">
        <w:br/>
      </w:r>
      <w:bookmarkEnd w:id="95"/>
      <w:bookmarkEnd w:id="96"/>
      <w:r w:rsidR="00385ED5" w:rsidRPr="00385ED5">
        <w:t>CONCLUSIONS</w:t>
      </w:r>
      <w:r w:rsidR="00994D73">
        <w:t xml:space="preserve">: </w:t>
      </w:r>
    </w:p>
    <w:p w14:paraId="17026F89" w14:textId="31D83F82" w:rsidR="008C13BA" w:rsidRPr="00E0754A" w:rsidRDefault="00385ED5" w:rsidP="005D7428">
      <w:pPr>
        <w:pStyle w:val="CHAPsStyle14ptBoldCentered"/>
      </w:pPr>
      <w:r w:rsidRPr="00385ED5">
        <w:t>REFORM OR REPEAL THE A</w:t>
      </w:r>
      <w:r>
        <w:t xml:space="preserve">NTI </w:t>
      </w:r>
      <w:r w:rsidRPr="00385ED5">
        <w:t>B</w:t>
      </w:r>
      <w:r>
        <w:t xml:space="preserve">LASPHEMY </w:t>
      </w:r>
      <w:r w:rsidRPr="00385ED5">
        <w:t>L</w:t>
      </w:r>
      <w:r>
        <w:t>AW</w:t>
      </w:r>
      <w:r w:rsidR="00994D73">
        <w:t xml:space="preserve">, </w:t>
      </w:r>
      <w:r w:rsidRPr="00385ED5">
        <w:t>WHAT IS POSSIBLE IN INDONESIA AND WHY?</w:t>
      </w:r>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97" w:name="_Toc118302790"/>
      <w:bookmarkStart w:id="98" w:name="_Toc121200599"/>
      <w:r w:rsidRPr="00E0754A">
        <w:t xml:space="preserve">6.1 </w:t>
      </w:r>
      <w:r w:rsidR="005D7428" w:rsidRPr="00E0754A">
        <w:t>Introduction</w:t>
      </w:r>
      <w:bookmarkEnd w:id="97"/>
      <w:bookmarkEnd w:id="98"/>
    </w:p>
    <w:p w14:paraId="34268576" w14:textId="77777777" w:rsidR="00385ED5" w:rsidRDefault="00385ED5" w:rsidP="001740C4">
      <w:pPr>
        <w:pStyle w:val="ParagraphNormal"/>
      </w:pPr>
      <w:r w:rsidRPr="00385ED5">
        <w:t xml:space="preserve">a. Recap of the research question, objectives and methodology </w:t>
      </w:r>
    </w:p>
    <w:p w14:paraId="64A33255" w14:textId="7D68AFA0" w:rsidR="00385ED5" w:rsidRDefault="00385ED5" w:rsidP="001740C4">
      <w:pPr>
        <w:pStyle w:val="ParagraphNormal"/>
      </w:pPr>
      <w:r w:rsidRPr="00385ED5">
        <w:t>b. Summary of key findings</w:t>
      </w:r>
    </w:p>
    <w:p w14:paraId="314F0727" w14:textId="77777777" w:rsidR="00994D73" w:rsidRPr="00E0754A" w:rsidRDefault="00994D73" w:rsidP="00994D73">
      <w:pPr>
        <w:pStyle w:val="ParagraphafSubheader"/>
      </w:pPr>
      <w:r w:rsidRPr="00E0754A">
        <w:t xml:space="preserve">As a closing chapter, this section aims to analys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77777777" w:rsidR="00994D73" w:rsidRPr="00E0754A" w:rsidRDefault="00994D73" w:rsidP="00994D73">
      <w:pPr>
        <w:pStyle w:val="ParagraphNormal"/>
      </w:pPr>
      <w:r w:rsidRPr="00E0754A">
        <w:t xml:space="preserve">Second, the enforcement of blasphemy cases remains strong under the pretext of preventing horizontal conflicts between religion. Empirically, what has happened is the other way around. The law enforcement encourages the public to act </w:t>
      </w:r>
      <w:r w:rsidRPr="00E0754A">
        <w:rPr>
          <w:i/>
          <w:iCs/>
        </w:rPr>
        <w:t xml:space="preserve">Main Hakim </w:t>
      </w:r>
      <w:proofErr w:type="spellStart"/>
      <w:r w:rsidRPr="00E0754A">
        <w:rPr>
          <w:i/>
          <w:iCs/>
        </w:rPr>
        <w:t>Sendiri</w:t>
      </w:r>
      <w:proofErr w:type="spellEnd"/>
      <w:r w:rsidRPr="00E0754A">
        <w:t xml:space="preserve"> because of the inability of the apparatus to consistently translate the Anti-Blasphemy Law. In the case of Ahmadiyya and </w:t>
      </w:r>
      <w:proofErr w:type="spellStart"/>
      <w:r w:rsidRPr="00E0754A">
        <w:t>Gafatar</w:t>
      </w:r>
      <w:proofErr w:type="spellEnd"/>
      <w:r w:rsidRPr="00E0754A">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7EF70D58" w14:textId="77777777" w:rsidR="00994D73" w:rsidRPr="00E0754A" w:rsidRDefault="00994D73" w:rsidP="00994D73">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E0754A">
        <w:rPr>
          <w:color w:val="000000" w:themeColor="text1"/>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E0754A" w:rsidRDefault="00994D73" w:rsidP="00994D73">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E0754A" w:rsidRDefault="00994D73" w:rsidP="00994D73">
      <w:pPr>
        <w:pStyle w:val="Quote"/>
      </w:pPr>
      <w:r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E0754A" w:rsidRDefault="00994D73" w:rsidP="00994D73">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E0754A">
        <w:lastRenderedPageBreak/>
        <w:t>Law that threatens a person's right to express their religion or belief as regulated in the Anti Blasphemy Law is a violation of the 3 articles above.</w:t>
      </w:r>
    </w:p>
    <w:p w14:paraId="3D0E4C0D" w14:textId="77777777" w:rsidR="00994D73" w:rsidRPr="00E0754A" w:rsidRDefault="00994D73" w:rsidP="00994D73">
      <w:pPr>
        <w:pStyle w:val="ParagraphNormal"/>
      </w:pPr>
      <w:r w:rsidRPr="00E0754A">
        <w:t xml:space="preserve">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w:t>
      </w:r>
      <w:proofErr w:type="spellStart"/>
      <w:r w:rsidRPr="00E0754A">
        <w:t>Bibie</w:t>
      </w:r>
      <w:proofErr w:type="spellEnd"/>
      <w:r w:rsidRPr="00E0754A">
        <w:t xml:space="preserve"> made important considerations where the charges against her were deemed substantive so that Asia </w:t>
      </w:r>
      <w:proofErr w:type="spellStart"/>
      <w:r w:rsidRPr="00E0754A">
        <w:t>Bibie</w:t>
      </w:r>
      <w:proofErr w:type="spellEnd"/>
      <w:r w:rsidRPr="00E0754A">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994D73" w:rsidRDefault="00994D73" w:rsidP="00994D73">
      <w:pPr>
        <w:pStyle w:val="ParagraphNormal"/>
        <w:rPr>
          <w:rFonts w:hint="cs"/>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Default="00385ED5" w:rsidP="00933A5A">
      <w:pPr>
        <w:pStyle w:val="Heading2"/>
        <w:numPr>
          <w:ilvl w:val="1"/>
          <w:numId w:val="28"/>
        </w:numPr>
      </w:pPr>
      <w:bookmarkStart w:id="99" w:name="_Toc118302791"/>
      <w:r w:rsidRPr="00385ED5">
        <w:t>The case for repeal of the ABL</w:t>
      </w:r>
    </w:p>
    <w:p w14:paraId="277D9A88" w14:textId="189E217C" w:rsidR="00385ED5" w:rsidRDefault="00385ED5" w:rsidP="00385ED5">
      <w:pPr>
        <w:pStyle w:val="ParagraphafSubheader"/>
      </w:pPr>
    </w:p>
    <w:p w14:paraId="2CABAAC4" w14:textId="5E3CDBB5" w:rsidR="00385ED5" w:rsidRDefault="00385ED5" w:rsidP="00994D73">
      <w:pPr>
        <w:pStyle w:val="ParagraphNormal"/>
        <w:numPr>
          <w:ilvl w:val="0"/>
          <w:numId w:val="50"/>
        </w:numPr>
      </w:pPr>
      <w:r w:rsidRPr="00385ED5">
        <w:t xml:space="preserve">Analysis of the arguments for repeal, including international human rights standards and their application in other countries </w:t>
      </w:r>
    </w:p>
    <w:p w14:paraId="51C58C7C" w14:textId="53064B16" w:rsidR="00994D73" w:rsidRDefault="00994D73" w:rsidP="00994D73">
      <w:pPr>
        <w:pStyle w:val="ParagraphNormal"/>
        <w:ind w:left="900" w:firstLine="0"/>
        <w:rPr>
          <w:cs/>
        </w:rPr>
      </w:pPr>
      <w:proofErr w:type="spellStart"/>
      <w:r>
        <w:rPr>
          <w:rFonts w:hint="cs"/>
          <w:cs/>
        </w:rPr>
        <w:t>Beri</w:t>
      </w:r>
      <w:proofErr w:type="spellEnd"/>
      <w:r>
        <w:rPr>
          <w:rFonts w:hint="cs"/>
          <w:cs/>
        </w:rPr>
        <w:t xml:space="preserve">kut </w:t>
      </w:r>
      <w:proofErr w:type="spellStart"/>
      <w:r>
        <w:rPr>
          <w:rFonts w:hint="cs"/>
          <w:cs/>
        </w:rPr>
        <w:t>in</w:t>
      </w:r>
      <w:proofErr w:type="spellEnd"/>
      <w:r>
        <w:rPr>
          <w:rFonts w:hint="cs"/>
          <w:cs/>
        </w:rPr>
        <w:t xml:space="preserve">i </w:t>
      </w:r>
      <w:proofErr w:type="spellStart"/>
      <w:r>
        <w:rPr>
          <w:rFonts w:hint="cs"/>
          <w:cs/>
        </w:rPr>
        <w:t>adala</w:t>
      </w:r>
      <w:proofErr w:type="spellEnd"/>
      <w:r>
        <w:rPr>
          <w:rFonts w:hint="cs"/>
          <w:cs/>
        </w:rPr>
        <w:t xml:space="preserve">h </w:t>
      </w:r>
      <w:proofErr w:type="spellStart"/>
      <w:r>
        <w:rPr>
          <w:rFonts w:hint="cs"/>
          <w:cs/>
        </w:rPr>
        <w:t>argument</w:t>
      </w:r>
      <w:proofErr w:type="spellEnd"/>
      <w:r>
        <w:rPr>
          <w:rFonts w:hint="cs"/>
          <w:cs/>
        </w:rPr>
        <w:t xml:space="preserve"> </w:t>
      </w:r>
      <w:proofErr w:type="spellStart"/>
      <w:r>
        <w:rPr>
          <w:rFonts w:hint="cs"/>
          <w:cs/>
        </w:rPr>
        <w:t>mengap</w:t>
      </w:r>
      <w:proofErr w:type="spellEnd"/>
      <w:r>
        <w:rPr>
          <w:rFonts w:hint="cs"/>
          <w:cs/>
        </w:rPr>
        <w:t xml:space="preserve">a IABL </w:t>
      </w:r>
      <w:proofErr w:type="spellStart"/>
      <w:r>
        <w:rPr>
          <w:rFonts w:hint="cs"/>
          <w:cs/>
        </w:rPr>
        <w:t>per</w:t>
      </w:r>
      <w:proofErr w:type="spellEnd"/>
      <w:r>
        <w:rPr>
          <w:rFonts w:hint="cs"/>
          <w:cs/>
        </w:rPr>
        <w:t>lu di</w:t>
      </w:r>
      <w:proofErr w:type="spellStart"/>
      <w:r>
        <w:rPr>
          <w:rFonts w:hint="cs"/>
          <w:cs/>
        </w:rPr>
        <w:t>cabut</w:t>
      </w:r>
      <w:proofErr w:type="spellEnd"/>
      <w:r>
        <w:rPr>
          <w:rFonts w:hint="cs"/>
          <w:cs/>
        </w:rPr>
        <w:t xml:space="preserve">: </w:t>
      </w:r>
    </w:p>
    <w:p w14:paraId="337B707C" w14:textId="21970CFB" w:rsidR="00994D73" w:rsidRDefault="00994D73" w:rsidP="00994D73">
      <w:pPr>
        <w:pStyle w:val="ParagraphNormal"/>
        <w:ind w:left="900" w:firstLine="0"/>
        <w:rPr>
          <w:cs/>
        </w:rPr>
      </w:pPr>
    </w:p>
    <w:p w14:paraId="4DE9883C" w14:textId="77777777" w:rsidR="00994D73" w:rsidRPr="00E0754A" w:rsidRDefault="00994D73" w:rsidP="00994D73">
      <w:pPr>
        <w:pStyle w:val="Heading3"/>
      </w:pPr>
      <w:bookmarkStart w:id="100" w:name="_Toc121200611"/>
      <w:r w:rsidRPr="00E0754A">
        <w:t>Full Realization of the Right to Freedom of Religion or Beliefs</w:t>
      </w:r>
      <w:bookmarkEnd w:id="100"/>
    </w:p>
    <w:p w14:paraId="131C4D93" w14:textId="77777777" w:rsidR="00994D73" w:rsidRPr="00E0754A" w:rsidRDefault="00994D73" w:rsidP="00994D73">
      <w:pPr>
        <w:pStyle w:val="ParagraphafSubheader"/>
      </w:pPr>
      <w:r w:rsidRPr="00E0754A">
        <w:t xml:space="preserve">First, the right to </w:t>
      </w:r>
      <w:proofErr w:type="spellStart"/>
      <w:r w:rsidRPr="00E0754A">
        <w:t>FoE</w:t>
      </w:r>
      <w:proofErr w:type="spellEnd"/>
      <w:r w:rsidRPr="00E0754A">
        <w:t xml:space="preserve"> is fundamental human rights for everyone in everywhere. Its widely recognized within both international and regional human rights standard since it’s also essential for the development of individual and the foundation of democratic society </w:t>
      </w:r>
      <w:r w:rsidRPr="00E0754A">
        <w:fldChar w:fldCharType="begin"/>
      </w:r>
      <w:r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E0754A">
        <w:fldChar w:fldCharType="separate"/>
      </w:r>
      <w:r w:rsidRPr="00E0754A">
        <w:rPr>
          <w:rFonts w:cs="Linux Libertine"/>
        </w:rPr>
        <w:t>(Howie, 2017)</w:t>
      </w:r>
      <w:r w:rsidRPr="00E0754A">
        <w:fldChar w:fldCharType="end"/>
      </w:r>
      <w:r w:rsidRPr="00E0754A">
        <w:t xml:space="preserve">. According to Art.19 (1) of the International Covenant on Civil and Political Rights (ICCPR), the concept of </w:t>
      </w:r>
      <w:proofErr w:type="spellStart"/>
      <w:r w:rsidRPr="00E0754A">
        <w:t>FoE</w:t>
      </w:r>
      <w:proofErr w:type="spellEnd"/>
      <w:r w:rsidRPr="00E0754A">
        <w:t xml:space="preserve"> is defined as the right of everyone not only “to hold opinion without any interference” but also to “to seek, receive, impart information or ideas in all kinds”.  The scope of </w:t>
      </w:r>
      <w:proofErr w:type="spellStart"/>
      <w:r w:rsidRPr="00E0754A">
        <w:t>FoE</w:t>
      </w:r>
      <w:proofErr w:type="spellEnd"/>
      <w:r w:rsidRPr="00E0754A">
        <w:t xml:space="preserv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E0754A">
        <w:fldChar w:fldCharType="begin"/>
      </w:r>
      <w:r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E0754A">
        <w:fldChar w:fldCharType="separate"/>
      </w:r>
      <w:r w:rsidRPr="00E0754A">
        <w:rPr>
          <w:rFonts w:cs="Linux Libertine"/>
        </w:rPr>
        <w:t>(Scanlon, 1972)</w:t>
      </w:r>
      <w:r w:rsidRPr="00E0754A">
        <w:fldChar w:fldCharType="end"/>
      </w:r>
      <w:r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E0754A">
        <w:fldChar w:fldCharType="begin"/>
      </w:r>
      <w:r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E0754A">
        <w:fldChar w:fldCharType="separate"/>
      </w:r>
      <w:r w:rsidRPr="00E0754A">
        <w:rPr>
          <w:rFonts w:cs="Linux Libertine"/>
        </w:rPr>
        <w:t>(M. Dworkin R., 2013)</w:t>
      </w:r>
      <w:r w:rsidRPr="00E0754A">
        <w:fldChar w:fldCharType="end"/>
      </w:r>
      <w:r w:rsidRPr="00E0754A">
        <w:t xml:space="preserve">. Therefore, a person cannot be punished because of his/ her belief, imagination, fancy or thought </w:t>
      </w:r>
      <w:r w:rsidRPr="00E0754A">
        <w:fldChar w:fldCharType="begin"/>
      </w:r>
      <w:r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Mendlow</w:t>
      </w:r>
      <w:proofErr w:type="spellEnd"/>
      <w:r w:rsidRPr="00E0754A">
        <w:rPr>
          <w:rFonts w:cs="Linux Libertine"/>
        </w:rPr>
        <w:t>, 2018)</w:t>
      </w:r>
      <w:r w:rsidRPr="00E0754A">
        <w:fldChar w:fldCharType="end"/>
      </w:r>
      <w:r w:rsidRPr="00E0754A">
        <w:t xml:space="preserve">. In sum, </w:t>
      </w:r>
      <w:proofErr w:type="spellStart"/>
      <w:r w:rsidRPr="00E0754A">
        <w:t>FoE</w:t>
      </w:r>
      <w:proofErr w:type="spellEnd"/>
      <w:r w:rsidRPr="00E0754A">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E0754A" w:rsidRDefault="00994D73" w:rsidP="00994D73">
      <w:pPr>
        <w:pStyle w:val="ParagraphNormal"/>
      </w:pPr>
      <w:r w:rsidRPr="00E0754A">
        <w:t xml:space="preserve">Furthermore, the concept of </w:t>
      </w:r>
      <w:proofErr w:type="spellStart"/>
      <w:r w:rsidRPr="00E0754A">
        <w:t>FoRB</w:t>
      </w:r>
      <w:proofErr w:type="spellEnd"/>
      <w:r w:rsidRPr="00E0754A">
        <w:t xml:space="preserve"> can be defined by understanding its key concepts stated at Art.18 of the UDHR as well as Article 19 of the ICCPR and other relevant instruments. In Art.18 of the UDHR states that: </w:t>
      </w:r>
    </w:p>
    <w:p w14:paraId="7AC3CA84" w14:textId="77777777" w:rsidR="00994D73" w:rsidRPr="00E0754A" w:rsidRDefault="00994D73" w:rsidP="00994D73">
      <w:pPr>
        <w:pStyle w:val="Quote"/>
      </w:pPr>
      <w:r w:rsidRPr="00E0754A">
        <w:rPr>
          <w:bCs/>
        </w:rPr>
        <w:t>Everyone</w:t>
      </w:r>
      <w:r w:rsidRPr="00E0754A">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E0754A" w:rsidRDefault="00994D73" w:rsidP="00994D73">
      <w:pPr>
        <w:pStyle w:val="ParagraphNormal"/>
      </w:pPr>
      <w:r w:rsidRPr="00E0754A">
        <w:lastRenderedPageBreak/>
        <w:t xml:space="preserve">The scope of </w:t>
      </w:r>
      <w:proofErr w:type="spellStart"/>
      <w:r w:rsidRPr="00E0754A">
        <w:t>FoRB</w:t>
      </w:r>
      <w:proofErr w:type="spellEnd"/>
      <w:r w:rsidRPr="00E0754A">
        <w:t xml:space="preserve"> includes both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num</w:t>
      </w:r>
      <w:proofErr w:type="spellEnd"/>
      <w:r w:rsidRPr="00E0754A">
        <w:t xml:space="preserve">. This interpretation was described under the 1981 of the Declaration on the Elimination of All Forms of Intolerance and of Discrimination Based on Religion or Belief (the 1981 Declaration). The </w:t>
      </w:r>
      <w:r w:rsidRPr="00E0754A">
        <w:rPr>
          <w:i/>
        </w:rPr>
        <w:t>forum-</w:t>
      </w:r>
      <w:proofErr w:type="spellStart"/>
      <w:r w:rsidRPr="00E0754A">
        <w:rPr>
          <w:i/>
        </w:rPr>
        <w:t>internum</w:t>
      </w:r>
      <w:proofErr w:type="spellEnd"/>
      <w:r w:rsidRPr="00E0754A">
        <w:t xml:space="preserve"> includes the right “to change his religion or belief” that have similar meaning with the right “to have or adopt a religion or belief of one’s choice” under Art.18 of the ICCPR. While </w:t>
      </w:r>
      <w:r w:rsidRPr="00E0754A">
        <w:rPr>
          <w:i/>
        </w:rPr>
        <w:t>the forum-</w:t>
      </w:r>
      <w:proofErr w:type="spellStart"/>
      <w:r w:rsidRPr="00E0754A">
        <w:rPr>
          <w:i/>
        </w:rPr>
        <w:t>externum</w:t>
      </w:r>
      <w:proofErr w:type="spellEnd"/>
      <w:r w:rsidRPr="00E0754A">
        <w:t xml:space="preserve"> includes its right to exercise in teaching, practice, worship, and observance. In Art.18 of the ICCPR states:</w:t>
      </w:r>
    </w:p>
    <w:p w14:paraId="76BB528D" w14:textId="77777777" w:rsidR="00994D73" w:rsidRPr="00E0754A" w:rsidRDefault="00994D73" w:rsidP="00994D73">
      <w:pPr>
        <w:pStyle w:val="Quote"/>
      </w:pPr>
      <w:r w:rsidRPr="00E0754A">
        <w:t>[1…]</w:t>
      </w:r>
      <w:r w:rsidRPr="00E0754A">
        <w:rPr>
          <w:b/>
        </w:rPr>
        <w:t xml:space="preserve"> </w:t>
      </w:r>
      <w:r w:rsidRPr="00E0754A">
        <w:t xml:space="preserve">freedom of thought, conscience, and religion. This right includes freedom to have or to adopt a religion or belief of his choice, and freedom, either alone or in community with others and in public or private, </w:t>
      </w:r>
      <w:r w:rsidRPr="00E0754A">
        <w:rPr>
          <w:b/>
        </w:rPr>
        <w:t>to manifest</w:t>
      </w:r>
      <w:r w:rsidRPr="00E0754A">
        <w:t xml:space="preserve"> his religion or belief in teaching, practice, worship, and observance. (2) </w:t>
      </w:r>
      <w:r w:rsidRPr="00E0754A">
        <w:rPr>
          <w:b/>
        </w:rPr>
        <w:t xml:space="preserve">No one shall </w:t>
      </w:r>
      <w:r w:rsidRPr="00E0754A">
        <w:t xml:space="preserve">be subject </w:t>
      </w:r>
      <w:r w:rsidRPr="00E0754A">
        <w:rPr>
          <w:b/>
        </w:rPr>
        <w:t xml:space="preserve">to coercion </w:t>
      </w:r>
      <w:r w:rsidRPr="00E0754A">
        <w:t>which would impair his freedom to have or to adopt a religion or belief of his choice. (Stressing added).</w:t>
      </w:r>
    </w:p>
    <w:p w14:paraId="0B5AEF40" w14:textId="77777777" w:rsidR="00994D73" w:rsidRPr="00E0754A" w:rsidRDefault="00994D73" w:rsidP="00994D73">
      <w:pPr>
        <w:pStyle w:val="ParagraphNormal"/>
      </w:pPr>
      <w:r w:rsidRPr="00E0754A">
        <w:t xml:space="preserve">Durham </w:t>
      </w:r>
      <w:r w:rsidRPr="00E0754A">
        <w:fldChar w:fldCharType="begin"/>
      </w:r>
      <w:r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argues that the right to </w:t>
      </w:r>
      <w:proofErr w:type="spellStart"/>
      <w:r w:rsidRPr="00E0754A">
        <w:t>FoRB</w:t>
      </w:r>
      <w:proofErr w:type="spellEnd"/>
      <w:r w:rsidRPr="00E0754A">
        <w:t xml:space="preserve"> should be protected without any discrimination as stated at Art.7 and can be enjoyed by everyone ‘without distinction of ... religion” that guaranteed at Art.2 (p.10). Then, through the Human Rights Committee (HRC) of General Comment Number 22 of 1993 (the GC No.22), the </w:t>
      </w:r>
      <w:proofErr w:type="spellStart"/>
      <w:r w:rsidRPr="00E0754A">
        <w:t>FoRB</w:t>
      </w:r>
      <w:proofErr w:type="spellEnd"/>
      <w:r w:rsidRPr="00E0754A">
        <w:t xml:space="preserve">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w:t>
      </w:r>
      <w:proofErr w:type="spellStart"/>
      <w:r w:rsidRPr="00E0754A">
        <w:t>FoRB</w:t>
      </w:r>
      <w:proofErr w:type="spellEnd"/>
      <w:r w:rsidRPr="00E0754A">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E0754A" w:rsidRDefault="00994D73" w:rsidP="00994D73">
      <w:pPr>
        <w:pStyle w:val="Heading3"/>
      </w:pPr>
      <w:bookmarkStart w:id="101" w:name="_Toc121200612"/>
      <w:r w:rsidRPr="00E0754A">
        <w:t xml:space="preserve">Blasphemy Law, the cross cutting between </w:t>
      </w:r>
      <w:proofErr w:type="spellStart"/>
      <w:r w:rsidRPr="00E0754A">
        <w:t>FoE</w:t>
      </w:r>
      <w:proofErr w:type="spellEnd"/>
      <w:r w:rsidRPr="00E0754A">
        <w:t xml:space="preserve"> and FORB</w:t>
      </w:r>
      <w:bookmarkEnd w:id="101"/>
    </w:p>
    <w:p w14:paraId="1F66B6A0" w14:textId="77777777" w:rsidR="00994D73" w:rsidRPr="00E0754A" w:rsidRDefault="00994D73" w:rsidP="00994D73">
      <w:pPr>
        <w:pStyle w:val="ParagraphafSubheader"/>
      </w:pPr>
      <w:r w:rsidRPr="00E0754A">
        <w:t xml:space="preserve">How the </w:t>
      </w:r>
      <w:proofErr w:type="spellStart"/>
      <w:r w:rsidRPr="00E0754A">
        <w:t>FoE</w:t>
      </w:r>
      <w:proofErr w:type="spellEnd"/>
      <w:r w:rsidRPr="00E0754A">
        <w:t xml:space="preserve">, </w:t>
      </w:r>
      <w:proofErr w:type="spellStart"/>
      <w:r w:rsidRPr="00E0754A">
        <w:t>FoRB</w:t>
      </w:r>
      <w:proofErr w:type="spellEnd"/>
      <w:r w:rsidRPr="00E0754A">
        <w:t xml:space="preserve"> and the BLs are cross cutting? To answer this question, it needs to understand the concept of BL. The BLs have been used for long times to restrict hate speech, a religious insult against religious artefacts, holy personages, customs, or </w:t>
      </w:r>
      <w:r w:rsidRPr="00E0754A">
        <w:lastRenderedPageBreak/>
        <w:t xml:space="preserve">beliefs </w:t>
      </w:r>
      <w:r w:rsidRPr="00E0754A">
        <w:fldChar w:fldCharType="begin"/>
      </w:r>
      <w:r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 xml:space="preserve">(Nash and </w:t>
      </w:r>
      <w:proofErr w:type="spellStart"/>
      <w:r w:rsidRPr="00E0754A">
        <w:rPr>
          <w:rFonts w:cs="Linux Libertine"/>
        </w:rPr>
        <w:t>Bakalis</w:t>
      </w:r>
      <w:proofErr w:type="spellEnd"/>
      <w:r w:rsidRPr="00E0754A">
        <w:rPr>
          <w:rFonts w:cs="Linux Libertine"/>
        </w:rPr>
        <w:t>, 2007)</w:t>
      </w:r>
      <w:r w:rsidRPr="00E0754A">
        <w:fldChar w:fldCharType="end"/>
      </w:r>
      <w:r w:rsidRPr="00E0754A">
        <w:t>. According to Black Law Dictionary, blasphemy is defined as “</w:t>
      </w:r>
      <w:r w:rsidRPr="00E0754A">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Pr="00E0754A">
        <w:t>.”</w:t>
      </w:r>
      <w:r w:rsidRPr="00E0754A">
        <w:rPr>
          <w:sz w:val="20"/>
          <w:szCs w:val="20"/>
        </w:rPr>
        <w:t xml:space="preserve"> </w:t>
      </w:r>
      <w:r w:rsidRPr="00E0754A">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dishonour for God, the scared things or tainted the purity of religions. With this interpretation, the BL may violate the </w:t>
      </w:r>
      <w:proofErr w:type="spellStart"/>
      <w:r w:rsidRPr="00E0754A">
        <w:t>FoRB</w:t>
      </w:r>
      <w:proofErr w:type="spellEnd"/>
      <w:r w:rsidRPr="00E0754A">
        <w:t xml:space="preserve">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E0754A">
        <w:fldChar w:fldCharType="begin"/>
      </w:r>
      <w:r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Colbran</w:t>
      </w:r>
      <w:proofErr w:type="spellEnd"/>
      <w:r w:rsidRPr="00E0754A">
        <w:rPr>
          <w:rFonts w:cs="Linux Libertine"/>
        </w:rPr>
        <w:t>, 2010)</w:t>
      </w:r>
      <w:r w:rsidRPr="00E0754A">
        <w:fldChar w:fldCharType="end"/>
      </w:r>
      <w:r w:rsidRPr="00E0754A">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E0754A" w:rsidRDefault="00994D73" w:rsidP="00994D73">
      <w:pPr>
        <w:pStyle w:val="ParagraphNormal"/>
      </w:pPr>
      <w:r w:rsidRPr="00E0754A">
        <w:t xml:space="preserve">Second, the BL limit the right of person who are belong to minority groups of religion to express their religious teachings. </w:t>
      </w:r>
      <w:proofErr w:type="spellStart"/>
      <w:r w:rsidRPr="00E0754A">
        <w:t>FoRB</w:t>
      </w:r>
      <w:proofErr w:type="spellEnd"/>
      <w:r w:rsidRPr="00E0754A">
        <w:t xml:space="preserve"> can divide into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um</w:t>
      </w:r>
      <w:proofErr w:type="spellEnd"/>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w:t>
      </w:r>
      <w:proofErr w:type="spellStart"/>
      <w:r w:rsidRPr="00E0754A">
        <w:rPr>
          <w:i/>
        </w:rPr>
        <w:t>exterum</w:t>
      </w:r>
      <w:proofErr w:type="spellEnd"/>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w:t>
      </w:r>
      <w:proofErr w:type="spellStart"/>
      <w:r w:rsidRPr="00E0754A">
        <w:rPr>
          <w:i/>
          <w:color w:val="000000"/>
        </w:rPr>
        <w:t>externum</w:t>
      </w:r>
      <w:proofErr w:type="spellEnd"/>
      <w:r w:rsidRPr="00E0754A">
        <w:rPr>
          <w:color w:val="000000"/>
        </w:rPr>
        <w:t xml:space="preserve"> is only permissible to “strictly limited to curtailing incitement to discrimination, hostility or violence”. Although the right to manifest the </w:t>
      </w:r>
      <w:r w:rsidRPr="00E0754A">
        <w:rPr>
          <w:i/>
          <w:color w:val="000000"/>
        </w:rPr>
        <w:t>forum-</w:t>
      </w:r>
      <w:proofErr w:type="spellStart"/>
      <w:r w:rsidRPr="00E0754A">
        <w:rPr>
          <w:i/>
          <w:color w:val="000000"/>
        </w:rPr>
        <w:t>externum</w:t>
      </w:r>
      <w:proofErr w:type="spellEnd"/>
      <w:r w:rsidRPr="00E0754A">
        <w:rPr>
          <w:color w:val="000000"/>
        </w:rPr>
        <w:t xml:space="preserve"> could be limited but the limitation itself is also limited only if the religious expression advocate to discrimination, hostility, or violence. This limitation is explicitly mentioned under Art.20 (3) </w:t>
      </w:r>
      <w:r w:rsidRPr="00E0754A">
        <w:t xml:space="preserve">“Any </w:t>
      </w:r>
      <w:r w:rsidRPr="00E0754A">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E0754A" w:rsidRDefault="00994D73" w:rsidP="00994D73">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and the provision of any assistance to racist activities, including the financing thereof”</w:t>
      </w:r>
    </w:p>
    <w:p w14:paraId="5022F7E1" w14:textId="77777777" w:rsidR="00994D73" w:rsidRPr="00E0754A" w:rsidRDefault="00994D73" w:rsidP="00994D73">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E0754A">
        <w:t>FoE</w:t>
      </w:r>
      <w:proofErr w:type="spellEnd"/>
      <w:r w:rsidRPr="00E0754A">
        <w:t xml:space="preserve"> usually brings before the civil court rather than to the criminal court. However, under the BL, the proportionality of the sanction is problematic since the breach of BL mostly brought before the criminal court. The research done by </w:t>
      </w:r>
      <w:proofErr w:type="spellStart"/>
      <w:r w:rsidRPr="00E0754A">
        <w:t>Pratiwi</w:t>
      </w:r>
      <w:proofErr w:type="spellEnd"/>
      <w:r w:rsidRPr="00E0754A">
        <w:t xml:space="preserve"> </w:t>
      </w:r>
      <w:r w:rsidRPr="00E0754A">
        <w:fldChar w:fldCharType="begin"/>
      </w:r>
      <w:r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E0754A" w:rsidRDefault="00994D73" w:rsidP="00994D73">
      <w:pPr>
        <w:pStyle w:val="ParagraphNormal"/>
      </w:pPr>
      <w:r w:rsidRPr="00E0754A">
        <w:t xml:space="preserve">In respect of religion or belief, the person’s expression either it’s related to the person’s religion or others religion, may subject to such limitation under Art.19 (3). The right to </w:t>
      </w:r>
      <w:proofErr w:type="spellStart"/>
      <w:r w:rsidRPr="00E0754A">
        <w:t>FoE</w:t>
      </w:r>
      <w:proofErr w:type="spellEnd"/>
      <w:r w:rsidRPr="00E0754A">
        <w:t xml:space="preserv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Pr="00E0754A">
        <w:rPr>
          <w:color w:val="000000"/>
        </w:rPr>
        <w:fldChar w:fldCharType="begin"/>
      </w:r>
      <w:r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E0754A">
        <w:rPr>
          <w:color w:val="000000"/>
        </w:rPr>
        <w:fldChar w:fldCharType="separate"/>
      </w:r>
      <w:r w:rsidRPr="00E0754A">
        <w:rPr>
          <w:rFonts w:cs="Linux Libertine"/>
        </w:rPr>
        <w:t>(2017)</w:t>
      </w:r>
      <w:r w:rsidRPr="00E0754A">
        <w:rPr>
          <w:color w:val="000000"/>
        </w:rPr>
        <w:fldChar w:fldCharType="end"/>
      </w:r>
      <w:r w:rsidRPr="00E0754A">
        <w:rPr>
          <w:color w:val="000000"/>
        </w:rPr>
        <w:t xml:space="preserve">, based on the </w:t>
      </w:r>
      <w:r w:rsidRPr="00E0754A">
        <w:rPr>
          <w:color w:val="000000"/>
        </w:rPr>
        <w:lastRenderedPageBreak/>
        <w:t xml:space="preserve">research done in 71 countries, the use of BLs tends to over limit the right to </w:t>
      </w:r>
      <w:proofErr w:type="spellStart"/>
      <w:r w:rsidRPr="00E0754A">
        <w:rPr>
          <w:color w:val="000000"/>
        </w:rPr>
        <w:t>FoE</w:t>
      </w:r>
      <w:proofErr w:type="spellEnd"/>
      <w:r w:rsidRPr="00E0754A">
        <w:rPr>
          <w:color w:val="000000"/>
        </w:rPr>
        <w:t>. This trend shows that the BLs have the lower standard of limitation since they only focus on protecting religious orthodox teachings or symbols or feelings of others</w:t>
      </w:r>
      <w:r w:rsidRPr="00E0754A">
        <w:t>. But the question is whether or not such expression violates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the expression defame other religions may hurt feelings of others, but it </w:t>
      </w:r>
      <w:r w:rsidRPr="00E0754A">
        <w:rPr>
          <w:color w:val="000000"/>
        </w:rPr>
        <w:t xml:space="preserve">does not directly result in a violation of their rights to freedom of religion”.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6CD513BB" w14:textId="77777777" w:rsidR="00994D73" w:rsidRPr="00E0754A" w:rsidRDefault="00994D73" w:rsidP="00994D73">
      <w:pPr>
        <w:pStyle w:val="ParagraphNormal"/>
      </w:pPr>
      <w:r w:rsidRPr="00E0754A">
        <w:t xml:space="preserve">In sum, the enforcement of BLs intersects with and mostly violate the right to </w:t>
      </w:r>
      <w:proofErr w:type="spellStart"/>
      <w:r w:rsidRPr="00E0754A">
        <w:t>FoRB</w:t>
      </w:r>
      <w:proofErr w:type="spellEnd"/>
      <w:r w:rsidRPr="00E0754A">
        <w:t xml:space="preserve">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E0754A" w:rsidRDefault="00994D73" w:rsidP="00994D73">
      <w:pPr>
        <w:pStyle w:val="Heading2"/>
        <w:rPr>
          <w:szCs w:val="24"/>
          <w:cs/>
        </w:rPr>
      </w:pPr>
      <w:bookmarkStart w:id="102" w:name="_Toc121200615"/>
      <w:r w:rsidRPr="00E0754A">
        <w:t>Anti-Blasphemy Laws Targeting Both Minority and Majority Groups of Religions</w:t>
      </w:r>
      <w:bookmarkEnd w:id="102"/>
    </w:p>
    <w:p w14:paraId="071E8046" w14:textId="77777777" w:rsidR="00994D73" w:rsidRPr="00E0754A" w:rsidRDefault="00994D73" w:rsidP="00994D73">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Pr="00E0754A">
        <w:t xml:space="preserve"> </w:t>
      </w:r>
      <w:r w:rsidRPr="00E0754A">
        <w:rPr>
          <w:color w:val="000000" w:themeColor="text1"/>
        </w:rPr>
        <w:t>It is no doubt that t</w:t>
      </w:r>
      <w:r w:rsidRPr="00E0754A">
        <w:t xml:space="preserve">he IBL tends to discriminate minority groups </w:t>
      </w:r>
      <w:r w:rsidRPr="00E0754A">
        <w:fldChar w:fldCharType="begin"/>
      </w:r>
      <w:r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E0754A">
        <w:fldChar w:fldCharType="separate"/>
      </w:r>
      <w:r w:rsidRPr="00E0754A">
        <w:rPr>
          <w:rFonts w:cs="Linux Libertine"/>
        </w:rPr>
        <w:t>(Forte, 1994)</w:t>
      </w:r>
      <w:r w:rsidRPr="00E0754A">
        <w:fldChar w:fldCharType="end"/>
      </w:r>
      <w:r w:rsidRPr="00E0754A">
        <w:t xml:space="preserve"> inside and, or outside of the court. Inside of the court, Judges have applied the law to punish blasphemous with disproportionate penalties </w:t>
      </w:r>
      <w:r w:rsidRPr="00E0754A">
        <w:fldChar w:fldCharType="begin"/>
      </w:r>
      <w:r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E0754A">
        <w:fldChar w:fldCharType="separate"/>
      </w:r>
      <w:r w:rsidRPr="00E0754A">
        <w:rPr>
          <w:rFonts w:cs="Linux Libertine"/>
        </w:rPr>
        <w:t>(Biswas, 2020; Fagan, 2019)</w:t>
      </w:r>
      <w:r w:rsidRPr="00E0754A">
        <w:fldChar w:fldCharType="end"/>
      </w:r>
      <w:r w:rsidRPr="00E0754A">
        <w:t xml:space="preserve">. </w:t>
      </w:r>
      <w:r w:rsidRPr="00E0754A">
        <w:rPr>
          <w:color w:val="000000" w:themeColor="text1"/>
        </w:rPr>
        <w:t xml:space="preserve"> The judge decision on blasphemy cases is usually using heavy sentencing such as 5 years jail time which should not be the same as criminal charge.</w:t>
      </w:r>
      <w:r w:rsidRPr="00E0754A">
        <w:rPr>
          <w:color w:val="FF0000"/>
        </w:rPr>
        <w:t xml:space="preserve"> </w:t>
      </w:r>
      <w:r w:rsidRPr="00E0754A">
        <w:t xml:space="preserve">Outside of the court, the IBL has been used more frequently by the local government as legal basis to issuing other relevant policies against the adherents of the heretical sect in Indonesia </w:t>
      </w:r>
      <w:r w:rsidRPr="00E0754A">
        <w:fldChar w:fldCharType="begin"/>
      </w:r>
      <w:r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E0754A">
        <w:fldChar w:fldCharType="separate"/>
      </w:r>
      <w:r w:rsidRPr="00E0754A">
        <w:rPr>
          <w:rFonts w:cs="Linux Libertine"/>
        </w:rPr>
        <w:t xml:space="preserve">(van der </w:t>
      </w:r>
      <w:proofErr w:type="spellStart"/>
      <w:r w:rsidRPr="00E0754A">
        <w:rPr>
          <w:rFonts w:cs="Linux Libertine"/>
        </w:rPr>
        <w:t>Kroef</w:t>
      </w:r>
      <w:proofErr w:type="spellEnd"/>
      <w:r w:rsidRPr="00E0754A">
        <w:rPr>
          <w:rFonts w:cs="Linux Libertine"/>
        </w:rPr>
        <w:t>, 1953)</w:t>
      </w:r>
      <w:r w:rsidRPr="00E0754A">
        <w:fldChar w:fldCharType="end"/>
      </w:r>
      <w:r w:rsidRPr="00E0754A">
        <w:t xml:space="preserve">. </w:t>
      </w:r>
    </w:p>
    <w:p w14:paraId="382BBACC" w14:textId="77777777" w:rsidR="00994D73" w:rsidRPr="00E0754A" w:rsidRDefault="00994D73" w:rsidP="00994D73">
      <w:pPr>
        <w:pStyle w:val="ParagraphNormal"/>
      </w:pPr>
      <w:r w:rsidRPr="00E0754A">
        <w:lastRenderedPageBreak/>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w:t>
      </w:r>
      <w:proofErr w:type="spellStart"/>
      <w:r w:rsidRPr="00E0754A">
        <w:t>Ahok</w:t>
      </w:r>
      <w:proofErr w:type="spellEnd"/>
      <w:r w:rsidRPr="00E0754A">
        <w:t xml:space="preserve"> blasphemy case, the attitude of Muslim conservative intolerance has increased </w:t>
      </w:r>
      <w:r w:rsidRPr="00E0754A">
        <w:fldChar w:fldCharType="begin"/>
      </w:r>
      <w:r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E0754A">
        <w:fldChar w:fldCharType="separate"/>
      </w:r>
      <w:r w:rsidRPr="00E0754A">
        <w:rPr>
          <w:rFonts w:cs="Linux Libertine"/>
        </w:rPr>
        <w:t xml:space="preserve">(Lindsey and Butt, 2016; </w:t>
      </w:r>
      <w:proofErr w:type="spellStart"/>
      <w:r w:rsidRPr="00E0754A">
        <w:rPr>
          <w:rFonts w:cs="Linux Libertine"/>
        </w:rPr>
        <w:t>Mietzner</w:t>
      </w:r>
      <w:proofErr w:type="spellEnd"/>
      <w:r w:rsidRPr="00E0754A">
        <w:rPr>
          <w:rFonts w:cs="Linux Libertine"/>
        </w:rPr>
        <w:t xml:space="preserve"> and </w:t>
      </w:r>
      <w:proofErr w:type="spellStart"/>
      <w:r w:rsidRPr="00E0754A">
        <w:rPr>
          <w:rFonts w:cs="Linux Libertine"/>
        </w:rPr>
        <w:t>Muhtadi</w:t>
      </w:r>
      <w:proofErr w:type="spellEnd"/>
      <w:r w:rsidRPr="00E0754A">
        <w:rPr>
          <w:rFonts w:cs="Linux Libertine"/>
        </w:rPr>
        <w:t>, 2020)</w:t>
      </w:r>
      <w:r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E0754A">
        <w:t>Menchik</w:t>
      </w:r>
      <w:proofErr w:type="spellEnd"/>
      <w:r w:rsidRPr="00E0754A">
        <w:t xml:space="preserve"> </w:t>
      </w:r>
      <w:r w:rsidRPr="00E0754A">
        <w:fldChar w:fldCharType="begin"/>
      </w:r>
      <w:r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criticizes the largest Islamic organizations such as Muhammadiyah and </w:t>
      </w:r>
      <w:proofErr w:type="spellStart"/>
      <w:r w:rsidRPr="00E0754A">
        <w:t>Nahdlatul</w:t>
      </w:r>
      <w:proofErr w:type="spellEnd"/>
      <w:r w:rsidRPr="00E0754A">
        <w:t xml:space="preserve"> Ulama (NU) who are ambiguous, on the one hand they support democratic values ​​such as tolerance and plurality, but on the other hand, they also support authoritarianism 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140"/>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E0754A" w:rsidRDefault="00994D73" w:rsidP="00994D73">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141"/>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E0754A">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E0754A" w:rsidRDefault="00994D73" w:rsidP="00994D73">
      <w:pPr>
        <w:pStyle w:val="ParagraphNormal"/>
        <w:rPr>
          <w:color w:val="FF0000"/>
          <w:cs/>
        </w:rPr>
      </w:pPr>
      <w:r w:rsidRPr="00E0754A">
        <w:t>After a decade, until recently, the bill of religious harmony is not discussed by Parliament or ratified yet, and public debates continue. Blasphemy's legal reform in Indonesia has been run in very slow because of the deadlocked in Indonesia Parliament</w:t>
      </w:r>
      <w:r w:rsidRPr="00E0754A">
        <w:rPr>
          <w:rStyle w:val="FootnoteReference"/>
        </w:rPr>
        <w:footnoteReference w:id="142"/>
      </w:r>
      <w:r w:rsidRPr="00E0754A">
        <w:t xml:space="preserve"> and the fear of the spread of communism.</w:t>
      </w:r>
      <w:r w:rsidRPr="00E0754A">
        <w:rPr>
          <w:rStyle w:val="FootnoteReference"/>
        </w:rPr>
        <w:footnoteReference w:id="143"/>
      </w:r>
      <w:r w:rsidRPr="00E0754A">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Default="00994D73" w:rsidP="00994D73">
      <w:pPr>
        <w:pStyle w:val="ParagraphNormal"/>
        <w:ind w:left="900" w:firstLine="0"/>
        <w:rPr>
          <w:rFonts w:hint="cs"/>
        </w:rPr>
      </w:pPr>
    </w:p>
    <w:p w14:paraId="613188AC" w14:textId="77777777" w:rsidR="00385ED5" w:rsidRDefault="00385ED5" w:rsidP="00385ED5">
      <w:pPr>
        <w:pStyle w:val="ParagraphNormal"/>
      </w:pPr>
      <w:r w:rsidRPr="00385ED5">
        <w:t xml:space="preserve">b. Examination of the impact of the ABL on freedom of expression and religion </w:t>
      </w:r>
    </w:p>
    <w:p w14:paraId="05774FDE" w14:textId="50C2EE01" w:rsidR="00385ED5" w:rsidRPr="00385ED5" w:rsidRDefault="00385ED5" w:rsidP="00385ED5">
      <w:pPr>
        <w:pStyle w:val="ParagraphNormal"/>
      </w:pPr>
      <w:r w:rsidRPr="00385ED5">
        <w:t>c. Discussion of the role of civil society and the media in advocating for repeal</w:t>
      </w:r>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bookmarkEnd w:id="99"/>
    <w:p w14:paraId="552650F3" w14:textId="4C1184B1" w:rsidR="00385ED5" w:rsidRDefault="00385ED5" w:rsidP="00385ED5">
      <w:pPr>
        <w:pStyle w:val="Heading2"/>
        <w:numPr>
          <w:ilvl w:val="1"/>
          <w:numId w:val="28"/>
        </w:numPr>
      </w:pPr>
      <w:r w:rsidRPr="00385ED5">
        <w:t>The case for reform of the ABL</w:t>
      </w:r>
    </w:p>
    <w:p w14:paraId="571C642C" w14:textId="189AA25B" w:rsidR="00385ED5" w:rsidRDefault="00385ED5" w:rsidP="00385ED5">
      <w:pPr>
        <w:pStyle w:val="ParagraphafSubheader"/>
      </w:pPr>
    </w:p>
    <w:p w14:paraId="2C15DADD" w14:textId="77777777" w:rsidR="00385ED5" w:rsidRDefault="00385ED5" w:rsidP="00385ED5">
      <w:pPr>
        <w:pStyle w:val="ParagraphNormal"/>
      </w:pPr>
      <w:r w:rsidRPr="00385ED5">
        <w:lastRenderedPageBreak/>
        <w:t xml:space="preserve">a. Analysis of the arguments for reform, including the potential for greater clarity in the law and increased protection for religious minorities </w:t>
      </w:r>
    </w:p>
    <w:p w14:paraId="33165AA4" w14:textId="77777777" w:rsidR="00385ED5" w:rsidRDefault="00385ED5" w:rsidP="00385ED5">
      <w:pPr>
        <w:pStyle w:val="ParagraphNormal"/>
      </w:pPr>
      <w:r w:rsidRPr="00385ED5">
        <w:t xml:space="preserve">b. Examination of possible reform options, such as narrowing the scope of the law or increasing judicial discretion in applying it </w:t>
      </w:r>
    </w:p>
    <w:p w14:paraId="7F5330C1" w14:textId="5D7A2CD2" w:rsidR="00385ED5" w:rsidRPr="00385ED5" w:rsidRDefault="00385ED5" w:rsidP="00385ED5">
      <w:pPr>
        <w:pStyle w:val="ParagraphNormal"/>
      </w:pPr>
      <w:r w:rsidRPr="00385ED5">
        <w:t>c. Discussion of the political feasibility of reform in the current Indonesian context</w:t>
      </w:r>
    </w:p>
    <w:p w14:paraId="14BDD3B9" w14:textId="77777777" w:rsidR="00994D73" w:rsidRPr="00E0754A" w:rsidRDefault="00994D73" w:rsidP="00994D73">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E0754A">
        <w:fldChar w:fldCharType="begin"/>
      </w:r>
      <w:r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 xml:space="preserve">. This paper examines some challenges whether in predominant Muslim countries should repeal or reform BL in order to fully realization of human rights protection of </w:t>
      </w:r>
      <w:proofErr w:type="spellStart"/>
      <w:r w:rsidRPr="00E0754A">
        <w:t>FoRB</w:t>
      </w:r>
      <w:proofErr w:type="spellEnd"/>
      <w:r w:rsidRPr="00E0754A">
        <w:t xml:space="preserve">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xml:space="preserve">, </w:t>
      </w:r>
      <w:proofErr w:type="spellStart"/>
      <w:r w:rsidRPr="00E0754A">
        <w:t>FoRB</w:t>
      </w:r>
      <w:proofErr w:type="spellEnd"/>
      <w:r w:rsidRPr="00E0754A">
        <w:t xml:space="preserve">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Pr="00E0754A">
        <w:fldChar w:fldCharType="begin"/>
      </w:r>
      <w:r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E0754A" w:rsidRDefault="00994D73" w:rsidP="00994D73">
      <w:pPr>
        <w:pStyle w:val="ParagraphNormal"/>
        <w:rPr>
          <w:color w:val="333333"/>
        </w:rPr>
      </w:pPr>
      <w:proofErr w:type="spellStart"/>
      <w:r w:rsidRPr="00E0754A">
        <w:t>Temperman</w:t>
      </w:r>
      <w:proofErr w:type="spellEnd"/>
      <w:r w:rsidRPr="00E0754A">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w:t>
      </w:r>
      <w:proofErr w:type="spellStart"/>
      <w:r w:rsidRPr="00E0754A">
        <w:rPr>
          <w:color w:val="333333"/>
        </w:rPr>
        <w:t>FoE</w:t>
      </w:r>
      <w:proofErr w:type="spellEnd"/>
      <w:r w:rsidRPr="00E0754A">
        <w:rPr>
          <w:color w:val="333333"/>
        </w:rPr>
        <w:t xml:space="preserve"> if such expression is intended against the religious </w:t>
      </w:r>
      <w:r w:rsidRPr="00E0754A">
        <w:rPr>
          <w:color w:val="333333"/>
        </w:rPr>
        <w:lastRenderedPageBreak/>
        <w:t xml:space="preserve">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Pr="00E0754A">
        <w:rPr>
          <w:color w:val="333333"/>
        </w:rPr>
        <w:fldChar w:fldCharType="begin"/>
      </w:r>
      <w:r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rPr>
          <w:color w:val="333333"/>
        </w:rPr>
        <w:fldChar w:fldCharType="separate"/>
      </w:r>
      <w:r w:rsidRPr="00E0754A">
        <w:rPr>
          <w:rFonts w:cs="Linux Libertine"/>
        </w:rPr>
        <w:t>(</w:t>
      </w:r>
      <w:proofErr w:type="spellStart"/>
      <w:r w:rsidRPr="00E0754A">
        <w:rPr>
          <w:rFonts w:cs="Linux Libertine"/>
        </w:rPr>
        <w:t>Kuznetsov</w:t>
      </w:r>
      <w:proofErr w:type="spellEnd"/>
      <w:r w:rsidRPr="00E0754A">
        <w:rPr>
          <w:rFonts w:cs="Linux Libertine"/>
        </w:rPr>
        <w:t xml:space="preserve">, 2015; </w:t>
      </w:r>
      <w:proofErr w:type="spellStart"/>
      <w:r w:rsidRPr="00E0754A">
        <w:rPr>
          <w:rFonts w:cs="Linux Libertine"/>
        </w:rPr>
        <w:t>Temperman</w:t>
      </w:r>
      <w:proofErr w:type="spellEnd"/>
      <w:r w:rsidRPr="00E0754A">
        <w:rPr>
          <w:rFonts w:cs="Linux Libertine"/>
        </w:rPr>
        <w:t>, 2015)</w:t>
      </w:r>
      <w:r w:rsidRPr="00E0754A">
        <w:rPr>
          <w:color w:val="333333"/>
        </w:rPr>
        <w:fldChar w:fldCharType="end"/>
      </w:r>
      <w:r w:rsidRPr="00E0754A">
        <w:rPr>
          <w:color w:val="333333"/>
        </w:rPr>
        <w:t>.</w:t>
      </w:r>
    </w:p>
    <w:p w14:paraId="568A1165" w14:textId="77777777" w:rsidR="00994D73" w:rsidRPr="00E0754A" w:rsidRDefault="00994D73" w:rsidP="00994D73">
      <w:pPr>
        <w:pStyle w:val="ParagraphNormal"/>
      </w:pPr>
      <w:r w:rsidRPr="00E0754A">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E0754A">
        <w:t>FoE</w:t>
      </w:r>
      <w:proofErr w:type="spellEnd"/>
      <w:r w:rsidRPr="00E0754A">
        <w:t>,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E0754A">
        <w:rPr>
          <w:color w:val="000000"/>
        </w:rPr>
        <w:fldChar w:fldCharType="begin"/>
      </w:r>
      <w:r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E0754A">
        <w:rPr>
          <w:color w:val="000000"/>
        </w:rPr>
        <w:fldChar w:fldCharType="separate"/>
      </w:r>
      <w:r w:rsidRPr="00E0754A">
        <w:rPr>
          <w:rFonts w:cs="Linux Libertine"/>
        </w:rPr>
        <w:t>(</w:t>
      </w:r>
      <w:proofErr w:type="spellStart"/>
      <w:r w:rsidRPr="00E0754A">
        <w:rPr>
          <w:rFonts w:cs="Linux Libertine"/>
        </w:rPr>
        <w:t>Djamin</w:t>
      </w:r>
      <w:proofErr w:type="spellEnd"/>
      <w:r w:rsidRPr="00E0754A">
        <w:rPr>
          <w:rFonts w:cs="Linux Libertine"/>
        </w:rPr>
        <w:t>, 2014)</w:t>
      </w:r>
      <w:r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E0754A" w:rsidRDefault="00994D73" w:rsidP="00994D73">
      <w:pPr>
        <w:pStyle w:val="ParagraphNormal"/>
      </w:pPr>
      <w:r w:rsidRPr="00E0754A">
        <w:t xml:space="preserve">The compromise way that can be done to fully realization of the protection of </w:t>
      </w:r>
      <w:proofErr w:type="spellStart"/>
      <w:r w:rsidRPr="00E0754A">
        <w:t>FoRB</w:t>
      </w:r>
      <w:proofErr w:type="spellEnd"/>
      <w:r w:rsidRPr="00E0754A">
        <w:t xml:space="preserve">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w:t>
      </w:r>
      <w:r w:rsidRPr="00E0754A">
        <w:lastRenderedPageBreak/>
        <w:t>- ABL) is articulated better than in Art. 295-C of Pakistan Penal Code (Pakistan Blasphemy Law – PBL). In Art. 188 of ABL states that:</w:t>
      </w:r>
    </w:p>
    <w:p w14:paraId="2FB2E986" w14:textId="77777777" w:rsidR="00994D73" w:rsidRPr="00E0754A" w:rsidRDefault="00994D73" w:rsidP="00994D73">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7DB5794A" w14:textId="77777777" w:rsidR="00994D73" w:rsidRPr="00E0754A" w:rsidRDefault="00994D73" w:rsidP="00994D73">
      <w:pPr>
        <w:pStyle w:val="ParagraphNormal"/>
      </w:pPr>
      <w:r w:rsidRPr="00E0754A">
        <w:t>While in Article 295-C of Pakistan Penal Code mentioned that</w:t>
      </w:r>
    </w:p>
    <w:p w14:paraId="35FB1441" w14:textId="77777777" w:rsidR="00994D73" w:rsidRPr="00E0754A" w:rsidRDefault="00994D73" w:rsidP="00994D73">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 (Stressing added).</w:t>
      </w:r>
    </w:p>
    <w:p w14:paraId="7C44CB90" w14:textId="77777777" w:rsidR="00994D73" w:rsidRPr="00E0754A" w:rsidRDefault="00994D73" w:rsidP="00994D73">
      <w:pPr>
        <w:pStyle w:val="ParagraphNormal"/>
      </w:pPr>
      <w:r w:rsidRPr="00E0754A">
        <w:t>The ABL articulates the limitation clause more clearly than the PBL. Although both provisions explicitly using the word “[w]</w:t>
      </w:r>
      <w:proofErr w:type="spellStart"/>
      <w:r w:rsidRPr="00E0754A">
        <w:t>hoever</w:t>
      </w:r>
      <w:proofErr w:type="spellEnd"/>
      <w:r w:rsidRPr="00E0754A">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E0754A" w:rsidRDefault="00994D73" w:rsidP="00994D73">
      <w:pPr>
        <w:pStyle w:val="ParagraphNormal"/>
      </w:pPr>
      <w:r w:rsidRPr="00E0754A">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E0754A" w:rsidRDefault="00994D73" w:rsidP="00994D73">
      <w:pPr>
        <w:pStyle w:val="ParagraphNormal"/>
      </w:pPr>
      <w:r w:rsidRPr="00E0754A">
        <w:t xml:space="preserve">Third is the legality norm. The ABL uses the word “[…] a legally permitted ride or legality permitted institution [..]”. The provisions show that the ABL is made by legislative body that have the authority to making the law.  Unfortunately, the similar </w:t>
      </w:r>
      <w:r w:rsidRPr="00E0754A">
        <w:lastRenderedPageBreak/>
        <w:t xml:space="preserve">norm is hardly found at the PBL. The RPA does not specifically mention about it since its clearly stated at Art. 20. </w:t>
      </w:r>
    </w:p>
    <w:p w14:paraId="246779B3" w14:textId="77777777" w:rsidR="00994D73" w:rsidRPr="00E0754A" w:rsidRDefault="00994D73" w:rsidP="00994D73">
      <w:pPr>
        <w:pStyle w:val="ParagraphNormal"/>
      </w:pPr>
      <w:r w:rsidRPr="00E0754A">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E0754A" w:rsidRDefault="00994D73" w:rsidP="00994D73">
      <w:pPr>
        <w:pStyle w:val="ParagraphNormal"/>
      </w:pPr>
      <w:bookmarkStart w:id="103" w:name="_gjdgxs" w:colFirst="0" w:colLast="0"/>
      <w:bookmarkEnd w:id="103"/>
      <w:r w:rsidRPr="00E0754A">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Pr="00E0754A">
        <w:rPr>
          <w:i/>
        </w:rPr>
        <w:fldChar w:fldCharType="begin"/>
      </w:r>
      <w:r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rPr>
          <w:i/>
        </w:rPr>
        <w:fldChar w:fldCharType="separate"/>
      </w:r>
      <w:r w:rsidRPr="00E0754A">
        <w:rPr>
          <w:rFonts w:cs="Linux Libertine"/>
        </w:rPr>
        <w:t>(Milanovic, 2018)</w:t>
      </w:r>
      <w:r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E0754A">
        <w:fldChar w:fldCharType="begin"/>
      </w:r>
      <w:r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fldChar w:fldCharType="separate"/>
      </w:r>
      <w:r w:rsidRPr="00E0754A">
        <w:rPr>
          <w:rFonts w:cs="Linux Libertine"/>
        </w:rPr>
        <w:t>(Milanovic, 2018)</w:t>
      </w:r>
      <w:r w:rsidRPr="00E0754A">
        <w:fldChar w:fldCharType="end"/>
      </w:r>
      <w:r w:rsidRPr="00E0754A">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E0754A">
        <w:lastRenderedPageBreak/>
        <w:t>ECHR. In this sense, although the sanction is very low, only USD 240, the court still focus on protecting “religious feelings’ rather than protecting the right of individual.</w:t>
      </w:r>
    </w:p>
    <w:p w14:paraId="174ED166" w14:textId="77777777" w:rsidR="00994D73" w:rsidRPr="00E0754A" w:rsidRDefault="00994D73" w:rsidP="00994D73">
      <w:pPr>
        <w:pStyle w:val="ParagraphNormal"/>
      </w:pPr>
      <w:r w:rsidRPr="00E0754A">
        <w:t xml:space="preserve">According to Article 19 (3), the States are permitted to limit of </w:t>
      </w:r>
      <w:proofErr w:type="spellStart"/>
      <w:r w:rsidRPr="00E0754A">
        <w:t>FoE</w:t>
      </w:r>
      <w:proofErr w:type="spellEnd"/>
      <w:r w:rsidRPr="00E0754A">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E0754A">
        <w:fldChar w:fldCharType="begin"/>
      </w:r>
      <w:r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Gerards</w:t>
      </w:r>
      <w:proofErr w:type="spellEnd"/>
      <w:r w:rsidRPr="00E0754A">
        <w:rPr>
          <w:rFonts w:cs="Linux Libertine"/>
        </w:rPr>
        <w:t>, 2013)</w:t>
      </w:r>
      <w:r w:rsidRPr="00E0754A">
        <w:fldChar w:fldCharType="end"/>
      </w:r>
      <w:r w:rsidRPr="00E0754A">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E0754A">
        <w:rPr>
          <w:highlight w:val="white"/>
        </w:rPr>
        <w:t xml:space="preserve">achieving a particular aim must be important enough to justify the damage which will be caused to individual rights” </w:t>
      </w:r>
      <w:r w:rsidRPr="00E0754A">
        <w:rPr>
          <w:highlight w:val="white"/>
        </w:rPr>
        <w:fldChar w:fldCharType="begin"/>
      </w:r>
      <w:r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E0754A">
        <w:rPr>
          <w:highlight w:val="white"/>
        </w:rPr>
        <w:fldChar w:fldCharType="separate"/>
      </w:r>
      <w:r w:rsidRPr="00E0754A">
        <w:rPr>
          <w:rFonts w:cs="Linux Libertine"/>
          <w:szCs w:val="24"/>
        </w:rPr>
        <w:t>(</w:t>
      </w:r>
      <w:proofErr w:type="spellStart"/>
      <w:r w:rsidRPr="00E0754A">
        <w:rPr>
          <w:rFonts w:cs="Linux Libertine"/>
          <w:szCs w:val="24"/>
        </w:rPr>
        <w:t>Anđelković</w:t>
      </w:r>
      <w:proofErr w:type="spellEnd"/>
      <w:r w:rsidRPr="00E0754A">
        <w:rPr>
          <w:rFonts w:cs="Linux Libertine"/>
          <w:szCs w:val="24"/>
        </w:rPr>
        <w:t>, 2017)</w:t>
      </w:r>
      <w:r w:rsidRPr="00E0754A">
        <w:rPr>
          <w:highlight w:val="white"/>
        </w:rPr>
        <w:fldChar w:fldCharType="end"/>
      </w:r>
      <w:r w:rsidRPr="00E0754A">
        <w:rPr>
          <w:color w:val="545454"/>
          <w:highlight w:val="white"/>
        </w:rPr>
        <w:t xml:space="preserve">. </w:t>
      </w:r>
    </w:p>
    <w:p w14:paraId="45C3FEA9" w14:textId="77777777" w:rsidR="00994D73" w:rsidRPr="00E0754A" w:rsidRDefault="00994D73" w:rsidP="00994D73">
      <w:pPr>
        <w:pStyle w:val="ParagraphNormal"/>
      </w:pPr>
      <w:r w:rsidRPr="00E0754A">
        <w:t xml:space="preserve">In order to develop the high-level standard of BL, the three-test mentioned above must be combined with some principles that mentioned in the GC No. 22 of </w:t>
      </w:r>
      <w:proofErr w:type="spellStart"/>
      <w:r w:rsidRPr="00E0754A">
        <w:t>FoRB</w:t>
      </w:r>
      <w:proofErr w:type="spellEnd"/>
      <w:r w:rsidRPr="00E0754A">
        <w:t xml:space="preserve">, the Declaration of 1981, the CG No. 34 of </w:t>
      </w:r>
      <w:proofErr w:type="spellStart"/>
      <w:r w:rsidRPr="00E0754A">
        <w:t>FoE</w:t>
      </w:r>
      <w:proofErr w:type="spellEnd"/>
      <w:r w:rsidRPr="00E0754A">
        <w:t xml:space="preserve">, the RPA that I have discussed earlier. The high level standard of Blasphemy law must contains at least seven considerations namely (1) legality norm meaning that prohibition is regulated by law with clear </w:t>
      </w:r>
      <w:r w:rsidRPr="00E0754A">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E0754A" w:rsidRDefault="00385ED5" w:rsidP="009001A6">
      <w:pPr>
        <w:pStyle w:val="ParagraphNormal"/>
      </w:pPr>
    </w:p>
    <w:p w14:paraId="4BF38D78" w14:textId="682BD281" w:rsidR="000F5268" w:rsidRPr="00E0754A" w:rsidRDefault="00385ED5">
      <w:pPr>
        <w:pStyle w:val="Heading2"/>
        <w:numPr>
          <w:ilvl w:val="1"/>
          <w:numId w:val="24"/>
        </w:numPr>
        <w:ind w:left="432"/>
      </w:pPr>
      <w:r w:rsidRPr="00385ED5">
        <w:t>The potential implications of repeal or reform</w:t>
      </w:r>
    </w:p>
    <w:p w14:paraId="4F340000" w14:textId="77777777" w:rsidR="00385ED5" w:rsidRDefault="00385ED5" w:rsidP="00284E26">
      <w:pPr>
        <w:pStyle w:val="ParagraphafSubheader"/>
      </w:pPr>
      <w:r w:rsidRPr="00385ED5">
        <w:t xml:space="preserve">a. Analysis of the potential legal and societal implications of repealing or reforming the ABL, including the impact on state-religion relations and the rights of different groups </w:t>
      </w:r>
    </w:p>
    <w:p w14:paraId="694C9103" w14:textId="77777777" w:rsidR="00385ED5" w:rsidRDefault="00385ED5" w:rsidP="00284E26">
      <w:pPr>
        <w:pStyle w:val="ParagraphafSubheader"/>
      </w:pPr>
      <w:r w:rsidRPr="00385ED5">
        <w:t xml:space="preserve">b. Examination of case studies from other countries that have repealed or reformed similar laws, and the lessons that can be drawn for Indonesia </w:t>
      </w:r>
    </w:p>
    <w:p w14:paraId="106EB3EF" w14:textId="18F0CF47" w:rsidR="00385ED5" w:rsidRDefault="00385ED5" w:rsidP="00284E26">
      <w:pPr>
        <w:pStyle w:val="ParagraphafSubheader"/>
      </w:pPr>
      <w:r w:rsidRPr="00385ED5">
        <w:t>c. Discussion of the potential challenges and opportunities that may arise in implementing reform or repeal</w:t>
      </w:r>
    </w:p>
    <w:p w14:paraId="5FCEBEB5" w14:textId="3963FF1A" w:rsidR="00385ED5" w:rsidRDefault="00385ED5" w:rsidP="00284E26">
      <w:pPr>
        <w:pStyle w:val="ParagraphafSubheader"/>
      </w:pPr>
    </w:p>
    <w:p w14:paraId="4C3E4835" w14:textId="0C650933" w:rsidR="00385ED5" w:rsidRDefault="00385ED5" w:rsidP="00385ED5">
      <w:pPr>
        <w:pStyle w:val="ParagraphNormal"/>
      </w:pPr>
    </w:p>
    <w:p w14:paraId="1B1EAB3E" w14:textId="77777777" w:rsidR="00385ED5" w:rsidRPr="00385ED5" w:rsidRDefault="00385ED5" w:rsidP="00385ED5">
      <w:pPr>
        <w:pStyle w:val="ParagraphNormal"/>
      </w:pPr>
    </w:p>
    <w:p w14:paraId="5F8EB0D1" w14:textId="0270152F" w:rsidR="0090011B" w:rsidRPr="00E0754A" w:rsidRDefault="0090011B" w:rsidP="00385ED5">
      <w:pPr>
        <w:pStyle w:val="Heading2"/>
        <w:numPr>
          <w:ilvl w:val="1"/>
          <w:numId w:val="24"/>
        </w:numPr>
        <w:ind w:left="432" w:hanging="432"/>
      </w:pPr>
      <w:bookmarkStart w:id="104" w:name="_Toc118302798"/>
      <w:bookmarkStart w:id="105" w:name="_Toc121200606"/>
      <w:r w:rsidRPr="00E0754A">
        <w:t>Conclusion</w:t>
      </w:r>
      <w:bookmarkEnd w:id="104"/>
      <w:bookmarkEnd w:id="105"/>
    </w:p>
    <w:p w14:paraId="1CAC4803" w14:textId="77777777" w:rsidR="00385ED5" w:rsidRDefault="00385ED5" w:rsidP="00284E26">
      <w:pPr>
        <w:pStyle w:val="ParagraphafSubheader"/>
      </w:pPr>
      <w:r w:rsidRPr="00385ED5">
        <w:t xml:space="preserve">a. Summary of key arguments for and against repeal or reform </w:t>
      </w:r>
    </w:p>
    <w:p w14:paraId="532A121C" w14:textId="77777777" w:rsidR="00385ED5" w:rsidRDefault="00385ED5" w:rsidP="00284E26">
      <w:pPr>
        <w:pStyle w:val="ParagraphafSubheader"/>
      </w:pPr>
      <w:r w:rsidRPr="00385ED5">
        <w:t xml:space="preserve">b. Discussion of the most feasible options for Indonesia, based on the research findings </w:t>
      </w:r>
    </w:p>
    <w:p w14:paraId="60BC8F41" w14:textId="18536A84" w:rsidR="00385ED5" w:rsidRDefault="00385ED5" w:rsidP="00284E26">
      <w:pPr>
        <w:pStyle w:val="ParagraphafSubheader"/>
      </w:pPr>
      <w:r w:rsidRPr="00385ED5">
        <w:t>c. Reflections on the broader implications of the research for socio-legal scholarship and policy-making.</w:t>
      </w:r>
    </w:p>
    <w:p w14:paraId="29A0FBB1" w14:textId="77777777" w:rsidR="00385ED5" w:rsidRDefault="00385ED5" w:rsidP="00284E26">
      <w:pPr>
        <w:pStyle w:val="ParagraphafSubheader"/>
      </w:pPr>
    </w:p>
    <w:p w14:paraId="188156A4" w14:textId="77777777" w:rsidR="00994D73" w:rsidRPr="00E0754A" w:rsidRDefault="00994D73" w:rsidP="00994D73">
      <w:pPr>
        <w:pStyle w:val="ParagraphafSubheader"/>
      </w:pPr>
      <w:r w:rsidRPr="00E0754A">
        <w:lastRenderedPageBreak/>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E0754A">
        <w:t>FoRB</w:t>
      </w:r>
      <w:proofErr w:type="spellEnd"/>
      <w:r w:rsidRPr="00E0754A">
        <w:t xml:space="preserve">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Pr="00E0754A">
        <w:rPr>
          <w:color w:val="000000"/>
        </w:rPr>
        <w:t xml:space="preserve">ratify </w:t>
      </w:r>
      <w:r w:rsidRPr="00E0754A">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w:t>
      </w:r>
      <w:proofErr w:type="spellStart"/>
      <w:r w:rsidRPr="00E0754A">
        <w:t>FoRB</w:t>
      </w:r>
      <w:proofErr w:type="spellEnd"/>
      <w:r w:rsidRPr="00E0754A">
        <w:t xml:space="preserve">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w:t>
      </w:r>
      <w:proofErr w:type="spellStart"/>
      <w:r w:rsidRPr="00E0754A">
        <w:t>FoE</w:t>
      </w:r>
      <w:proofErr w:type="spellEnd"/>
      <w:r w:rsidRPr="00E0754A">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individual, </w:t>
      </w:r>
      <w:r w:rsidRPr="00E0754A">
        <w:t xml:space="preserve">while at the same time upholding the </w:t>
      </w:r>
      <w:proofErr w:type="spellStart"/>
      <w:r w:rsidRPr="00E0754A">
        <w:t>FoRB</w:t>
      </w:r>
      <w:proofErr w:type="spellEnd"/>
      <w:r w:rsidRPr="00E0754A">
        <w:t xml:space="preserve"> and </w:t>
      </w:r>
      <w:proofErr w:type="spellStart"/>
      <w:r w:rsidRPr="00E0754A">
        <w:t>FoE</w:t>
      </w:r>
      <w:proofErr w:type="spellEnd"/>
      <w:r w:rsidRPr="00E0754A">
        <w:t xml:space="preserve">. </w:t>
      </w:r>
    </w:p>
    <w:p w14:paraId="34E58BCC" w14:textId="77777777" w:rsidR="00994D73" w:rsidRPr="00E0754A" w:rsidRDefault="00994D73" w:rsidP="00994D73">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E0754A">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E0754A" w:rsidRDefault="00994D73" w:rsidP="00994D73">
      <w:pPr>
        <w:pStyle w:val="ParagraphNormal"/>
      </w:pPr>
      <w:r w:rsidRPr="00E0754A">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E0754A" w:rsidRDefault="00994D73" w:rsidP="00994D73">
      <w:pPr>
        <w:pStyle w:val="ParagraphNormal"/>
      </w:pPr>
      <w:r w:rsidRPr="00E0754A">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E0754A">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Default="00994D73" w:rsidP="00994D73">
      <w:pPr>
        <w:spacing w:line="360" w:lineRule="auto"/>
        <w:jc w:val="both"/>
        <w:rPr>
          <w:cs/>
        </w:rPr>
      </w:pPr>
    </w:p>
    <w:p w14:paraId="0A34CCDA" w14:textId="77777777" w:rsidR="00994D73" w:rsidRDefault="00994D73" w:rsidP="00994D73">
      <w:pPr>
        <w:spacing w:line="360" w:lineRule="auto"/>
        <w:jc w:val="both"/>
        <w:rPr>
          <w:cs/>
        </w:rPr>
      </w:pPr>
    </w:p>
    <w:p w14:paraId="6910455E" w14:textId="77777777" w:rsidR="00994D73" w:rsidRDefault="00994D73" w:rsidP="00994D73">
      <w:pPr>
        <w:spacing w:line="360" w:lineRule="auto"/>
        <w:jc w:val="both"/>
        <w:rPr>
          <w:cs/>
        </w:rPr>
      </w:pPr>
    </w:p>
    <w:p w14:paraId="75009875" w14:textId="77777777" w:rsidR="00994D73" w:rsidRDefault="00994D73" w:rsidP="00994D73">
      <w:pPr>
        <w:spacing w:line="360" w:lineRule="auto"/>
        <w:jc w:val="both"/>
        <w:rPr>
          <w:cs/>
        </w:rPr>
      </w:pPr>
    </w:p>
    <w:p w14:paraId="347A81C7" w14:textId="77777777" w:rsidR="00994D73" w:rsidRDefault="00994D73" w:rsidP="00994D73">
      <w:pPr>
        <w:spacing w:line="360" w:lineRule="auto"/>
        <w:jc w:val="both"/>
        <w:rPr>
          <w:cs/>
        </w:rPr>
      </w:pPr>
    </w:p>
    <w:p w14:paraId="33784FAC" w14:textId="77777777" w:rsidR="00994D73" w:rsidRDefault="00994D73" w:rsidP="00994D73">
      <w:pPr>
        <w:spacing w:line="360" w:lineRule="auto"/>
        <w:jc w:val="both"/>
        <w:rPr>
          <w:cs/>
        </w:rPr>
      </w:pPr>
    </w:p>
    <w:p w14:paraId="5DEFE840" w14:textId="77777777" w:rsidR="00994D73" w:rsidRDefault="00994D73" w:rsidP="00994D73">
      <w:pPr>
        <w:spacing w:line="360" w:lineRule="auto"/>
        <w:jc w:val="both"/>
        <w:rPr>
          <w:cs/>
        </w:rPr>
      </w:pPr>
    </w:p>
    <w:p w14:paraId="3F2992F3" w14:textId="77777777" w:rsidR="00994D73" w:rsidRDefault="00994D73" w:rsidP="00994D73">
      <w:pPr>
        <w:spacing w:line="360" w:lineRule="auto"/>
        <w:jc w:val="both"/>
        <w:rPr>
          <w:cs/>
        </w:rPr>
      </w:pPr>
    </w:p>
    <w:p w14:paraId="02238A95" w14:textId="77777777" w:rsidR="00994D73" w:rsidRDefault="00994D73" w:rsidP="00994D73">
      <w:pPr>
        <w:spacing w:line="360" w:lineRule="auto"/>
        <w:jc w:val="both"/>
        <w:rPr>
          <w:cs/>
        </w:rPr>
      </w:pPr>
    </w:p>
    <w:p w14:paraId="0C857BE8" w14:textId="77777777" w:rsidR="00994D73" w:rsidRDefault="00994D73" w:rsidP="00994D73">
      <w:pPr>
        <w:spacing w:line="360" w:lineRule="auto"/>
        <w:jc w:val="both"/>
        <w:rPr>
          <w:cs/>
        </w:rPr>
      </w:pPr>
    </w:p>
    <w:p w14:paraId="2D21ACFA" w14:textId="3BDF2B00" w:rsidR="00994D73" w:rsidRDefault="00994D73" w:rsidP="00994D73">
      <w:pPr>
        <w:spacing w:line="360" w:lineRule="auto"/>
        <w:jc w:val="both"/>
        <w:rPr>
          <w:cs/>
        </w:rPr>
      </w:pPr>
    </w:p>
    <w:p w14:paraId="7B817038" w14:textId="2FBB10A7" w:rsidR="00994D73" w:rsidRDefault="00994D73" w:rsidP="00994D73">
      <w:pPr>
        <w:spacing w:line="360" w:lineRule="auto"/>
        <w:jc w:val="both"/>
        <w:rPr>
          <w:cs/>
        </w:rPr>
      </w:pPr>
    </w:p>
    <w:p w14:paraId="367A9755" w14:textId="180C685B" w:rsidR="00994D73" w:rsidRDefault="00994D73" w:rsidP="00994D73">
      <w:pPr>
        <w:spacing w:line="360" w:lineRule="auto"/>
        <w:jc w:val="both"/>
        <w:rPr>
          <w:cs/>
        </w:rPr>
      </w:pPr>
    </w:p>
    <w:p w14:paraId="2F0C21AF" w14:textId="7F74FA02" w:rsidR="00994D73" w:rsidRDefault="00994D73" w:rsidP="00994D73">
      <w:pPr>
        <w:spacing w:line="360" w:lineRule="auto"/>
        <w:jc w:val="both"/>
        <w:rPr>
          <w:cs/>
        </w:rPr>
      </w:pPr>
    </w:p>
    <w:p w14:paraId="45A80AD9" w14:textId="5AB504DE" w:rsidR="00994D73" w:rsidRDefault="00994D73" w:rsidP="00994D73">
      <w:pPr>
        <w:spacing w:line="360" w:lineRule="auto"/>
        <w:jc w:val="both"/>
        <w:rPr>
          <w:cs/>
        </w:rPr>
      </w:pPr>
    </w:p>
    <w:p w14:paraId="6D8890E9" w14:textId="2B2C39CD" w:rsidR="00994D73" w:rsidRDefault="00994D73" w:rsidP="00994D73">
      <w:pPr>
        <w:spacing w:line="360" w:lineRule="auto"/>
        <w:jc w:val="both"/>
        <w:rPr>
          <w:cs/>
        </w:rPr>
      </w:pPr>
    </w:p>
    <w:p w14:paraId="5AB22A63" w14:textId="00110BA9" w:rsidR="00994D73" w:rsidRDefault="00994D73" w:rsidP="00994D73">
      <w:pPr>
        <w:spacing w:line="360" w:lineRule="auto"/>
        <w:jc w:val="both"/>
        <w:rPr>
          <w:cs/>
        </w:rPr>
      </w:pPr>
    </w:p>
    <w:p w14:paraId="28F8F0E4" w14:textId="77777777" w:rsidR="00994D73" w:rsidRDefault="00994D73" w:rsidP="00994D73">
      <w:pPr>
        <w:spacing w:line="360" w:lineRule="auto"/>
        <w:jc w:val="both"/>
        <w:rPr>
          <w:rFonts w:hint="cs"/>
          <w:cs/>
        </w:rPr>
      </w:pPr>
    </w:p>
    <w:p w14:paraId="11F8D53F" w14:textId="77777777" w:rsidR="00994D73" w:rsidRDefault="00994D73" w:rsidP="00994D73">
      <w:pPr>
        <w:spacing w:line="360" w:lineRule="auto"/>
        <w:jc w:val="both"/>
        <w:rPr>
          <w:cs/>
        </w:rPr>
      </w:pPr>
    </w:p>
    <w:p w14:paraId="28BCB6BA" w14:textId="77777777" w:rsidR="00994D73" w:rsidRPr="00E0754A" w:rsidRDefault="00994D73" w:rsidP="00994D73">
      <w:pPr>
        <w:pStyle w:val="CHAPsStyle14ptBoldCentered"/>
      </w:pPr>
      <w:r w:rsidRPr="00E0754A">
        <w:t>Bibliography</w:t>
      </w:r>
    </w:p>
    <w:p w14:paraId="76AE2302" w14:textId="77777777" w:rsidR="00994D73" w:rsidRDefault="00994D73" w:rsidP="00994D73">
      <w:pPr>
        <w:spacing w:line="360" w:lineRule="auto"/>
        <w:jc w:val="both"/>
        <w:rPr>
          <w:cs/>
        </w:rPr>
      </w:pPr>
    </w:p>
    <w:p w14:paraId="425C648A" w14:textId="77777777" w:rsidR="00994D73" w:rsidRDefault="00994D73" w:rsidP="00994D73">
      <w:pPr>
        <w:spacing w:line="360" w:lineRule="auto"/>
        <w:jc w:val="both"/>
        <w:rPr>
          <w:cs/>
        </w:rPr>
      </w:pPr>
    </w:p>
    <w:p w14:paraId="5A47ADF8" w14:textId="77777777" w:rsidR="00994D73" w:rsidRDefault="00994D73" w:rsidP="00994D73">
      <w:pPr>
        <w:spacing w:line="360" w:lineRule="auto"/>
        <w:jc w:val="both"/>
        <w:rPr>
          <w:cs/>
        </w:rPr>
      </w:pPr>
    </w:p>
    <w:p w14:paraId="0AE9DAD7" w14:textId="77777777" w:rsidR="00994D73" w:rsidRPr="00E0754A" w:rsidRDefault="00994D73" w:rsidP="00994D73">
      <w:pPr>
        <w:pStyle w:val="ParagraphNormal"/>
        <w:ind w:firstLine="0"/>
      </w:pPr>
    </w:p>
    <w:p w14:paraId="487D121E" w14:textId="77777777" w:rsidR="00994D73" w:rsidRPr="00E0754A" w:rsidRDefault="00994D73" w:rsidP="00994D73">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 xml:space="preserve">Ali, Z., 2007. </w:t>
      </w:r>
      <w:proofErr w:type="spellStart"/>
      <w:r w:rsidRPr="00E0754A">
        <w:rPr>
          <w:rFonts w:cs="Linux Libertine"/>
          <w:szCs w:val="24"/>
        </w:rPr>
        <w:t>Sosiologi</w:t>
      </w:r>
      <w:proofErr w:type="spellEnd"/>
      <w:r w:rsidRPr="00E0754A">
        <w:rPr>
          <w:rFonts w:cs="Linux Libertine"/>
          <w:szCs w:val="24"/>
        </w:rPr>
        <w:t xml:space="preserve"> Hukum. </w:t>
      </w:r>
      <w:proofErr w:type="spellStart"/>
      <w:r w:rsidRPr="00E0754A">
        <w:rPr>
          <w:rFonts w:cs="Linux Libertine"/>
          <w:szCs w:val="24"/>
        </w:rPr>
        <w:t>Sinar</w:t>
      </w:r>
      <w:proofErr w:type="spellEnd"/>
      <w:r w:rsidRPr="00E0754A">
        <w:rPr>
          <w:rFonts w:cs="Linux Libertine"/>
          <w:szCs w:val="24"/>
        </w:rPr>
        <w:t xml:space="preserve"> </w:t>
      </w:r>
      <w:proofErr w:type="spellStart"/>
      <w:r w:rsidRPr="00E0754A">
        <w:rPr>
          <w:rFonts w:cs="Linux Libertine"/>
          <w:szCs w:val="24"/>
        </w:rPr>
        <w:t>Grafika</w:t>
      </w:r>
      <w:proofErr w:type="spellEnd"/>
      <w:r w:rsidRPr="00E0754A">
        <w:rPr>
          <w:rFonts w:cs="Linux Libertine"/>
          <w:szCs w:val="24"/>
        </w:rPr>
        <w:t>, Jakarta.</w:t>
      </w:r>
    </w:p>
    <w:p w14:paraId="012CE297" w14:textId="77777777" w:rsidR="00994D73" w:rsidRPr="00E0754A" w:rsidRDefault="00994D73" w:rsidP="00994D73">
      <w:pPr>
        <w:pStyle w:val="Bibliography"/>
        <w:rPr>
          <w:rFonts w:cs="Linux Libertine"/>
          <w:szCs w:val="24"/>
        </w:rPr>
      </w:pPr>
      <w:r w:rsidRPr="00E0754A">
        <w:rPr>
          <w:rFonts w:cs="Linux Libertine"/>
          <w:szCs w:val="24"/>
        </w:rPr>
        <w:t>Al-</w:t>
      </w:r>
      <w:proofErr w:type="spellStart"/>
      <w:r w:rsidRPr="00E0754A">
        <w:rPr>
          <w:rFonts w:cs="Linux Libertine"/>
          <w:szCs w:val="24"/>
        </w:rPr>
        <w:t>Khanif</w:t>
      </w:r>
      <w:proofErr w:type="spellEnd"/>
      <w:r w:rsidRPr="00E0754A">
        <w:rPr>
          <w:rFonts w:cs="Linux Libertine"/>
          <w:szCs w:val="24"/>
        </w:rPr>
        <w:t xml:space="preserve">, 2008. The Challenge of Religious Liberty in Indonesia, an International Human Rights Law </w:t>
      </w:r>
      <w:proofErr w:type="spellStart"/>
      <w:r w:rsidRPr="00E0754A">
        <w:rPr>
          <w:rFonts w:cs="Linux Libertine"/>
          <w:szCs w:val="24"/>
        </w:rPr>
        <w:t>Perspec-tive</w:t>
      </w:r>
      <w:proofErr w:type="spellEnd"/>
      <w:r w:rsidRPr="00E0754A">
        <w:rPr>
          <w:rFonts w:cs="Linux Libertine"/>
          <w:szCs w:val="24"/>
        </w:rPr>
        <w:t xml:space="preserve"> on the Case of Religious Persecutions against </w:t>
      </w:r>
      <w:proofErr w:type="spellStart"/>
      <w:r w:rsidRPr="00E0754A">
        <w:rPr>
          <w:rFonts w:cs="Linux Libertine"/>
          <w:szCs w:val="24"/>
        </w:rPr>
        <w:t>Jamaah</w:t>
      </w:r>
      <w:proofErr w:type="spellEnd"/>
      <w:r w:rsidRPr="00E0754A">
        <w:rPr>
          <w:rFonts w:cs="Linux Libertine"/>
          <w:szCs w:val="24"/>
        </w:rPr>
        <w:t xml:space="preserve"> </w:t>
      </w:r>
      <w:proofErr w:type="spellStart"/>
      <w:r w:rsidRPr="00E0754A">
        <w:rPr>
          <w:rFonts w:cs="Linux Libertine"/>
          <w:szCs w:val="24"/>
        </w:rPr>
        <w:t>Ahmadiyah</w:t>
      </w:r>
      <w:proofErr w:type="spellEnd"/>
      <w:r w:rsidRPr="00E0754A">
        <w:rPr>
          <w:rFonts w:cs="Linux Libertine"/>
          <w:szCs w:val="24"/>
        </w:rPr>
        <w:t xml:space="preserve"> Indonesia. (Thesis). University of Lancaster, England.</w:t>
      </w:r>
    </w:p>
    <w:p w14:paraId="31FD7E98" w14:textId="77777777" w:rsidR="00994D73" w:rsidRPr="00E0754A" w:rsidRDefault="00994D73" w:rsidP="00994D73">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64EE487C" w14:textId="77777777" w:rsidR="00994D73" w:rsidRPr="00E0754A" w:rsidRDefault="00994D73" w:rsidP="00994D73">
      <w:pPr>
        <w:pStyle w:val="Bibliography"/>
        <w:rPr>
          <w:rFonts w:cs="Linux Libertine"/>
          <w:szCs w:val="24"/>
        </w:rPr>
      </w:pPr>
      <w:proofErr w:type="spellStart"/>
      <w:r w:rsidRPr="00E0754A">
        <w:rPr>
          <w:rFonts w:cs="Linux Libertine"/>
          <w:szCs w:val="24"/>
        </w:rPr>
        <w:t>Altwicker</w:t>
      </w:r>
      <w:proofErr w:type="spellEnd"/>
      <w:r w:rsidRPr="00E0754A">
        <w:rPr>
          <w:rFonts w:cs="Linux Libertine"/>
          <w:szCs w:val="24"/>
        </w:rPr>
        <w:t xml:space="preserve">, T., 2018. </w:t>
      </w:r>
      <w:proofErr w:type="spellStart"/>
      <w:r w:rsidRPr="00E0754A">
        <w:rPr>
          <w:rFonts w:cs="Linux Libertine"/>
          <w:szCs w:val="24"/>
        </w:rPr>
        <w:t>Transnationalizing</w:t>
      </w:r>
      <w:proofErr w:type="spellEnd"/>
      <w:r w:rsidRPr="00E0754A">
        <w:rPr>
          <w:rFonts w:cs="Linux Libertine"/>
          <w:szCs w:val="24"/>
        </w:rPr>
        <w:t xml:space="preserve"> Rights: International Human Rights Law in Cross-Border Contexts. Eur. J. Int. Law 29, 581–606. https://doi.org/10.1093/ejil/chy004</w:t>
      </w:r>
    </w:p>
    <w:p w14:paraId="245FBC64" w14:textId="77777777" w:rsidR="00994D73" w:rsidRPr="00E0754A" w:rsidRDefault="00994D73" w:rsidP="00994D73">
      <w:pPr>
        <w:pStyle w:val="Bibliography"/>
        <w:rPr>
          <w:rFonts w:cs="Linux Libertine"/>
          <w:szCs w:val="24"/>
        </w:rPr>
      </w:pPr>
      <w:r w:rsidRPr="00E0754A">
        <w:rPr>
          <w:rFonts w:cs="Linux Libertine"/>
          <w:szCs w:val="24"/>
        </w:rPr>
        <w:t xml:space="preserve">Aminah, S., </w:t>
      </w:r>
      <w:proofErr w:type="spellStart"/>
      <w:r w:rsidRPr="00E0754A">
        <w:rPr>
          <w:rFonts w:cs="Linux Libertine"/>
          <w:szCs w:val="24"/>
        </w:rPr>
        <w:t>Roziqin</w:t>
      </w:r>
      <w:proofErr w:type="spellEnd"/>
      <w:r w:rsidRPr="00E0754A">
        <w:rPr>
          <w:rFonts w:cs="Linux Libertine"/>
          <w:szCs w:val="24"/>
        </w:rPr>
        <w:t xml:space="preserve">, 2015. </w:t>
      </w:r>
      <w:proofErr w:type="spellStart"/>
      <w:r w:rsidRPr="00E0754A">
        <w:rPr>
          <w:rFonts w:cs="Linux Libertine"/>
          <w:szCs w:val="24"/>
        </w:rPr>
        <w:t>Pemantauan</w:t>
      </w:r>
      <w:proofErr w:type="spellEnd"/>
      <w:r w:rsidRPr="00E0754A">
        <w:rPr>
          <w:rFonts w:cs="Linux Libertine"/>
          <w:szCs w:val="24"/>
        </w:rPr>
        <w:t xml:space="preserve"> </w:t>
      </w:r>
      <w:proofErr w:type="spellStart"/>
      <w:r w:rsidRPr="00E0754A">
        <w:rPr>
          <w:rFonts w:cs="Linux Libertine"/>
          <w:szCs w:val="24"/>
        </w:rPr>
        <w:t>Kasus-Kasus</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di Indonesia </w:t>
      </w:r>
      <w:proofErr w:type="spellStart"/>
      <w:r w:rsidRPr="00E0754A">
        <w:rPr>
          <w:rFonts w:cs="Linux Libertine"/>
          <w:szCs w:val="24"/>
        </w:rPr>
        <w:t>Periode</w:t>
      </w:r>
      <w:proofErr w:type="spellEnd"/>
      <w:r w:rsidRPr="00E0754A">
        <w:rPr>
          <w:rFonts w:cs="Linux Libertine"/>
          <w:szCs w:val="24"/>
        </w:rPr>
        <w:t xml:space="preserve"> 2012-2014. J. </w:t>
      </w:r>
      <w:proofErr w:type="spellStart"/>
      <w:r w:rsidRPr="00E0754A">
        <w:rPr>
          <w:rFonts w:cs="Linux Libertine"/>
          <w:szCs w:val="24"/>
        </w:rPr>
        <w:t>Keadilan</w:t>
      </w:r>
      <w:proofErr w:type="spellEnd"/>
      <w:r w:rsidRPr="00E0754A">
        <w:rPr>
          <w:rFonts w:cs="Linux Libertine"/>
          <w:szCs w:val="24"/>
        </w:rPr>
        <w:t xml:space="preserve"> </w:t>
      </w:r>
      <w:proofErr w:type="spellStart"/>
      <w:r w:rsidRPr="00E0754A">
        <w:rPr>
          <w:rFonts w:cs="Linux Libertine"/>
          <w:szCs w:val="24"/>
        </w:rPr>
        <w:t>Sos</w:t>
      </w:r>
      <w:proofErr w:type="spellEnd"/>
      <w:r w:rsidRPr="00E0754A">
        <w:rPr>
          <w:rFonts w:cs="Linux Libertine"/>
          <w:szCs w:val="24"/>
        </w:rPr>
        <w:t>. 25–59.</w:t>
      </w:r>
    </w:p>
    <w:p w14:paraId="07CB0360" w14:textId="77777777" w:rsidR="00994D73" w:rsidRPr="00E0754A" w:rsidRDefault="00994D73" w:rsidP="00994D73">
      <w:pPr>
        <w:pStyle w:val="Bibliography"/>
        <w:rPr>
          <w:rFonts w:cs="Linux Libertine"/>
          <w:szCs w:val="24"/>
        </w:rPr>
      </w:pPr>
      <w:proofErr w:type="spellStart"/>
      <w:r w:rsidRPr="00E0754A">
        <w:rPr>
          <w:rFonts w:cs="Linux Libertine"/>
          <w:szCs w:val="24"/>
        </w:rPr>
        <w:t>Anđelković</w:t>
      </w:r>
      <w:proofErr w:type="spellEnd"/>
      <w:r w:rsidRPr="00E0754A">
        <w:rPr>
          <w:rFonts w:cs="Linux Libertine"/>
          <w:szCs w:val="24"/>
        </w:rPr>
        <w:t xml:space="preserve">, L., 2017. The Elements of Proportionality as A Principle of Human Rights Limitations. </w:t>
      </w:r>
      <w:proofErr w:type="spellStart"/>
      <w:r w:rsidRPr="00E0754A">
        <w:rPr>
          <w:rFonts w:cs="Linux Libertine"/>
          <w:szCs w:val="24"/>
        </w:rPr>
        <w:t>Facta</w:t>
      </w:r>
      <w:proofErr w:type="spellEnd"/>
      <w:r w:rsidRPr="00E0754A">
        <w:rPr>
          <w:rFonts w:cs="Linux Libertine"/>
          <w:szCs w:val="24"/>
        </w:rPr>
        <w:t xml:space="preserve"> Univ. Ser. Law Polit. 235. https://doi.org/10.22190/fulp1703235a</w:t>
      </w:r>
    </w:p>
    <w:p w14:paraId="124D3273" w14:textId="77777777" w:rsidR="00994D73" w:rsidRPr="00E0754A" w:rsidRDefault="00994D73" w:rsidP="00994D73">
      <w:pPr>
        <w:pStyle w:val="Bibliography"/>
        <w:rPr>
          <w:rFonts w:cs="Linux Libertine"/>
          <w:szCs w:val="24"/>
        </w:rPr>
      </w:pPr>
      <w:proofErr w:type="spellStart"/>
      <w:r w:rsidRPr="00E0754A">
        <w:rPr>
          <w:rFonts w:cs="Linux Libertine"/>
          <w:szCs w:val="24"/>
        </w:rPr>
        <w:t>Andhika</w:t>
      </w:r>
      <w:proofErr w:type="spellEnd"/>
      <w:r w:rsidRPr="00E0754A">
        <w:rPr>
          <w:rFonts w:cs="Linux Libertine"/>
          <w:szCs w:val="24"/>
        </w:rPr>
        <w:t xml:space="preserve">, P., 2015. Breakfast Jurisprudence: </w:t>
      </w:r>
      <w:proofErr w:type="spellStart"/>
      <w:r w:rsidRPr="00E0754A">
        <w:rPr>
          <w:rFonts w:cs="Linux Libertine"/>
          <w:szCs w:val="24"/>
        </w:rPr>
        <w:t>Bagaimana</w:t>
      </w:r>
      <w:proofErr w:type="spellEnd"/>
      <w:r w:rsidRPr="00E0754A">
        <w:rPr>
          <w:rFonts w:cs="Linux Libertine"/>
          <w:szCs w:val="24"/>
        </w:rPr>
        <w:t xml:space="preserve"> Agama </w:t>
      </w:r>
      <w:proofErr w:type="spellStart"/>
      <w:r w:rsidRPr="00E0754A">
        <w:rPr>
          <w:rFonts w:cs="Linux Libertine"/>
          <w:szCs w:val="24"/>
        </w:rPr>
        <w:t>Dapat</w:t>
      </w:r>
      <w:proofErr w:type="spellEnd"/>
      <w:r w:rsidRPr="00E0754A">
        <w:rPr>
          <w:rFonts w:cs="Linux Libertine"/>
          <w:szCs w:val="24"/>
        </w:rPr>
        <w:t xml:space="preserve"> </w:t>
      </w:r>
      <w:proofErr w:type="spellStart"/>
      <w:r w:rsidRPr="00E0754A">
        <w:rPr>
          <w:rFonts w:cs="Linux Libertine"/>
          <w:szCs w:val="24"/>
        </w:rPr>
        <w:t>Memengaruhi</w:t>
      </w:r>
      <w:proofErr w:type="spellEnd"/>
      <w:r w:rsidRPr="00E0754A">
        <w:rPr>
          <w:rFonts w:cs="Linux Libertine"/>
          <w:szCs w:val="24"/>
        </w:rPr>
        <w:t xml:space="preserve"> Hakim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Memutus</w:t>
      </w:r>
      <w:proofErr w:type="spellEnd"/>
      <w:r w:rsidRPr="00E0754A">
        <w:rPr>
          <w:rFonts w:cs="Linux Libertine"/>
          <w:szCs w:val="24"/>
        </w:rPr>
        <w:t xml:space="preserve"> </w:t>
      </w:r>
      <w:proofErr w:type="spellStart"/>
      <w:r w:rsidRPr="00E0754A">
        <w:rPr>
          <w:rFonts w:cs="Linux Libertine"/>
          <w:szCs w:val="24"/>
        </w:rPr>
        <w:t>Perkara</w:t>
      </w:r>
      <w:proofErr w:type="spellEnd"/>
      <w:r w:rsidRPr="00E0754A">
        <w:rPr>
          <w:rFonts w:cs="Linux Libertine"/>
          <w:szCs w:val="24"/>
        </w:rPr>
        <w:t xml:space="preserve"> </w:t>
      </w:r>
      <w:proofErr w:type="spellStart"/>
      <w:r w:rsidRPr="00E0754A">
        <w:rPr>
          <w:rFonts w:cs="Linux Libertine"/>
          <w:szCs w:val="24"/>
        </w:rPr>
        <w:t>Berdimensi</w:t>
      </w:r>
      <w:proofErr w:type="spellEnd"/>
      <w:r w:rsidRPr="00E0754A">
        <w:rPr>
          <w:rFonts w:cs="Linux Libertine"/>
          <w:szCs w:val="24"/>
        </w:rPr>
        <w:t xml:space="preserve"> </w:t>
      </w:r>
      <w:proofErr w:type="spellStart"/>
      <w:r w:rsidRPr="00E0754A">
        <w:rPr>
          <w:rFonts w:cs="Linux Libertine"/>
          <w:szCs w:val="24"/>
        </w:rPr>
        <w:t>Kebebasan</w:t>
      </w:r>
      <w:proofErr w:type="spellEnd"/>
      <w:r w:rsidRPr="00E0754A">
        <w:rPr>
          <w:rFonts w:cs="Linux Libertine"/>
          <w:szCs w:val="24"/>
        </w:rPr>
        <w:t xml:space="preserve"> </w:t>
      </w:r>
      <w:proofErr w:type="spellStart"/>
      <w:r w:rsidRPr="00E0754A">
        <w:rPr>
          <w:rFonts w:cs="Linux Libertine"/>
          <w:szCs w:val="24"/>
        </w:rPr>
        <w:t>Beragama</w:t>
      </w:r>
      <w:proofErr w:type="spellEnd"/>
      <w:r w:rsidRPr="00E0754A">
        <w:rPr>
          <w:rFonts w:cs="Linux Libertine"/>
          <w:szCs w:val="24"/>
        </w:rPr>
        <w:t xml:space="preserve"> dan </w:t>
      </w:r>
      <w:proofErr w:type="spellStart"/>
      <w:r w:rsidRPr="00E0754A">
        <w:rPr>
          <w:rFonts w:cs="Linux Libertine"/>
          <w:szCs w:val="24"/>
        </w:rPr>
        <w:t>Berkeyakinan</w:t>
      </w:r>
      <w:proofErr w:type="spellEnd"/>
      <w:r w:rsidRPr="00E0754A">
        <w:rPr>
          <w:rFonts w:cs="Linux Libertine"/>
          <w:szCs w:val="24"/>
        </w:rPr>
        <w:t xml:space="preserve">. J. </w:t>
      </w:r>
      <w:proofErr w:type="spellStart"/>
      <w:r w:rsidRPr="00E0754A">
        <w:rPr>
          <w:rFonts w:cs="Linux Libertine"/>
          <w:szCs w:val="24"/>
        </w:rPr>
        <w:t>Keadilan</w:t>
      </w:r>
      <w:proofErr w:type="spellEnd"/>
      <w:r w:rsidRPr="00E0754A">
        <w:rPr>
          <w:rFonts w:cs="Linux Libertine"/>
          <w:szCs w:val="24"/>
        </w:rPr>
        <w:t xml:space="preserve"> </w:t>
      </w:r>
      <w:proofErr w:type="spellStart"/>
      <w:r w:rsidRPr="00E0754A">
        <w:rPr>
          <w:rFonts w:cs="Linux Libertine"/>
          <w:szCs w:val="24"/>
        </w:rPr>
        <w:t>Sos</w:t>
      </w:r>
      <w:proofErr w:type="spellEnd"/>
      <w:r w:rsidRPr="00E0754A">
        <w:rPr>
          <w:rFonts w:cs="Linux Libertine"/>
          <w:szCs w:val="24"/>
        </w:rPr>
        <w:t>. 1–11.</w:t>
      </w:r>
    </w:p>
    <w:p w14:paraId="36951E93" w14:textId="77777777" w:rsidR="00994D73" w:rsidRPr="00E0754A" w:rsidRDefault="00994D73" w:rsidP="00994D73">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11C2BB1B" w14:textId="77777777" w:rsidR="00994D73" w:rsidRPr="00E0754A" w:rsidRDefault="00994D73" w:rsidP="00994D73">
      <w:pPr>
        <w:pStyle w:val="Bibliography"/>
        <w:rPr>
          <w:rFonts w:cs="Linux Libertine"/>
          <w:szCs w:val="24"/>
        </w:rPr>
      </w:pPr>
      <w:r w:rsidRPr="00E0754A">
        <w:rPr>
          <w:rFonts w:cs="Linux Libertine"/>
          <w:szCs w:val="24"/>
        </w:rPr>
        <w:t>An-</w:t>
      </w:r>
      <w:proofErr w:type="spellStart"/>
      <w:r w:rsidRPr="00E0754A">
        <w:rPr>
          <w:rFonts w:cs="Linux Libertine"/>
          <w:szCs w:val="24"/>
        </w:rPr>
        <w:t>Naim</w:t>
      </w:r>
      <w:proofErr w:type="spellEnd"/>
      <w:r w:rsidRPr="00E0754A">
        <w:rPr>
          <w:rFonts w:cs="Linux Libertine"/>
          <w:szCs w:val="24"/>
        </w:rPr>
        <w:t xml:space="preserve">, A.A., 2008. Islam and the secular state: negotiating the future of </w:t>
      </w:r>
      <w:proofErr w:type="spellStart"/>
      <w:r w:rsidRPr="00E0754A">
        <w:rPr>
          <w:rFonts w:cs="Linux Libertine"/>
          <w:szCs w:val="24"/>
        </w:rPr>
        <w:t>shari’a</w:t>
      </w:r>
      <w:proofErr w:type="spellEnd"/>
      <w:r w:rsidRPr="00E0754A">
        <w:rPr>
          <w:rFonts w:cs="Linux Libertine"/>
          <w:szCs w:val="24"/>
        </w:rPr>
        <w:t>. Harvard University Press.</w:t>
      </w:r>
    </w:p>
    <w:p w14:paraId="7690BC25" w14:textId="77777777" w:rsidR="00994D73" w:rsidRPr="00E0754A" w:rsidRDefault="00994D73" w:rsidP="00994D73">
      <w:pPr>
        <w:pStyle w:val="Bibliography"/>
        <w:rPr>
          <w:rFonts w:cs="Linux Libertine"/>
          <w:szCs w:val="24"/>
        </w:rPr>
      </w:pPr>
      <w:proofErr w:type="spellStart"/>
      <w:r w:rsidRPr="00E0754A">
        <w:rPr>
          <w:rFonts w:cs="Linux Libertine"/>
          <w:szCs w:val="24"/>
        </w:rPr>
        <w:t>Arato</w:t>
      </w:r>
      <w:proofErr w:type="spellEnd"/>
      <w:r w:rsidRPr="00E0754A">
        <w:rPr>
          <w:rFonts w:cs="Linux Libertine"/>
          <w:szCs w:val="24"/>
        </w:rPr>
        <w:t>, J., 2012. Constitutionality and constitutionalism beyond the state: Two perspectives on the material constitution of the United Nations. Int. J. Const. Law 10, 627–659. https://doi.org/10.1093/icon/mor079</w:t>
      </w:r>
    </w:p>
    <w:p w14:paraId="298EC045" w14:textId="77777777" w:rsidR="00994D73" w:rsidRPr="00E0754A" w:rsidRDefault="00994D73" w:rsidP="00994D73">
      <w:pPr>
        <w:pStyle w:val="Bibliography"/>
        <w:rPr>
          <w:rFonts w:cs="Linux Libertine"/>
          <w:szCs w:val="24"/>
        </w:rPr>
      </w:pPr>
      <w:proofErr w:type="spellStart"/>
      <w:r w:rsidRPr="00E0754A">
        <w:rPr>
          <w:rFonts w:cs="Linux Libertine"/>
          <w:szCs w:val="24"/>
        </w:rPr>
        <w:t>Arief</w:t>
      </w:r>
      <w:proofErr w:type="spellEnd"/>
      <w:r w:rsidRPr="00E0754A">
        <w:rPr>
          <w:rFonts w:cs="Linux Libertine"/>
          <w:szCs w:val="24"/>
        </w:rPr>
        <w:t xml:space="preserve">, B.N., 2012. </w:t>
      </w:r>
      <w:proofErr w:type="spellStart"/>
      <w:r w:rsidRPr="00E0754A">
        <w:rPr>
          <w:rFonts w:cs="Linux Libertine"/>
          <w:szCs w:val="24"/>
        </w:rPr>
        <w:t>Delik</w:t>
      </w:r>
      <w:proofErr w:type="spellEnd"/>
      <w:r w:rsidRPr="00E0754A">
        <w:rPr>
          <w:rFonts w:cs="Linux Libertine"/>
          <w:szCs w:val="24"/>
        </w:rPr>
        <w:t xml:space="preserve"> Agama dan </w:t>
      </w:r>
      <w:proofErr w:type="spellStart"/>
      <w:r w:rsidRPr="00E0754A">
        <w:rPr>
          <w:rFonts w:cs="Linux Libertine"/>
          <w:szCs w:val="24"/>
        </w:rPr>
        <w:t>Penghinaan</w:t>
      </w:r>
      <w:proofErr w:type="spellEnd"/>
      <w:r w:rsidRPr="00E0754A">
        <w:rPr>
          <w:rFonts w:cs="Linux Libertine"/>
          <w:szCs w:val="24"/>
        </w:rPr>
        <w:t xml:space="preserve"> </w:t>
      </w:r>
      <w:proofErr w:type="spellStart"/>
      <w:r w:rsidRPr="00E0754A">
        <w:rPr>
          <w:rFonts w:cs="Linux Libertine"/>
          <w:szCs w:val="24"/>
        </w:rPr>
        <w:t>Tuhan</w:t>
      </w:r>
      <w:proofErr w:type="spellEnd"/>
      <w:r w:rsidRPr="00E0754A">
        <w:rPr>
          <w:rFonts w:cs="Linux Libertine"/>
          <w:szCs w:val="24"/>
        </w:rPr>
        <w:t xml:space="preserve"> (Blasphemy) di Indonesia dan </w:t>
      </w:r>
      <w:proofErr w:type="spellStart"/>
      <w:r w:rsidRPr="00E0754A">
        <w:rPr>
          <w:rFonts w:cs="Linux Libertine"/>
          <w:szCs w:val="24"/>
        </w:rPr>
        <w:t>Perbandingan</w:t>
      </w:r>
      <w:proofErr w:type="spellEnd"/>
      <w:r w:rsidRPr="00E0754A">
        <w:rPr>
          <w:rFonts w:cs="Linux Libertine"/>
          <w:szCs w:val="24"/>
        </w:rPr>
        <w:t xml:space="preserve"> </w:t>
      </w:r>
      <w:proofErr w:type="spellStart"/>
      <w:r w:rsidRPr="00E0754A">
        <w:rPr>
          <w:rFonts w:cs="Linux Libertine"/>
          <w:szCs w:val="24"/>
        </w:rPr>
        <w:t>Beberapa</w:t>
      </w:r>
      <w:proofErr w:type="spellEnd"/>
      <w:r w:rsidRPr="00E0754A">
        <w:rPr>
          <w:rFonts w:cs="Linux Libertine"/>
          <w:szCs w:val="24"/>
        </w:rPr>
        <w:t xml:space="preserve"> Negara. </w:t>
      </w:r>
      <w:proofErr w:type="spellStart"/>
      <w:r w:rsidRPr="00E0754A">
        <w:rPr>
          <w:rFonts w:cs="Linux Libertine"/>
          <w:szCs w:val="24"/>
        </w:rPr>
        <w:t>Bidang</w:t>
      </w:r>
      <w:proofErr w:type="spellEnd"/>
      <w:r w:rsidRPr="00E0754A">
        <w:rPr>
          <w:rFonts w:cs="Linux Libertine"/>
          <w:szCs w:val="24"/>
        </w:rPr>
        <w:t xml:space="preserve"> </w:t>
      </w:r>
      <w:proofErr w:type="spellStart"/>
      <w:r w:rsidRPr="00E0754A">
        <w:rPr>
          <w:rFonts w:cs="Linux Libertine"/>
          <w:szCs w:val="24"/>
        </w:rPr>
        <w:t>Penerbit</w:t>
      </w:r>
      <w:proofErr w:type="spellEnd"/>
      <w:r w:rsidRPr="00E0754A">
        <w:rPr>
          <w:rFonts w:cs="Linux Libertine"/>
          <w:szCs w:val="24"/>
        </w:rPr>
        <w:t xml:space="preserve"> Universitas </w:t>
      </w:r>
      <w:proofErr w:type="spellStart"/>
      <w:r w:rsidRPr="00E0754A">
        <w:rPr>
          <w:rFonts w:cs="Linux Libertine"/>
          <w:szCs w:val="24"/>
        </w:rPr>
        <w:t>Diponegoro</w:t>
      </w:r>
      <w:proofErr w:type="spellEnd"/>
      <w:r w:rsidRPr="00E0754A">
        <w:rPr>
          <w:rFonts w:cs="Linux Libertine"/>
          <w:szCs w:val="24"/>
        </w:rPr>
        <w:t>, Semarang.</w:t>
      </w:r>
    </w:p>
    <w:p w14:paraId="6472CF09" w14:textId="77777777" w:rsidR="00994D73" w:rsidRPr="00E0754A" w:rsidRDefault="00994D73" w:rsidP="00994D73">
      <w:pPr>
        <w:pStyle w:val="Bibliography"/>
        <w:rPr>
          <w:rFonts w:cs="Linux Libertine"/>
          <w:szCs w:val="24"/>
        </w:rPr>
      </w:pPr>
      <w:proofErr w:type="spellStart"/>
      <w:r w:rsidRPr="00E0754A">
        <w:rPr>
          <w:rFonts w:cs="Linux Libertine"/>
          <w:szCs w:val="24"/>
        </w:rPr>
        <w:t>Arif</w:t>
      </w:r>
      <w:proofErr w:type="spellEnd"/>
      <w:r w:rsidRPr="00E0754A">
        <w:rPr>
          <w:rFonts w:cs="Linux Libertine"/>
          <w:szCs w:val="24"/>
        </w:rPr>
        <w:t xml:space="preserve">, B.N., 1984. Sari </w:t>
      </w:r>
      <w:proofErr w:type="spellStart"/>
      <w:r w:rsidRPr="00E0754A">
        <w:rPr>
          <w:rFonts w:cs="Linux Libertine"/>
          <w:szCs w:val="24"/>
        </w:rPr>
        <w:t>Kuliah</w:t>
      </w:r>
      <w:proofErr w:type="spellEnd"/>
      <w:r w:rsidRPr="00E0754A">
        <w:rPr>
          <w:rFonts w:cs="Linux Libertine"/>
          <w:szCs w:val="24"/>
        </w:rPr>
        <w:t xml:space="preserve"> Hukum </w:t>
      </w:r>
      <w:proofErr w:type="spellStart"/>
      <w:r w:rsidRPr="00E0754A">
        <w:rPr>
          <w:rFonts w:cs="Linux Libertine"/>
          <w:szCs w:val="24"/>
        </w:rPr>
        <w:t>Pidana</w:t>
      </w:r>
      <w:proofErr w:type="spellEnd"/>
      <w:r w:rsidRPr="00E0754A">
        <w:rPr>
          <w:rFonts w:cs="Linux Libertine"/>
          <w:szCs w:val="24"/>
        </w:rPr>
        <w:t xml:space="preserve"> II. </w:t>
      </w:r>
      <w:proofErr w:type="spellStart"/>
      <w:r w:rsidRPr="00E0754A">
        <w:rPr>
          <w:rFonts w:cs="Linux Libertine"/>
          <w:szCs w:val="24"/>
        </w:rPr>
        <w:t>Fakultas</w:t>
      </w:r>
      <w:proofErr w:type="spellEnd"/>
      <w:r w:rsidRPr="00E0754A">
        <w:rPr>
          <w:rFonts w:cs="Linux Libertine"/>
          <w:szCs w:val="24"/>
        </w:rPr>
        <w:t xml:space="preserve"> Hukum Universitas </w:t>
      </w:r>
      <w:proofErr w:type="spellStart"/>
      <w:r w:rsidRPr="00E0754A">
        <w:rPr>
          <w:rFonts w:cs="Linux Libertine"/>
          <w:szCs w:val="24"/>
        </w:rPr>
        <w:t>Diponegoro</w:t>
      </w:r>
      <w:proofErr w:type="spellEnd"/>
      <w:r w:rsidRPr="00E0754A">
        <w:rPr>
          <w:rFonts w:cs="Linux Libertine"/>
          <w:szCs w:val="24"/>
        </w:rPr>
        <w:t>, Semarang.</w:t>
      </w:r>
    </w:p>
    <w:p w14:paraId="237D8069" w14:textId="77777777" w:rsidR="00994D73" w:rsidRPr="00E0754A" w:rsidRDefault="00994D73" w:rsidP="00994D73">
      <w:pPr>
        <w:pStyle w:val="Bibliography"/>
        <w:rPr>
          <w:rFonts w:cs="Linux Libertine"/>
          <w:szCs w:val="24"/>
        </w:rPr>
      </w:pPr>
      <w:r w:rsidRPr="00E0754A">
        <w:rPr>
          <w:rFonts w:cs="Linux Libertine"/>
          <w:szCs w:val="24"/>
        </w:rPr>
        <w:t xml:space="preserve">Arifin, A., 2010. Attitudes to Human Rights and Freedom of Religion or Belief in Indonesia. </w:t>
      </w:r>
      <w:proofErr w:type="spellStart"/>
      <w:r w:rsidRPr="00E0754A">
        <w:rPr>
          <w:rFonts w:cs="Linux Libertine"/>
          <w:szCs w:val="24"/>
        </w:rPr>
        <w:t>Kanisius</w:t>
      </w:r>
      <w:proofErr w:type="spellEnd"/>
      <w:r w:rsidRPr="00E0754A">
        <w:rPr>
          <w:rFonts w:cs="Linux Libertine"/>
          <w:szCs w:val="24"/>
        </w:rPr>
        <w:t>, Yogyakarta.</w:t>
      </w:r>
    </w:p>
    <w:p w14:paraId="20B40474" w14:textId="77777777" w:rsidR="00994D73" w:rsidRPr="00E0754A" w:rsidRDefault="00994D73" w:rsidP="00994D73">
      <w:pPr>
        <w:pStyle w:val="Bibliography"/>
        <w:rPr>
          <w:rFonts w:cs="Linux Libertine"/>
          <w:szCs w:val="24"/>
        </w:rPr>
      </w:pPr>
      <w:proofErr w:type="spellStart"/>
      <w:r w:rsidRPr="00E0754A">
        <w:rPr>
          <w:rFonts w:cs="Linux Libertine"/>
          <w:szCs w:val="24"/>
        </w:rPr>
        <w:t>As’ad</w:t>
      </w:r>
      <w:proofErr w:type="spellEnd"/>
      <w:r w:rsidRPr="00E0754A">
        <w:rPr>
          <w:rFonts w:cs="Linux Libertine"/>
          <w:szCs w:val="24"/>
        </w:rPr>
        <w:t xml:space="preserve">, S.A., 2009. Negara Pancasila: Jalan </w:t>
      </w:r>
      <w:proofErr w:type="spellStart"/>
      <w:r w:rsidRPr="00E0754A">
        <w:rPr>
          <w:rFonts w:cs="Linux Libertine"/>
          <w:szCs w:val="24"/>
        </w:rPr>
        <w:t>Kemaslahatan</w:t>
      </w:r>
      <w:proofErr w:type="spellEnd"/>
      <w:r w:rsidRPr="00E0754A">
        <w:rPr>
          <w:rFonts w:cs="Linux Libertine"/>
          <w:szCs w:val="24"/>
        </w:rPr>
        <w:t xml:space="preserve"> </w:t>
      </w:r>
      <w:proofErr w:type="spellStart"/>
      <w:r w:rsidRPr="00E0754A">
        <w:rPr>
          <w:rFonts w:cs="Linux Libertine"/>
          <w:szCs w:val="24"/>
        </w:rPr>
        <w:t>Berbangsa</w:t>
      </w:r>
      <w:proofErr w:type="spellEnd"/>
      <w:r w:rsidRPr="00E0754A">
        <w:rPr>
          <w:rFonts w:cs="Linux Libertine"/>
          <w:szCs w:val="24"/>
        </w:rPr>
        <w:t>. LP3ES, Jakarta.</w:t>
      </w:r>
    </w:p>
    <w:p w14:paraId="351B947B"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Asshiddiqie</w:t>
      </w:r>
      <w:proofErr w:type="spellEnd"/>
      <w:r w:rsidRPr="00E0754A">
        <w:rPr>
          <w:rFonts w:cs="Linux Libertine"/>
          <w:szCs w:val="24"/>
        </w:rPr>
        <w:t>, J., 2018. Constitutional Adjudication and Democracy.</w:t>
      </w:r>
    </w:p>
    <w:p w14:paraId="7E1C1151" w14:textId="77777777" w:rsidR="00994D73" w:rsidRPr="00E0754A" w:rsidRDefault="00994D73" w:rsidP="00994D73">
      <w:pPr>
        <w:pStyle w:val="Bibliography"/>
        <w:rPr>
          <w:rFonts w:cs="Linux Libertine"/>
          <w:szCs w:val="24"/>
        </w:rPr>
      </w:pPr>
      <w:proofErr w:type="spellStart"/>
      <w:r w:rsidRPr="00E0754A">
        <w:rPr>
          <w:rFonts w:cs="Linux Libertine"/>
          <w:szCs w:val="24"/>
        </w:rPr>
        <w:t>Asshiddiqie</w:t>
      </w:r>
      <w:proofErr w:type="spellEnd"/>
      <w:r w:rsidRPr="00E0754A">
        <w:rPr>
          <w:rFonts w:cs="Linux Libertine"/>
          <w:szCs w:val="24"/>
        </w:rPr>
        <w:t>, J., 2016. Universalization of Democratic Constitutionalism and The Work of Constitutional Courts Today. CONSREV 1, 1. https://doi.org/10.31078/consrev121</w:t>
      </w:r>
    </w:p>
    <w:p w14:paraId="15D13A14" w14:textId="77777777" w:rsidR="00994D73" w:rsidRPr="00E0754A" w:rsidRDefault="00994D73" w:rsidP="00994D73">
      <w:pPr>
        <w:pStyle w:val="Bibliography"/>
        <w:rPr>
          <w:rFonts w:cs="Linux Libertine"/>
          <w:szCs w:val="24"/>
        </w:rPr>
      </w:pPr>
      <w:r w:rsidRPr="00E0754A">
        <w:rPr>
          <w:rFonts w:cs="Linux Libertine"/>
          <w:szCs w:val="24"/>
        </w:rPr>
        <w:t xml:space="preserve">Atsushi, O., Masaaki, O., </w:t>
      </w:r>
      <w:proofErr w:type="spellStart"/>
      <w:r w:rsidRPr="00E0754A">
        <w:rPr>
          <w:rFonts w:cs="Linux Libertine"/>
          <w:szCs w:val="24"/>
        </w:rPr>
        <w:t>Suaedy</w:t>
      </w:r>
      <w:proofErr w:type="spellEnd"/>
      <w:r w:rsidRPr="00E0754A">
        <w:rPr>
          <w:rFonts w:cs="Linux Libertine"/>
          <w:szCs w:val="24"/>
        </w:rPr>
        <w:t>, A., 2010. Islam in Contention: Rethinking Islam and State in Indonesia. The Wahid Institute-CSEAS-CAPAS, Jakarta.</w:t>
      </w:r>
    </w:p>
    <w:p w14:paraId="16ADC93D" w14:textId="77777777" w:rsidR="00994D73" w:rsidRPr="00E0754A" w:rsidRDefault="00994D73" w:rsidP="00994D73">
      <w:pPr>
        <w:pStyle w:val="Bibliography"/>
        <w:rPr>
          <w:rFonts w:cs="Linux Libertine"/>
          <w:szCs w:val="24"/>
        </w:rPr>
      </w:pPr>
      <w:proofErr w:type="spellStart"/>
      <w:r w:rsidRPr="00E0754A">
        <w:rPr>
          <w:rFonts w:cs="Linux Libertine"/>
          <w:szCs w:val="24"/>
        </w:rPr>
        <w:t>Bagir</w:t>
      </w:r>
      <w:proofErr w:type="spellEnd"/>
      <w:r w:rsidRPr="00E0754A">
        <w:rPr>
          <w:rFonts w:cs="Linux Libertine"/>
          <w:szCs w:val="24"/>
        </w:rPr>
        <w:t xml:space="preserve">, M., 2013. </w:t>
      </w:r>
      <w:proofErr w:type="spellStart"/>
      <w:r w:rsidRPr="00E0754A">
        <w:rPr>
          <w:rFonts w:cs="Linux Libertine"/>
          <w:szCs w:val="24"/>
        </w:rPr>
        <w:t>Teori</w:t>
      </w:r>
      <w:proofErr w:type="spellEnd"/>
      <w:r w:rsidRPr="00E0754A">
        <w:rPr>
          <w:rFonts w:cs="Linux Libertine"/>
          <w:szCs w:val="24"/>
        </w:rPr>
        <w:t xml:space="preserve"> dan </w:t>
      </w:r>
      <w:proofErr w:type="spellStart"/>
      <w:r w:rsidRPr="00E0754A">
        <w:rPr>
          <w:rFonts w:cs="Linux Libertine"/>
          <w:szCs w:val="24"/>
        </w:rPr>
        <w:t>Politik</w:t>
      </w:r>
      <w:proofErr w:type="spellEnd"/>
      <w:r w:rsidRPr="00E0754A">
        <w:rPr>
          <w:rFonts w:cs="Linux Libertine"/>
          <w:szCs w:val="24"/>
        </w:rPr>
        <w:t xml:space="preserve"> </w:t>
      </w:r>
      <w:proofErr w:type="spellStart"/>
      <w:r w:rsidRPr="00E0754A">
        <w:rPr>
          <w:rFonts w:cs="Linux Libertine"/>
          <w:szCs w:val="24"/>
        </w:rPr>
        <w:t>Konstitusi</w:t>
      </w:r>
      <w:proofErr w:type="spellEnd"/>
      <w:r w:rsidRPr="00E0754A">
        <w:rPr>
          <w:rFonts w:cs="Linux Libertine"/>
          <w:szCs w:val="24"/>
        </w:rPr>
        <w:t xml:space="preserve">. </w:t>
      </w:r>
      <w:proofErr w:type="spellStart"/>
      <w:r w:rsidRPr="00E0754A">
        <w:rPr>
          <w:rFonts w:cs="Linux Libertine"/>
          <w:szCs w:val="24"/>
        </w:rPr>
        <w:t>Fakultas</w:t>
      </w:r>
      <w:proofErr w:type="spellEnd"/>
      <w:r w:rsidRPr="00E0754A">
        <w:rPr>
          <w:rFonts w:cs="Linux Libertine"/>
          <w:szCs w:val="24"/>
        </w:rPr>
        <w:t xml:space="preserve"> Hukum UII Press, Yogyakarta.</w:t>
      </w:r>
    </w:p>
    <w:p w14:paraId="240DF6F0" w14:textId="77777777" w:rsidR="00994D73" w:rsidRPr="00E0754A" w:rsidRDefault="00994D73" w:rsidP="00994D73">
      <w:pPr>
        <w:pStyle w:val="Bibliography"/>
        <w:rPr>
          <w:rFonts w:cs="Linux Libertine"/>
          <w:szCs w:val="24"/>
        </w:rPr>
      </w:pPr>
      <w:proofErr w:type="spellStart"/>
      <w:r w:rsidRPr="00E0754A">
        <w:rPr>
          <w:rFonts w:cs="Linux Libertine"/>
          <w:szCs w:val="24"/>
        </w:rPr>
        <w:t>Banakar</w:t>
      </w:r>
      <w:proofErr w:type="spellEnd"/>
      <w:r w:rsidRPr="00E0754A">
        <w:rPr>
          <w:rFonts w:cs="Linux Libertine"/>
          <w:szCs w:val="24"/>
        </w:rPr>
        <w:t>, R., 2019. On Socio-Legal Design.</w:t>
      </w:r>
    </w:p>
    <w:p w14:paraId="46C71D7E" w14:textId="77777777" w:rsidR="00994D73" w:rsidRPr="00E0754A" w:rsidRDefault="00994D73" w:rsidP="00994D73">
      <w:pPr>
        <w:pStyle w:val="Bibliography"/>
        <w:rPr>
          <w:rFonts w:cs="Linux Libertine"/>
          <w:szCs w:val="24"/>
        </w:rPr>
      </w:pPr>
      <w:proofErr w:type="spellStart"/>
      <w:r w:rsidRPr="00E0754A">
        <w:rPr>
          <w:rFonts w:cs="Linux Libertine"/>
          <w:szCs w:val="24"/>
        </w:rPr>
        <w:t>Bedner</w:t>
      </w:r>
      <w:proofErr w:type="spellEnd"/>
      <w:r w:rsidRPr="00E0754A">
        <w:rPr>
          <w:rFonts w:cs="Linux Libertine"/>
          <w:szCs w:val="24"/>
        </w:rPr>
        <w:t xml:space="preserve">, A., </w:t>
      </w:r>
      <w:proofErr w:type="spellStart"/>
      <w:r w:rsidRPr="00E0754A">
        <w:rPr>
          <w:rFonts w:cs="Linux Libertine"/>
          <w:szCs w:val="24"/>
        </w:rPr>
        <w:t>Vel</w:t>
      </w:r>
      <w:proofErr w:type="spellEnd"/>
      <w:r w:rsidRPr="00E0754A">
        <w:rPr>
          <w:rFonts w:cs="Linux Libertine"/>
          <w:szCs w:val="24"/>
        </w:rPr>
        <w:t>, J.A.C., 2010. An Analytical Framework for Empirical Research on Access to Justice. Law Soc. Justice Glob. Dev. J. LGD.</w:t>
      </w:r>
    </w:p>
    <w:p w14:paraId="5FC34F7A" w14:textId="77777777" w:rsidR="00994D73" w:rsidRPr="00E0754A" w:rsidRDefault="00994D73" w:rsidP="00994D73">
      <w:pPr>
        <w:pStyle w:val="Bibliography"/>
        <w:rPr>
          <w:rFonts w:cs="Linux Libertine"/>
          <w:szCs w:val="24"/>
        </w:rPr>
      </w:pPr>
      <w:proofErr w:type="spellStart"/>
      <w:r w:rsidRPr="00E0754A">
        <w:rPr>
          <w:rFonts w:cs="Linux Libertine"/>
          <w:szCs w:val="24"/>
        </w:rPr>
        <w:t>Bielefeldt</w:t>
      </w:r>
      <w:proofErr w:type="spellEnd"/>
      <w:r w:rsidRPr="00E0754A">
        <w:rPr>
          <w:rFonts w:cs="Linux Libertine"/>
          <w:szCs w:val="24"/>
        </w:rPr>
        <w:t xml:space="preserve">, H., 2012. </w:t>
      </w:r>
      <w:proofErr w:type="spellStart"/>
      <w:r w:rsidRPr="00E0754A">
        <w:rPr>
          <w:rFonts w:cs="Linux Libertine"/>
          <w:szCs w:val="24"/>
        </w:rPr>
        <w:t>Streit</w:t>
      </w:r>
      <w:proofErr w:type="spellEnd"/>
      <w:r w:rsidRPr="00E0754A">
        <w:rPr>
          <w:rFonts w:cs="Linux Libertine"/>
          <w:szCs w:val="24"/>
        </w:rPr>
        <w:t xml:space="preserve"> Um Die </w:t>
      </w:r>
      <w:proofErr w:type="spellStart"/>
      <w:r w:rsidRPr="00E0754A">
        <w:rPr>
          <w:rFonts w:cs="Linux Libertine"/>
          <w:szCs w:val="24"/>
        </w:rPr>
        <w:t>Religionsfreiheit</w:t>
      </w:r>
      <w:proofErr w:type="spellEnd"/>
      <w:r w:rsidRPr="00E0754A">
        <w:rPr>
          <w:rFonts w:cs="Linux Libertine"/>
          <w:szCs w:val="24"/>
        </w:rPr>
        <w:t xml:space="preserve"> </w:t>
      </w:r>
      <w:proofErr w:type="spellStart"/>
      <w:r w:rsidRPr="00E0754A">
        <w:rPr>
          <w:rFonts w:cs="Linux Libertine"/>
          <w:szCs w:val="24"/>
        </w:rPr>
        <w:t>Aktuelle</w:t>
      </w:r>
      <w:proofErr w:type="spellEnd"/>
      <w:r w:rsidRPr="00E0754A">
        <w:rPr>
          <w:rFonts w:cs="Linux Libertine"/>
          <w:szCs w:val="24"/>
        </w:rPr>
        <w:t xml:space="preserve"> </w:t>
      </w:r>
      <w:proofErr w:type="spellStart"/>
      <w:r w:rsidRPr="00E0754A">
        <w:rPr>
          <w:rFonts w:cs="Linux Libertine"/>
          <w:szCs w:val="24"/>
        </w:rPr>
        <w:t>Facetten</w:t>
      </w:r>
      <w:proofErr w:type="spellEnd"/>
      <w:r w:rsidRPr="00E0754A">
        <w:rPr>
          <w:rFonts w:cs="Linux Libertine"/>
          <w:szCs w:val="24"/>
        </w:rPr>
        <w:t xml:space="preserve"> Der Internationalen </w:t>
      </w:r>
      <w:proofErr w:type="spellStart"/>
      <w:r w:rsidRPr="00E0754A">
        <w:rPr>
          <w:rFonts w:cs="Linux Libertine"/>
          <w:szCs w:val="24"/>
        </w:rPr>
        <w:t>Debatte</w:t>
      </w:r>
      <w:proofErr w:type="spellEnd"/>
      <w:r w:rsidRPr="00E0754A">
        <w:rPr>
          <w:rFonts w:cs="Linux Libertine"/>
          <w:szCs w:val="24"/>
        </w:rPr>
        <w:t xml:space="preserve">. Erlangen </w:t>
      </w:r>
      <w:proofErr w:type="spellStart"/>
      <w:r w:rsidRPr="00E0754A">
        <w:rPr>
          <w:rFonts w:cs="Linux Libertine"/>
          <w:szCs w:val="24"/>
        </w:rPr>
        <w:t>Präsident</w:t>
      </w:r>
      <w:proofErr w:type="spellEnd"/>
      <w:r w:rsidRPr="00E0754A">
        <w:rPr>
          <w:rFonts w:cs="Linux Libertine"/>
          <w:szCs w:val="24"/>
        </w:rPr>
        <w:t xml:space="preserve"> der Friedrich-Alexander-Univ.</w:t>
      </w:r>
    </w:p>
    <w:p w14:paraId="62CCD9F4" w14:textId="77777777" w:rsidR="00994D73" w:rsidRPr="00E0754A" w:rsidRDefault="00994D73" w:rsidP="00994D73">
      <w:pPr>
        <w:pStyle w:val="Bibliography"/>
        <w:rPr>
          <w:rFonts w:cs="Linux Libertine"/>
          <w:szCs w:val="24"/>
        </w:rPr>
      </w:pPr>
      <w:r w:rsidRPr="00E0754A">
        <w:rPr>
          <w:rFonts w:cs="Linux Libertine"/>
          <w:szCs w:val="24"/>
        </w:rPr>
        <w:t xml:space="preserve">Biswas, P.S., 2020. Perceptions of Christianity Among South Asian Muslims in America. </w:t>
      </w:r>
      <w:proofErr w:type="spellStart"/>
      <w:r w:rsidRPr="00E0754A">
        <w:rPr>
          <w:rFonts w:cs="Linux Libertine"/>
          <w:szCs w:val="24"/>
        </w:rPr>
        <w:t>WestBow</w:t>
      </w:r>
      <w:proofErr w:type="spellEnd"/>
      <w:r w:rsidRPr="00E0754A">
        <w:rPr>
          <w:rFonts w:cs="Linux Libertine"/>
          <w:szCs w:val="24"/>
        </w:rPr>
        <w:t xml:space="preserve"> Press.</w:t>
      </w:r>
    </w:p>
    <w:p w14:paraId="67D24F4A" w14:textId="77777777" w:rsidR="00994D73" w:rsidRPr="00E0754A" w:rsidRDefault="00994D73" w:rsidP="00994D73">
      <w:pPr>
        <w:pStyle w:val="Bibliography"/>
        <w:rPr>
          <w:rFonts w:cs="Linux Libertine"/>
          <w:szCs w:val="24"/>
        </w:rPr>
      </w:pPr>
      <w:proofErr w:type="spellStart"/>
      <w:r w:rsidRPr="00E0754A">
        <w:rPr>
          <w:rFonts w:cs="Linux Libertine"/>
          <w:szCs w:val="24"/>
        </w:rPr>
        <w:t>Blitt</w:t>
      </w:r>
      <w:proofErr w:type="spellEnd"/>
      <w:r w:rsidRPr="00E0754A">
        <w:rPr>
          <w:rFonts w:cs="Linux Libertine"/>
          <w:szCs w:val="24"/>
        </w:rPr>
        <w:t>, R.C., 2011. Russia’s “Orthodox” Foreign Policy: The Growing Influence of the Russian Orthodox Church in Shaping Russia’s Policies Abroad. SSRN J. https://doi.org/10.2139/ssrn.1725522</w:t>
      </w:r>
    </w:p>
    <w:p w14:paraId="0A38A812" w14:textId="77777777" w:rsidR="00994D73" w:rsidRPr="00E0754A" w:rsidRDefault="00994D73" w:rsidP="00994D73">
      <w:pPr>
        <w:pStyle w:val="Bibliography"/>
        <w:rPr>
          <w:rFonts w:cs="Linux Libertine"/>
          <w:szCs w:val="24"/>
        </w:rPr>
      </w:pPr>
      <w:proofErr w:type="spellStart"/>
      <w:r w:rsidRPr="00E0754A">
        <w:rPr>
          <w:rFonts w:cs="Linux Libertine"/>
          <w:szCs w:val="24"/>
        </w:rPr>
        <w:t>Bolintineanu</w:t>
      </w:r>
      <w:proofErr w:type="spellEnd"/>
      <w:r w:rsidRPr="00E0754A">
        <w:rPr>
          <w:rFonts w:cs="Linux Libertine"/>
          <w:szCs w:val="24"/>
        </w:rPr>
        <w:t>, A., 1974. Expression of Consent to be Bound by a Treaty in the Light of the 1969 Vienna Convention. Am. J. Int. Law 68, 672–686. https://doi.org/10.2307/2199829</w:t>
      </w:r>
    </w:p>
    <w:p w14:paraId="3A947A61" w14:textId="77777777" w:rsidR="00994D73" w:rsidRPr="00E0754A" w:rsidRDefault="00994D73" w:rsidP="00994D73">
      <w:pPr>
        <w:pStyle w:val="Bibliography"/>
        <w:rPr>
          <w:rFonts w:cs="Linux Libertine"/>
          <w:szCs w:val="24"/>
        </w:rPr>
      </w:pPr>
      <w:proofErr w:type="spellStart"/>
      <w:r w:rsidRPr="00E0754A">
        <w:rPr>
          <w:rFonts w:cs="Linux Libertine"/>
          <w:szCs w:val="24"/>
        </w:rPr>
        <w:t>Bossel</w:t>
      </w:r>
      <w:proofErr w:type="spellEnd"/>
      <w:r w:rsidRPr="00E0754A">
        <w:rPr>
          <w:rFonts w:cs="Linux Libertine"/>
          <w:szCs w:val="24"/>
        </w:rPr>
        <w:t>, H., 1999. Indictors for Sustainable Development. Theory, Method, Applications. International Institute for Sustainable Development, Winnipeg.</w:t>
      </w:r>
    </w:p>
    <w:p w14:paraId="6D27ABC9" w14:textId="77777777" w:rsidR="00994D73" w:rsidRPr="00E0754A" w:rsidRDefault="00994D73" w:rsidP="00994D73">
      <w:pPr>
        <w:pStyle w:val="Bibliography"/>
        <w:rPr>
          <w:rFonts w:cs="Linux Libertine"/>
          <w:szCs w:val="24"/>
        </w:rPr>
      </w:pPr>
      <w:proofErr w:type="spellStart"/>
      <w:r w:rsidRPr="00E0754A">
        <w:rPr>
          <w:rFonts w:cs="Linux Libertine"/>
          <w:szCs w:val="24"/>
        </w:rPr>
        <w:t>Buruma</w:t>
      </w:r>
      <w:proofErr w:type="spellEnd"/>
      <w:r w:rsidRPr="00E0754A">
        <w:rPr>
          <w:rFonts w:cs="Linux Libertine"/>
          <w:szCs w:val="24"/>
        </w:rPr>
        <w:t>, I., 2007. Murder in Amsterdam: liberal Europe, Islam and the the limits of tolerance. Penguin.</w:t>
      </w:r>
    </w:p>
    <w:p w14:paraId="25F621FA" w14:textId="77777777" w:rsidR="00994D73" w:rsidRPr="00E0754A" w:rsidRDefault="00994D73" w:rsidP="00994D73">
      <w:pPr>
        <w:pStyle w:val="Bibliography"/>
        <w:rPr>
          <w:rFonts w:cs="Linux Libertine"/>
          <w:szCs w:val="24"/>
        </w:rPr>
      </w:pPr>
      <w:r w:rsidRPr="00E0754A">
        <w:rPr>
          <w:rFonts w:cs="Linux Libertine"/>
          <w:szCs w:val="24"/>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E0754A">
        <w:rPr>
          <w:rFonts w:cs="Linux Libertine"/>
          <w:szCs w:val="24"/>
        </w:rPr>
        <w:t>Advokasi</w:t>
      </w:r>
      <w:proofErr w:type="spellEnd"/>
      <w:r w:rsidRPr="00E0754A">
        <w:rPr>
          <w:rFonts w:cs="Linux Libertine"/>
          <w:szCs w:val="24"/>
        </w:rPr>
        <w:t xml:space="preserve"> Independensi </w:t>
      </w:r>
      <w:proofErr w:type="spellStart"/>
      <w:r w:rsidRPr="00E0754A">
        <w:rPr>
          <w:rFonts w:cs="Linux Libertine"/>
          <w:szCs w:val="24"/>
        </w:rPr>
        <w:t>Peradilan</w:t>
      </w:r>
      <w:proofErr w:type="spellEnd"/>
      <w:r w:rsidRPr="00E0754A">
        <w:rPr>
          <w:rFonts w:cs="Linux Libertine"/>
          <w:szCs w:val="24"/>
        </w:rPr>
        <w:t xml:space="preserve"> (</w:t>
      </w:r>
      <w:proofErr w:type="spellStart"/>
      <w:r w:rsidRPr="00E0754A">
        <w:rPr>
          <w:rFonts w:cs="Linux Libertine"/>
          <w:szCs w:val="24"/>
        </w:rPr>
        <w:t>LeIP</w:t>
      </w:r>
      <w:proofErr w:type="spellEnd"/>
      <w:r w:rsidRPr="00E0754A">
        <w:rPr>
          <w:rFonts w:cs="Linux Libertine"/>
          <w:szCs w:val="24"/>
        </w:rPr>
        <w:t>), Jakarta.</w:t>
      </w:r>
    </w:p>
    <w:p w14:paraId="6E823348" w14:textId="77777777" w:rsidR="00994D73" w:rsidRPr="00E0754A" w:rsidRDefault="00994D73" w:rsidP="00994D73">
      <w:pPr>
        <w:pStyle w:val="Bibliography"/>
        <w:rPr>
          <w:rFonts w:cs="Linux Libertine"/>
          <w:szCs w:val="24"/>
        </w:rPr>
      </w:pPr>
      <w:proofErr w:type="spellStart"/>
      <w:r w:rsidRPr="00E0754A">
        <w:rPr>
          <w:rFonts w:cs="Linux Libertine"/>
          <w:szCs w:val="24"/>
        </w:rPr>
        <w:t>Colbran</w:t>
      </w:r>
      <w:proofErr w:type="spellEnd"/>
      <w:r w:rsidRPr="00E0754A">
        <w:rPr>
          <w:rFonts w:cs="Linux Libertine"/>
          <w:szCs w:val="24"/>
        </w:rPr>
        <w:t>, N., 2010. Realities and challenges in realising freedom of religion or belief in Indonesia. Int. J. Hum. Rights 14, 678–704. https://doi.org/10.1080/13642980903155166</w:t>
      </w:r>
    </w:p>
    <w:p w14:paraId="13F64B98" w14:textId="77777777" w:rsidR="00994D73" w:rsidRPr="00E0754A" w:rsidRDefault="00994D73" w:rsidP="00994D73">
      <w:pPr>
        <w:pStyle w:val="Bibliography"/>
        <w:rPr>
          <w:rFonts w:cs="Linux Libertine"/>
          <w:szCs w:val="24"/>
        </w:rPr>
      </w:pPr>
      <w:r w:rsidRPr="00E0754A">
        <w:rPr>
          <w:rFonts w:cs="Linux Libertine"/>
          <w:szCs w:val="24"/>
        </w:rPr>
        <w:t xml:space="preserve">Crouch, M., 2015. Constructing Religion by Law in Myanmar. Rev. Faith Int. </w:t>
      </w:r>
      <w:proofErr w:type="spellStart"/>
      <w:r w:rsidRPr="00E0754A">
        <w:rPr>
          <w:rFonts w:cs="Linux Libertine"/>
          <w:szCs w:val="24"/>
        </w:rPr>
        <w:t>Aff</w:t>
      </w:r>
      <w:proofErr w:type="spellEnd"/>
      <w:r w:rsidRPr="00E0754A">
        <w:rPr>
          <w:rFonts w:cs="Linux Libertine"/>
          <w:szCs w:val="24"/>
        </w:rPr>
        <w:t>. 13, 1–11. https://doi.org/10.1080/15570274.2015.1104961</w:t>
      </w:r>
    </w:p>
    <w:p w14:paraId="6ABEB233" w14:textId="77777777" w:rsidR="00994D73" w:rsidRPr="00E0754A" w:rsidRDefault="00994D73" w:rsidP="00994D73">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30C74045" w14:textId="77777777" w:rsidR="00994D73" w:rsidRPr="00E0754A" w:rsidRDefault="00994D73" w:rsidP="00994D73">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66F96690" w14:textId="77777777" w:rsidR="00994D73" w:rsidRPr="00E0754A" w:rsidRDefault="00994D73" w:rsidP="00994D73">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08E097CE" w14:textId="77777777" w:rsidR="00994D73" w:rsidRPr="00E0754A" w:rsidRDefault="00994D73" w:rsidP="00994D73">
      <w:pPr>
        <w:pStyle w:val="Bibliography"/>
        <w:rPr>
          <w:rFonts w:cs="Linux Libertine"/>
          <w:szCs w:val="24"/>
        </w:rPr>
      </w:pPr>
      <w:proofErr w:type="spellStart"/>
      <w:r w:rsidRPr="00E0754A">
        <w:rPr>
          <w:rFonts w:cs="Linux Libertine"/>
          <w:szCs w:val="24"/>
        </w:rPr>
        <w:t>Danchin</w:t>
      </w:r>
      <w:proofErr w:type="spellEnd"/>
      <w:r w:rsidRPr="00E0754A">
        <w:rPr>
          <w:rFonts w:cs="Linux Libertine"/>
          <w:szCs w:val="24"/>
        </w:rPr>
        <w:t>, P., 2010. Things Fall Apart: The Concept of Collective Security in International Law [WWW Document]. URL https://papers.ssrn.com/abstract=1662428 (accessed 1.1.22).</w:t>
      </w:r>
    </w:p>
    <w:p w14:paraId="2B2C661F" w14:textId="77777777" w:rsidR="00994D73" w:rsidRPr="00E0754A" w:rsidRDefault="00994D73" w:rsidP="00994D73">
      <w:pPr>
        <w:pStyle w:val="Bibliography"/>
        <w:rPr>
          <w:rFonts w:cs="Linux Libertine"/>
          <w:szCs w:val="24"/>
        </w:rPr>
      </w:pPr>
      <w:r w:rsidRPr="00E0754A">
        <w:rPr>
          <w:rFonts w:cs="Linux Libertine"/>
          <w:szCs w:val="24"/>
        </w:rPr>
        <w:lastRenderedPageBreak/>
        <w:t xml:space="preserve">Davis, N.J., Robinson, R.V., 2006. The egalitarian face of Islamic orthodoxy: Support for Islamic law and economic justice in seven Muslim-majority nations. Am. </w:t>
      </w:r>
      <w:proofErr w:type="spellStart"/>
      <w:r w:rsidRPr="00E0754A">
        <w:rPr>
          <w:rFonts w:cs="Linux Libertine"/>
          <w:szCs w:val="24"/>
        </w:rPr>
        <w:t>Sociol</w:t>
      </w:r>
      <w:proofErr w:type="spellEnd"/>
      <w:r w:rsidRPr="00E0754A">
        <w:rPr>
          <w:rFonts w:cs="Linux Libertine"/>
          <w:szCs w:val="24"/>
        </w:rPr>
        <w:t>. Rev. 71, 167–190.</w:t>
      </w:r>
    </w:p>
    <w:p w14:paraId="61567426" w14:textId="77777777" w:rsidR="00994D73" w:rsidRPr="00E0754A" w:rsidRDefault="00994D73" w:rsidP="00994D73">
      <w:pPr>
        <w:pStyle w:val="Bibliography"/>
        <w:rPr>
          <w:rFonts w:cs="Linux Libertine"/>
          <w:szCs w:val="24"/>
        </w:rPr>
      </w:pPr>
      <w:proofErr w:type="spellStart"/>
      <w:r w:rsidRPr="00E0754A">
        <w:rPr>
          <w:rFonts w:cs="Linux Libertine"/>
          <w:szCs w:val="24"/>
        </w:rPr>
        <w:t>Debeljak</w:t>
      </w:r>
      <w:proofErr w:type="spellEnd"/>
      <w:r w:rsidRPr="00E0754A">
        <w:rPr>
          <w:rFonts w:cs="Linux Libertine"/>
          <w:szCs w:val="24"/>
        </w:rPr>
        <w:t xml:space="preserve">, J., 2008. Balancing Rights in a Democracy: The Problems with Limitations and Overrides of Rights under the Victorian Charter of Human Rights and Responsibilities Act 2006. </w:t>
      </w:r>
      <w:proofErr w:type="spellStart"/>
      <w:r w:rsidRPr="00E0754A">
        <w:rPr>
          <w:rFonts w:cs="Linux Libertine"/>
          <w:szCs w:val="24"/>
        </w:rPr>
        <w:t>MelbULawRw</w:t>
      </w:r>
      <w:proofErr w:type="spellEnd"/>
      <w:r w:rsidRPr="00E0754A">
        <w:rPr>
          <w:rFonts w:cs="Linux Libertine"/>
          <w:szCs w:val="24"/>
        </w:rPr>
        <w:t xml:space="preserve"> 14, 422.</w:t>
      </w:r>
    </w:p>
    <w:p w14:paraId="4CB2BB2F" w14:textId="77777777" w:rsidR="00994D73" w:rsidRPr="00E0754A" w:rsidRDefault="00994D73" w:rsidP="00994D73">
      <w:pPr>
        <w:pStyle w:val="Bibliography"/>
        <w:rPr>
          <w:rFonts w:cs="Linux Libertine"/>
          <w:szCs w:val="24"/>
        </w:rPr>
      </w:pPr>
      <w:proofErr w:type="spellStart"/>
      <w:r w:rsidRPr="00E0754A">
        <w:rPr>
          <w:rFonts w:cs="Linux Libertine"/>
          <w:szCs w:val="24"/>
        </w:rPr>
        <w:t>Densmoor</w:t>
      </w:r>
      <w:proofErr w:type="spellEnd"/>
      <w:r w:rsidRPr="00E0754A">
        <w:rPr>
          <w:rFonts w:cs="Linux Libertine"/>
          <w:szCs w:val="24"/>
        </w:rPr>
        <w:t>, M.S., 2013. The Control and Management of Religion in Post-Independence, Pancasila Indonesia (Thesis). Georgetown University Washington, DC.</w:t>
      </w:r>
    </w:p>
    <w:p w14:paraId="7FC3CAB2" w14:textId="77777777" w:rsidR="00994D73" w:rsidRPr="00E0754A" w:rsidRDefault="00994D73" w:rsidP="00994D73">
      <w:pPr>
        <w:pStyle w:val="Bibliography"/>
        <w:rPr>
          <w:rFonts w:cs="Linux Libertine"/>
          <w:szCs w:val="24"/>
        </w:rPr>
      </w:pPr>
      <w:proofErr w:type="spellStart"/>
      <w:r w:rsidRPr="00E0754A">
        <w:rPr>
          <w:rFonts w:cs="Linux Libertine"/>
          <w:szCs w:val="24"/>
        </w:rPr>
        <w:t>Dewanto</w:t>
      </w:r>
      <w:proofErr w:type="spellEnd"/>
      <w:r w:rsidRPr="00E0754A">
        <w:rPr>
          <w:rFonts w:cs="Linux Libertine"/>
          <w:szCs w:val="24"/>
        </w:rPr>
        <w:t xml:space="preserve">, N., 2011. </w:t>
      </w:r>
      <w:proofErr w:type="spellStart"/>
      <w:r w:rsidRPr="00E0754A">
        <w:rPr>
          <w:rFonts w:cs="Linux Libertine"/>
          <w:szCs w:val="24"/>
        </w:rPr>
        <w:t>Kartosoewirjo</w:t>
      </w:r>
      <w:proofErr w:type="spellEnd"/>
      <w:r w:rsidRPr="00E0754A">
        <w:rPr>
          <w:rFonts w:cs="Linux Libertine"/>
          <w:szCs w:val="24"/>
        </w:rPr>
        <w:t xml:space="preserve">: The Dream of an Islamic State, TEMPO: </w:t>
      </w:r>
      <w:proofErr w:type="spellStart"/>
      <w:r w:rsidRPr="00E0754A">
        <w:rPr>
          <w:rFonts w:cs="Linux Libertine"/>
          <w:szCs w:val="24"/>
        </w:rPr>
        <w:t>Tokoh</w:t>
      </w:r>
      <w:proofErr w:type="spellEnd"/>
      <w:r w:rsidRPr="00E0754A">
        <w:rPr>
          <w:rFonts w:cs="Linux Libertine"/>
          <w:szCs w:val="24"/>
        </w:rPr>
        <w:t xml:space="preserve"> Islam at the beginning of independence. PT Gramedia, Jakarta.</w:t>
      </w:r>
    </w:p>
    <w:p w14:paraId="1543F997" w14:textId="77777777" w:rsidR="00994D73" w:rsidRPr="00E0754A" w:rsidRDefault="00994D73" w:rsidP="00994D73">
      <w:pPr>
        <w:pStyle w:val="Bibliography"/>
        <w:rPr>
          <w:rFonts w:cs="Linux Libertine"/>
          <w:szCs w:val="24"/>
        </w:rPr>
      </w:pPr>
      <w:proofErr w:type="spellStart"/>
      <w:r w:rsidRPr="00E0754A">
        <w:rPr>
          <w:rFonts w:cs="Linux Libertine"/>
          <w:szCs w:val="24"/>
        </w:rPr>
        <w:t>Djamin</w:t>
      </w:r>
      <w:proofErr w:type="spellEnd"/>
      <w:r w:rsidRPr="00E0754A">
        <w:rPr>
          <w:rFonts w:cs="Linux Libertine"/>
          <w:szCs w:val="24"/>
        </w:rPr>
        <w:t>, R., 2014. The Paradox of Freedom of Religion and Belief in Indonesia. Office of the United Nations High Commissioner for Human Rights.</w:t>
      </w:r>
    </w:p>
    <w:p w14:paraId="6BCAD11F" w14:textId="77777777" w:rsidR="00994D73" w:rsidRPr="00E0754A" w:rsidRDefault="00994D73" w:rsidP="00994D73">
      <w:pPr>
        <w:pStyle w:val="Bibliography"/>
        <w:rPr>
          <w:rFonts w:cs="Linux Libertine"/>
          <w:szCs w:val="24"/>
        </w:rPr>
      </w:pPr>
      <w:r w:rsidRPr="00E0754A">
        <w:rPr>
          <w:rFonts w:cs="Linux Libertine"/>
          <w:szCs w:val="24"/>
        </w:rPr>
        <w:t>Donnelly, J., 2007. The relative universality of human rights. Hum. Rights Q. 29, 281–306.</w:t>
      </w:r>
    </w:p>
    <w:p w14:paraId="5EC58619" w14:textId="77777777" w:rsidR="00994D73" w:rsidRPr="00E0754A" w:rsidRDefault="00994D73" w:rsidP="00994D73">
      <w:pPr>
        <w:pStyle w:val="Bibliography"/>
        <w:rPr>
          <w:rFonts w:cs="Linux Libertine"/>
          <w:szCs w:val="24"/>
        </w:rPr>
      </w:pPr>
      <w:proofErr w:type="spellStart"/>
      <w:r w:rsidRPr="00E0754A">
        <w:rPr>
          <w:rFonts w:cs="Linux Libertine"/>
          <w:szCs w:val="24"/>
        </w:rPr>
        <w:t>Dundon</w:t>
      </w:r>
      <w:proofErr w:type="spellEnd"/>
      <w:r w:rsidRPr="00E0754A">
        <w:rPr>
          <w:rFonts w:cs="Linux Libertine"/>
          <w:szCs w:val="24"/>
        </w:rPr>
        <w:t xml:space="preserve">, T., Rollinson, D., 2011. Understanding employment relations. </w:t>
      </w:r>
      <w:proofErr w:type="spellStart"/>
      <w:r w:rsidRPr="00E0754A">
        <w:rPr>
          <w:rFonts w:cs="Linux Libertine"/>
          <w:szCs w:val="24"/>
        </w:rPr>
        <w:t>Mcgraw-Hill</w:t>
      </w:r>
      <w:proofErr w:type="spellEnd"/>
      <w:r w:rsidRPr="00E0754A">
        <w:rPr>
          <w:rFonts w:cs="Linux Libertine"/>
          <w:szCs w:val="24"/>
        </w:rPr>
        <w:t xml:space="preserve"> Higher Education, Cop.</w:t>
      </w:r>
    </w:p>
    <w:p w14:paraId="5AB66664" w14:textId="77777777" w:rsidR="00994D73" w:rsidRPr="00E0754A" w:rsidRDefault="00994D73" w:rsidP="00994D73">
      <w:pPr>
        <w:pStyle w:val="Bibliography"/>
        <w:rPr>
          <w:rFonts w:cs="Linux Libertine"/>
          <w:szCs w:val="24"/>
        </w:rPr>
      </w:pPr>
      <w:r w:rsidRPr="00E0754A">
        <w:rPr>
          <w:rFonts w:cs="Linux Libertine"/>
          <w:szCs w:val="24"/>
        </w:rPr>
        <w:t xml:space="preserve">Durham, C., </w:t>
      </w:r>
      <w:proofErr w:type="spellStart"/>
      <w:r w:rsidRPr="00E0754A">
        <w:rPr>
          <w:rFonts w:cs="Linux Libertine"/>
          <w:szCs w:val="24"/>
        </w:rPr>
        <w:t>Scharffs</w:t>
      </w:r>
      <w:proofErr w:type="spellEnd"/>
      <w:r w:rsidRPr="00E0754A">
        <w:rPr>
          <w:rFonts w:cs="Linux Libertine"/>
          <w:szCs w:val="24"/>
        </w:rPr>
        <w:t>, B.G., 2019. Law and religion: national, international, and comparative perspectives, Second edition. ed. Wolters Kluwer.</w:t>
      </w:r>
    </w:p>
    <w:p w14:paraId="2282E717" w14:textId="77777777" w:rsidR="00994D73" w:rsidRPr="00E0754A" w:rsidRDefault="00994D73" w:rsidP="00994D73">
      <w:pPr>
        <w:pStyle w:val="Bibliography"/>
        <w:rPr>
          <w:rFonts w:cs="Linux Libertine"/>
          <w:szCs w:val="24"/>
        </w:rPr>
      </w:pPr>
      <w:r w:rsidRPr="00E0754A">
        <w:rPr>
          <w:rFonts w:cs="Linux Libertine"/>
          <w:szCs w:val="24"/>
        </w:rPr>
        <w:t xml:space="preserve">Durham, W., 2011. Religious Freedom in a Worldwide Setting: Comparative Reflections. </w:t>
      </w:r>
      <w:proofErr w:type="spellStart"/>
      <w:r w:rsidRPr="00E0754A">
        <w:rPr>
          <w:rFonts w:cs="Linux Libertine"/>
          <w:szCs w:val="24"/>
        </w:rPr>
        <w:t>Pontif</w:t>
      </w:r>
      <w:proofErr w:type="spellEnd"/>
      <w:r w:rsidRPr="00E0754A">
        <w:rPr>
          <w:rFonts w:cs="Linux Libertine"/>
          <w:szCs w:val="24"/>
        </w:rPr>
        <w:t>. Acad. Soc. Sci. 36.</w:t>
      </w:r>
    </w:p>
    <w:p w14:paraId="12E83241" w14:textId="77777777" w:rsidR="00994D73" w:rsidRPr="00E0754A" w:rsidRDefault="00994D73" w:rsidP="00994D73">
      <w:pPr>
        <w:pStyle w:val="Bibliography"/>
        <w:rPr>
          <w:rFonts w:cs="Linux Libertine"/>
          <w:szCs w:val="24"/>
        </w:rPr>
      </w:pPr>
      <w:proofErr w:type="spellStart"/>
      <w:r w:rsidRPr="00E0754A">
        <w:rPr>
          <w:rFonts w:cs="Linux Libertine"/>
          <w:szCs w:val="24"/>
        </w:rPr>
        <w:t>Eddyono</w:t>
      </w:r>
      <w:proofErr w:type="spellEnd"/>
      <w:r w:rsidRPr="00E0754A">
        <w:rPr>
          <w:rFonts w:cs="Linux Libertine"/>
          <w:szCs w:val="24"/>
        </w:rPr>
        <w:t>, L.W., 2016. The First Ten Years of The Constitutional Court of Indonesia: The Establishment of The Principle of Equality and The Prohibition Of Discrimination. Const. Rev. 1, 119–146.</w:t>
      </w:r>
    </w:p>
    <w:p w14:paraId="70DC935E" w14:textId="77777777" w:rsidR="00994D73" w:rsidRPr="00E0754A" w:rsidRDefault="00994D73" w:rsidP="00994D73">
      <w:pPr>
        <w:pStyle w:val="Bibliography"/>
        <w:rPr>
          <w:rFonts w:cs="Linux Libertine"/>
          <w:szCs w:val="24"/>
        </w:rPr>
      </w:pPr>
      <w:r w:rsidRPr="00E0754A">
        <w:rPr>
          <w:rFonts w:cs="Linux Libertine"/>
          <w:szCs w:val="24"/>
        </w:rPr>
        <w:t xml:space="preserve">Effendi, J., 2017. </w:t>
      </w:r>
      <w:proofErr w:type="spellStart"/>
      <w:r w:rsidRPr="00E0754A">
        <w:rPr>
          <w:rFonts w:cs="Linux Libertine"/>
          <w:szCs w:val="24"/>
        </w:rPr>
        <w:t>Rekonstruksi</w:t>
      </w:r>
      <w:proofErr w:type="spellEnd"/>
      <w:r w:rsidRPr="00E0754A">
        <w:rPr>
          <w:rFonts w:cs="Linux Libertine"/>
          <w:szCs w:val="24"/>
        </w:rPr>
        <w:t xml:space="preserve"> Dasar </w:t>
      </w:r>
      <w:proofErr w:type="spellStart"/>
      <w:r w:rsidRPr="00E0754A">
        <w:rPr>
          <w:rFonts w:cs="Linux Libertine"/>
          <w:szCs w:val="24"/>
        </w:rPr>
        <w:t>Pertimbangan</w:t>
      </w:r>
      <w:proofErr w:type="spellEnd"/>
      <w:r w:rsidRPr="00E0754A">
        <w:rPr>
          <w:rFonts w:cs="Linux Libertine"/>
          <w:szCs w:val="24"/>
        </w:rPr>
        <w:t xml:space="preserve"> Hukum Hakim </w:t>
      </w:r>
      <w:proofErr w:type="spellStart"/>
      <w:r w:rsidRPr="00E0754A">
        <w:rPr>
          <w:rFonts w:cs="Linux Libertine"/>
          <w:szCs w:val="24"/>
        </w:rPr>
        <w:t>Berbasis</w:t>
      </w:r>
      <w:proofErr w:type="spellEnd"/>
      <w:r w:rsidRPr="00E0754A">
        <w:rPr>
          <w:rFonts w:cs="Linux Libertine"/>
          <w:szCs w:val="24"/>
        </w:rPr>
        <w:t xml:space="preserve"> Nilai-</w:t>
      </w:r>
      <w:proofErr w:type="spellStart"/>
      <w:r w:rsidRPr="00E0754A">
        <w:rPr>
          <w:rFonts w:cs="Linux Libertine"/>
          <w:szCs w:val="24"/>
        </w:rPr>
        <w:t>nilai</w:t>
      </w:r>
      <w:proofErr w:type="spellEnd"/>
      <w:r w:rsidRPr="00E0754A">
        <w:rPr>
          <w:rFonts w:cs="Linux Libertine"/>
          <w:szCs w:val="24"/>
        </w:rPr>
        <w:t xml:space="preserve"> Hukum dan Rasa </w:t>
      </w:r>
      <w:proofErr w:type="spellStart"/>
      <w:r w:rsidRPr="00E0754A">
        <w:rPr>
          <w:rFonts w:cs="Linux Libertine"/>
          <w:szCs w:val="24"/>
        </w:rPr>
        <w:t>Keadilan</w:t>
      </w:r>
      <w:proofErr w:type="spellEnd"/>
      <w:r w:rsidRPr="00E0754A">
        <w:rPr>
          <w:rFonts w:cs="Linux Libertine"/>
          <w:szCs w:val="24"/>
        </w:rPr>
        <w:t xml:space="preserve"> yang </w:t>
      </w:r>
      <w:proofErr w:type="spellStart"/>
      <w:r w:rsidRPr="00E0754A">
        <w:rPr>
          <w:rFonts w:cs="Linux Libertine"/>
          <w:szCs w:val="24"/>
        </w:rPr>
        <w:t>Hidup</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Masyarakat. </w:t>
      </w:r>
      <w:proofErr w:type="spellStart"/>
      <w:r w:rsidRPr="00E0754A">
        <w:rPr>
          <w:rFonts w:cs="Linux Libertine"/>
          <w:szCs w:val="24"/>
        </w:rPr>
        <w:t>Prenada</w:t>
      </w:r>
      <w:proofErr w:type="spellEnd"/>
      <w:r w:rsidRPr="00E0754A">
        <w:rPr>
          <w:rFonts w:cs="Linux Libertine"/>
          <w:szCs w:val="24"/>
        </w:rPr>
        <w:t xml:space="preserve"> Media Group, Depok.</w:t>
      </w:r>
    </w:p>
    <w:p w14:paraId="590E8059" w14:textId="77777777" w:rsidR="00994D73" w:rsidRPr="00E0754A" w:rsidRDefault="00994D73" w:rsidP="00994D73">
      <w:pPr>
        <w:pStyle w:val="Bibliography"/>
        <w:rPr>
          <w:rFonts w:cs="Linux Libertine"/>
          <w:szCs w:val="24"/>
        </w:rPr>
      </w:pPr>
      <w:r w:rsidRPr="00E0754A">
        <w:rPr>
          <w:rFonts w:cs="Linux Libertine"/>
          <w:szCs w:val="24"/>
        </w:rPr>
        <w:t>Fagan, A., 2019. The Gentrification of Human Rights. Hum. Rights Q. 41, 283–308. https://doi.org/10.1353/hrq.2019.0027</w:t>
      </w:r>
    </w:p>
    <w:p w14:paraId="1C5EB246" w14:textId="77777777" w:rsidR="00994D73" w:rsidRPr="00E0754A" w:rsidRDefault="00994D73" w:rsidP="00994D73">
      <w:pPr>
        <w:pStyle w:val="Bibliography"/>
        <w:rPr>
          <w:rFonts w:cs="Linux Libertine"/>
          <w:szCs w:val="24"/>
        </w:rPr>
      </w:pPr>
      <w:r w:rsidRPr="00E0754A">
        <w:rPr>
          <w:rFonts w:cs="Linux Libertine"/>
          <w:szCs w:val="24"/>
        </w:rPr>
        <w:t xml:space="preserve">Fenton, A.J., 2016. Faith, intolerance, violence and bigotry: Legal and constitutional issues of freedom of religion in Indonesia. J. </w:t>
      </w:r>
      <w:proofErr w:type="spellStart"/>
      <w:r w:rsidRPr="00E0754A">
        <w:rPr>
          <w:rFonts w:cs="Linux Libertine"/>
          <w:szCs w:val="24"/>
        </w:rPr>
        <w:t>Indones</w:t>
      </w:r>
      <w:proofErr w:type="spellEnd"/>
      <w:r w:rsidRPr="00E0754A">
        <w:rPr>
          <w:rFonts w:cs="Linux Libertine"/>
          <w:szCs w:val="24"/>
        </w:rPr>
        <w:t>. Islam 10, 181–212. https://doi.org/10.15642/JIIS.2016.10.2.181-212</w:t>
      </w:r>
    </w:p>
    <w:p w14:paraId="77E9D608" w14:textId="77777777" w:rsidR="00994D73" w:rsidRPr="00E0754A" w:rsidRDefault="00994D73" w:rsidP="00994D73">
      <w:pPr>
        <w:pStyle w:val="Bibliography"/>
        <w:rPr>
          <w:rFonts w:cs="Linux Libertine"/>
          <w:szCs w:val="24"/>
        </w:rPr>
      </w:pPr>
      <w:proofErr w:type="spellStart"/>
      <w:r w:rsidRPr="00E0754A">
        <w:rPr>
          <w:rFonts w:cs="Linux Libertine"/>
          <w:szCs w:val="24"/>
        </w:rPr>
        <w:t>Fiss</w:t>
      </w:r>
      <w:proofErr w:type="spellEnd"/>
      <w:r w:rsidRPr="00E0754A">
        <w:rPr>
          <w:rFonts w:cs="Linux Libertine"/>
          <w:szCs w:val="24"/>
        </w:rPr>
        <w:t>, J., Kestenbaum, J.G., 2017. Respecting Rights? Measuring the World’s Blasphemy Laws. United States Commission on International Religious Freedom.</w:t>
      </w:r>
    </w:p>
    <w:p w14:paraId="60C4F05C" w14:textId="77777777" w:rsidR="00994D73" w:rsidRPr="00E0754A" w:rsidRDefault="00994D73" w:rsidP="00994D73">
      <w:pPr>
        <w:pStyle w:val="Bibliography"/>
        <w:rPr>
          <w:rFonts w:cs="Linux Libertine"/>
          <w:szCs w:val="24"/>
        </w:rPr>
      </w:pPr>
      <w:r w:rsidRPr="00E0754A">
        <w:rPr>
          <w:rFonts w:cs="Linux Libertine"/>
          <w:szCs w:val="24"/>
        </w:rPr>
        <w:t>Forte, D.F., 1994. Apostasy and Blasphemy in Pakistan. Law Fac. Artic. Essays 10.</w:t>
      </w:r>
    </w:p>
    <w:p w14:paraId="7E45D235" w14:textId="77777777" w:rsidR="00994D73" w:rsidRPr="00E0754A" w:rsidRDefault="00994D73" w:rsidP="00994D73">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579E44D2" w14:textId="77777777" w:rsidR="00994D73" w:rsidRPr="00E0754A" w:rsidRDefault="00994D73" w:rsidP="00994D73">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E0754A" w:rsidRDefault="00994D73" w:rsidP="00994D73">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70A35111" w14:textId="77777777" w:rsidR="00994D73" w:rsidRPr="00E0754A" w:rsidRDefault="00994D73" w:rsidP="00994D73">
      <w:pPr>
        <w:pStyle w:val="Bibliography"/>
        <w:rPr>
          <w:rFonts w:cs="Linux Libertine"/>
          <w:szCs w:val="24"/>
        </w:rPr>
      </w:pPr>
      <w:r w:rsidRPr="00E0754A">
        <w:rPr>
          <w:rFonts w:cs="Linux Libertine"/>
          <w:szCs w:val="24"/>
        </w:rPr>
        <w:lastRenderedPageBreak/>
        <w:t>Friedmann, L.M., 1975. The Legal System: A Social Science Perspective. Russel Sage Foundation, New York.</w:t>
      </w:r>
    </w:p>
    <w:p w14:paraId="4469F662" w14:textId="77777777" w:rsidR="00994D73" w:rsidRPr="00E0754A" w:rsidRDefault="00994D73" w:rsidP="00994D73">
      <w:pPr>
        <w:pStyle w:val="Bibliography"/>
        <w:rPr>
          <w:rFonts w:cs="Linux Libertine"/>
          <w:szCs w:val="24"/>
        </w:rPr>
      </w:pPr>
      <w:r w:rsidRPr="00E0754A">
        <w:rPr>
          <w:rFonts w:cs="Linux Libertine"/>
          <w:szCs w:val="24"/>
        </w:rPr>
        <w:t>Galligan, D.J., 1995. Introduction. J. Law Soc. 22, 1–16. https://doi.org/10.2307/1410698</w:t>
      </w:r>
    </w:p>
    <w:p w14:paraId="301DD529" w14:textId="77777777" w:rsidR="00994D73" w:rsidRPr="00E0754A" w:rsidRDefault="00994D73" w:rsidP="00994D73">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03874B48" w14:textId="77777777" w:rsidR="00994D73" w:rsidRPr="00E0754A" w:rsidRDefault="00994D73" w:rsidP="00994D73">
      <w:pPr>
        <w:pStyle w:val="Bibliography"/>
        <w:rPr>
          <w:rFonts w:cs="Linux Libertine"/>
          <w:szCs w:val="24"/>
        </w:rPr>
      </w:pPr>
      <w:proofErr w:type="spellStart"/>
      <w:r w:rsidRPr="00E0754A">
        <w:rPr>
          <w:rFonts w:cs="Linux Libertine"/>
          <w:szCs w:val="24"/>
        </w:rPr>
        <w:t>Gerards</w:t>
      </w:r>
      <w:proofErr w:type="spellEnd"/>
      <w:r w:rsidRPr="00E0754A">
        <w:rPr>
          <w:rFonts w:cs="Linux Libertine"/>
          <w:szCs w:val="24"/>
        </w:rPr>
        <w:t>, J., 2013. How to improve the necessity test of the European Court of Human Rights. Int. J. Const. Law 11, 466–490. https://doi.org/10.1093/icon/mot004</w:t>
      </w:r>
    </w:p>
    <w:p w14:paraId="785FC446" w14:textId="77777777" w:rsidR="00994D73" w:rsidRPr="00E0754A" w:rsidRDefault="00994D73" w:rsidP="00994D73">
      <w:pPr>
        <w:pStyle w:val="Bibliography"/>
        <w:rPr>
          <w:rFonts w:cs="Linux Libertine"/>
          <w:szCs w:val="24"/>
        </w:rPr>
      </w:pPr>
      <w:r w:rsidRPr="00E0754A">
        <w:rPr>
          <w:rFonts w:cs="Linux Libertine"/>
          <w:szCs w:val="24"/>
        </w:rPr>
        <w:t>Graham, H., 2009. Understanding Health Inequalities. McGraw-Hill Education (UK).</w:t>
      </w:r>
    </w:p>
    <w:p w14:paraId="0CF99756" w14:textId="77777777" w:rsidR="00994D73" w:rsidRPr="00E0754A" w:rsidRDefault="00994D73" w:rsidP="00994D73">
      <w:pPr>
        <w:pStyle w:val="Bibliography"/>
        <w:rPr>
          <w:rFonts w:cs="Linux Libertine"/>
          <w:szCs w:val="24"/>
        </w:rPr>
      </w:pPr>
      <w:r w:rsidRPr="00E0754A">
        <w:rPr>
          <w:rFonts w:cs="Linux Libertine"/>
          <w:szCs w:val="24"/>
        </w:rPr>
        <w:t xml:space="preserve">Grim, B., Finke, R., 2010. The Price of Freedom Denied: Religious Persecution and Conflict in the Twenty-First Century. Am. </w:t>
      </w:r>
      <w:proofErr w:type="spellStart"/>
      <w:r w:rsidRPr="00E0754A">
        <w:rPr>
          <w:rFonts w:cs="Linux Libertine"/>
          <w:szCs w:val="24"/>
        </w:rPr>
        <w:t>Sociol</w:t>
      </w:r>
      <w:proofErr w:type="spellEnd"/>
      <w:r w:rsidRPr="00E0754A">
        <w:rPr>
          <w:rFonts w:cs="Linux Libertine"/>
          <w:szCs w:val="24"/>
        </w:rPr>
        <w:t>. Rev. 72, 1–257. https://doi.org/10.1017/CBO9780511762345</w:t>
      </w:r>
    </w:p>
    <w:p w14:paraId="5E2F72EA" w14:textId="77777777" w:rsidR="00994D73" w:rsidRPr="00E0754A" w:rsidRDefault="00994D73" w:rsidP="00994D73">
      <w:pPr>
        <w:pStyle w:val="Bibliography"/>
        <w:rPr>
          <w:rFonts w:cs="Linux Libertine"/>
          <w:szCs w:val="24"/>
        </w:rPr>
      </w:pPr>
      <w:proofErr w:type="spellStart"/>
      <w:r w:rsidRPr="00E0754A">
        <w:rPr>
          <w:rFonts w:cs="Linux Libertine"/>
          <w:szCs w:val="24"/>
        </w:rPr>
        <w:t>Gurvitch</w:t>
      </w:r>
      <w:proofErr w:type="spellEnd"/>
      <w:r w:rsidRPr="00E0754A">
        <w:rPr>
          <w:rFonts w:cs="Linux Libertine"/>
          <w:szCs w:val="24"/>
        </w:rPr>
        <w:t xml:space="preserve">, G., 1947. Sociology of law: by Georges </w:t>
      </w:r>
      <w:proofErr w:type="spellStart"/>
      <w:r w:rsidRPr="00E0754A">
        <w:rPr>
          <w:rFonts w:cs="Linux Libertine"/>
          <w:szCs w:val="24"/>
        </w:rPr>
        <w:t>Gurvitch</w:t>
      </w:r>
      <w:proofErr w:type="spellEnd"/>
      <w:r w:rsidRPr="00E0754A">
        <w:rPr>
          <w:rFonts w:cs="Linux Libertine"/>
          <w:szCs w:val="24"/>
        </w:rPr>
        <w:t xml:space="preserve">. Kegan Paul, Trench, </w:t>
      </w:r>
      <w:proofErr w:type="spellStart"/>
      <w:r w:rsidRPr="00E0754A">
        <w:rPr>
          <w:rFonts w:cs="Linux Libertine"/>
          <w:szCs w:val="24"/>
        </w:rPr>
        <w:t>Trubner</w:t>
      </w:r>
      <w:proofErr w:type="spellEnd"/>
      <w:r w:rsidRPr="00E0754A">
        <w:rPr>
          <w:rFonts w:cs="Linux Libertine"/>
          <w:szCs w:val="24"/>
        </w:rPr>
        <w:t>.</w:t>
      </w:r>
    </w:p>
    <w:p w14:paraId="5D586F72" w14:textId="77777777" w:rsidR="00994D73" w:rsidRPr="00E0754A" w:rsidRDefault="00994D73" w:rsidP="00994D73">
      <w:pPr>
        <w:pStyle w:val="Bibliography"/>
        <w:rPr>
          <w:rFonts w:cs="Linux Libertine"/>
          <w:szCs w:val="24"/>
        </w:rPr>
      </w:pPr>
      <w:r w:rsidRPr="00E0754A">
        <w:rPr>
          <w:rFonts w:cs="Linux Libertine"/>
          <w:szCs w:val="24"/>
        </w:rPr>
        <w:t xml:space="preserve">Gustav </w:t>
      </w:r>
      <w:proofErr w:type="spellStart"/>
      <w:r w:rsidRPr="00E0754A">
        <w:rPr>
          <w:rFonts w:cs="Linux Libertine"/>
          <w:szCs w:val="24"/>
        </w:rPr>
        <w:t>Radbruch</w:t>
      </w:r>
      <w:proofErr w:type="spellEnd"/>
      <w:r w:rsidRPr="00E0754A">
        <w:rPr>
          <w:rFonts w:cs="Linux Libertine"/>
          <w:szCs w:val="24"/>
        </w:rPr>
        <w:t xml:space="preserve">, 2004. </w:t>
      </w:r>
      <w:proofErr w:type="spellStart"/>
      <w:r w:rsidRPr="00E0754A">
        <w:rPr>
          <w:rFonts w:cs="Linux Libertine"/>
          <w:szCs w:val="24"/>
        </w:rPr>
        <w:t>Rechtsphilosophische</w:t>
      </w:r>
      <w:proofErr w:type="spellEnd"/>
      <w:r w:rsidRPr="00E0754A">
        <w:rPr>
          <w:rFonts w:cs="Linux Libertine"/>
          <w:szCs w:val="24"/>
        </w:rPr>
        <w:t xml:space="preserve"> </w:t>
      </w:r>
      <w:proofErr w:type="spellStart"/>
      <w:r w:rsidRPr="00E0754A">
        <w:rPr>
          <w:rFonts w:cs="Linux Libertine"/>
          <w:szCs w:val="24"/>
        </w:rPr>
        <w:t>Tagesfragen</w:t>
      </w:r>
      <w:proofErr w:type="spellEnd"/>
      <w:r w:rsidRPr="00E0754A">
        <w:rPr>
          <w:rFonts w:cs="Linux Libertine"/>
          <w:szCs w:val="24"/>
        </w:rPr>
        <w:t xml:space="preserve">. Nomos </w:t>
      </w:r>
      <w:proofErr w:type="spellStart"/>
      <w:r w:rsidRPr="00E0754A">
        <w:rPr>
          <w:rFonts w:cs="Linux Libertine"/>
          <w:szCs w:val="24"/>
        </w:rPr>
        <w:t>Verlagsgesellschaft</w:t>
      </w:r>
      <w:proofErr w:type="spellEnd"/>
      <w:r w:rsidRPr="00E0754A">
        <w:rPr>
          <w:rFonts w:cs="Linux Libertine"/>
          <w:szCs w:val="24"/>
        </w:rPr>
        <w:t xml:space="preserve"> </w:t>
      </w:r>
      <w:proofErr w:type="spellStart"/>
      <w:r w:rsidRPr="00E0754A">
        <w:rPr>
          <w:rFonts w:cs="Linux Libertine"/>
          <w:szCs w:val="24"/>
        </w:rPr>
        <w:t>Mbh</w:t>
      </w:r>
      <w:proofErr w:type="spellEnd"/>
      <w:r w:rsidRPr="00E0754A">
        <w:rPr>
          <w:rFonts w:cs="Linux Libertine"/>
          <w:szCs w:val="24"/>
        </w:rPr>
        <w:t xml:space="preserve"> &amp; Co.</w:t>
      </w:r>
    </w:p>
    <w:p w14:paraId="24B84C98" w14:textId="77777777" w:rsidR="00994D73" w:rsidRPr="00E0754A" w:rsidRDefault="00994D73" w:rsidP="00994D73">
      <w:pPr>
        <w:pStyle w:val="Bibliography"/>
        <w:rPr>
          <w:rFonts w:cs="Linux Libertine"/>
          <w:szCs w:val="24"/>
        </w:rPr>
      </w:pPr>
      <w:r w:rsidRPr="00E0754A">
        <w:rPr>
          <w:rFonts w:cs="Linux Libertine"/>
          <w:szCs w:val="24"/>
        </w:rPr>
        <w:t>Habermas, J., 1987. Critical Legal Theory. Aust. J. Law Soc. 4, 103.</w:t>
      </w:r>
    </w:p>
    <w:p w14:paraId="4D5F3770" w14:textId="77777777" w:rsidR="00994D73" w:rsidRPr="00E0754A" w:rsidRDefault="00994D73" w:rsidP="00994D73">
      <w:pPr>
        <w:pStyle w:val="Bibliography"/>
        <w:rPr>
          <w:rFonts w:cs="Linux Libertine"/>
          <w:szCs w:val="24"/>
        </w:rPr>
      </w:pPr>
      <w:r w:rsidRPr="00E0754A">
        <w:rPr>
          <w:rFonts w:cs="Linux Libertine"/>
          <w:szCs w:val="24"/>
        </w:rPr>
        <w:t xml:space="preserve">Habermas, J., </w:t>
      </w:r>
      <w:proofErr w:type="spellStart"/>
      <w:r w:rsidRPr="00E0754A">
        <w:rPr>
          <w:rFonts w:cs="Linux Libertine"/>
          <w:szCs w:val="24"/>
        </w:rPr>
        <w:t>Rehg</w:t>
      </w:r>
      <w:proofErr w:type="spellEnd"/>
      <w:r w:rsidRPr="00E0754A">
        <w:rPr>
          <w:rFonts w:cs="Linux Libertine"/>
          <w:szCs w:val="24"/>
        </w:rPr>
        <w:t>, W., 2001. Constitutional Democracy: A Paradoxical Union of Contradictory Principles? Polit. Theory 29, 766–781.</w:t>
      </w:r>
    </w:p>
    <w:p w14:paraId="58DEA3D2" w14:textId="77777777" w:rsidR="00994D73" w:rsidRPr="00E0754A" w:rsidRDefault="00994D73" w:rsidP="00994D73">
      <w:pPr>
        <w:pStyle w:val="Bibliography"/>
        <w:rPr>
          <w:rFonts w:cs="Linux Libertine"/>
          <w:szCs w:val="24"/>
        </w:rPr>
      </w:pPr>
      <w:proofErr w:type="spellStart"/>
      <w:r w:rsidRPr="00E0754A">
        <w:rPr>
          <w:rFonts w:cs="Linux Libertine"/>
          <w:szCs w:val="24"/>
        </w:rPr>
        <w:t>Hadiz</w:t>
      </w:r>
      <w:proofErr w:type="spellEnd"/>
      <w:r w:rsidRPr="00E0754A">
        <w:rPr>
          <w:rFonts w:cs="Linux Libertine"/>
          <w:szCs w:val="24"/>
        </w:rPr>
        <w:t>, V.R., 2019. The ‘Floating’ Ummah in the Fall of ‘</w:t>
      </w:r>
      <w:proofErr w:type="spellStart"/>
      <w:r w:rsidRPr="00E0754A">
        <w:rPr>
          <w:rFonts w:cs="Linux Libertine"/>
          <w:szCs w:val="24"/>
        </w:rPr>
        <w:t>Ahok</w:t>
      </w:r>
      <w:proofErr w:type="spellEnd"/>
      <w:r w:rsidRPr="00E0754A">
        <w:rPr>
          <w:rFonts w:cs="Linux Libertine"/>
          <w:szCs w:val="24"/>
        </w:rPr>
        <w:t xml:space="preserve">’ in Indonesia. </w:t>
      </w:r>
      <w:proofErr w:type="spellStart"/>
      <w:r w:rsidRPr="00E0754A">
        <w:rPr>
          <w:rFonts w:cs="Linux Libertine"/>
          <w:szCs w:val="24"/>
        </w:rPr>
        <w:t>TRaNS</w:t>
      </w:r>
      <w:proofErr w:type="spellEnd"/>
      <w:r w:rsidRPr="00E0754A">
        <w:rPr>
          <w:rFonts w:cs="Linux Libertine"/>
          <w:szCs w:val="24"/>
        </w:rPr>
        <w:t xml:space="preserve"> Trans -Reg. -Natl. Stud. Southeast Asia 7, 271–290. https://doi.org/10.1017/trn.2018.16</w:t>
      </w:r>
    </w:p>
    <w:p w14:paraId="703F8AD9" w14:textId="77777777" w:rsidR="00994D73" w:rsidRPr="00E0754A" w:rsidRDefault="00994D73" w:rsidP="00994D73">
      <w:pPr>
        <w:pStyle w:val="Bibliography"/>
        <w:rPr>
          <w:rFonts w:cs="Linux Libertine"/>
          <w:szCs w:val="24"/>
        </w:rPr>
      </w:pPr>
      <w:proofErr w:type="spellStart"/>
      <w:r w:rsidRPr="00E0754A">
        <w:rPr>
          <w:rFonts w:cs="Linux Libertine"/>
          <w:szCs w:val="24"/>
        </w:rPr>
        <w:t>Halili</w:t>
      </w:r>
      <w:proofErr w:type="spellEnd"/>
      <w:r w:rsidRPr="00E0754A">
        <w:rPr>
          <w:rFonts w:cs="Linux Libertine"/>
          <w:szCs w:val="24"/>
        </w:rPr>
        <w:t xml:space="preserve">, 2016. </w:t>
      </w:r>
      <w:proofErr w:type="spellStart"/>
      <w:r w:rsidRPr="00E0754A">
        <w:rPr>
          <w:rFonts w:cs="Linux Libertine"/>
          <w:szCs w:val="24"/>
        </w:rPr>
        <w:t>Supremasi</w:t>
      </w:r>
      <w:proofErr w:type="spellEnd"/>
      <w:r w:rsidRPr="00E0754A">
        <w:rPr>
          <w:rFonts w:cs="Linux Libertine"/>
          <w:szCs w:val="24"/>
        </w:rPr>
        <w:t xml:space="preserve"> </w:t>
      </w:r>
      <w:proofErr w:type="spellStart"/>
      <w:r w:rsidRPr="00E0754A">
        <w:rPr>
          <w:rFonts w:cs="Linux Libertine"/>
          <w:szCs w:val="24"/>
        </w:rPr>
        <w:t>Intoleransi</w:t>
      </w:r>
      <w:proofErr w:type="spellEnd"/>
      <w:r w:rsidRPr="00E0754A">
        <w:rPr>
          <w:rFonts w:cs="Linux Libertine"/>
          <w:szCs w:val="24"/>
        </w:rPr>
        <w:t xml:space="preserve">: </w:t>
      </w:r>
      <w:proofErr w:type="spellStart"/>
      <w:r w:rsidRPr="00E0754A">
        <w:rPr>
          <w:rFonts w:cs="Linux Libertine"/>
          <w:szCs w:val="24"/>
        </w:rPr>
        <w:t>Kondisi</w:t>
      </w:r>
      <w:proofErr w:type="spellEnd"/>
      <w:r w:rsidRPr="00E0754A">
        <w:rPr>
          <w:rFonts w:cs="Linux Libertine"/>
          <w:szCs w:val="24"/>
        </w:rPr>
        <w:t xml:space="preserve"> </w:t>
      </w:r>
      <w:proofErr w:type="spellStart"/>
      <w:r w:rsidRPr="00E0754A">
        <w:rPr>
          <w:rFonts w:cs="Linux Libertine"/>
          <w:szCs w:val="24"/>
        </w:rPr>
        <w:t>Kebebasan</w:t>
      </w:r>
      <w:proofErr w:type="spellEnd"/>
      <w:r w:rsidRPr="00E0754A">
        <w:rPr>
          <w:rFonts w:cs="Linux Libertine"/>
          <w:szCs w:val="24"/>
        </w:rPr>
        <w:t xml:space="preserve"> </w:t>
      </w:r>
      <w:proofErr w:type="spellStart"/>
      <w:r w:rsidRPr="00E0754A">
        <w:rPr>
          <w:rFonts w:cs="Linux Libertine"/>
          <w:szCs w:val="24"/>
        </w:rPr>
        <w:t>Beragama</w:t>
      </w:r>
      <w:proofErr w:type="spellEnd"/>
      <w:r w:rsidRPr="00E0754A">
        <w:rPr>
          <w:rFonts w:cs="Linux Libertine"/>
          <w:szCs w:val="24"/>
        </w:rPr>
        <w:t>/</w:t>
      </w:r>
      <w:proofErr w:type="spellStart"/>
      <w:r w:rsidRPr="00E0754A">
        <w:rPr>
          <w:rFonts w:cs="Linux Libertine"/>
          <w:szCs w:val="24"/>
        </w:rPr>
        <w:t>Berkeyakinan</w:t>
      </w:r>
      <w:proofErr w:type="spellEnd"/>
      <w:r w:rsidRPr="00E0754A">
        <w:rPr>
          <w:rFonts w:cs="Linux Libertine"/>
          <w:szCs w:val="24"/>
        </w:rPr>
        <w:t xml:space="preserve"> dan </w:t>
      </w:r>
      <w:proofErr w:type="spellStart"/>
      <w:r w:rsidRPr="00E0754A">
        <w:rPr>
          <w:rFonts w:cs="Linux Libertine"/>
          <w:szCs w:val="24"/>
        </w:rPr>
        <w:t>Minoritas</w:t>
      </w:r>
      <w:proofErr w:type="spellEnd"/>
      <w:r w:rsidRPr="00E0754A">
        <w:rPr>
          <w:rFonts w:cs="Linux Libertine"/>
          <w:szCs w:val="24"/>
        </w:rPr>
        <w:t xml:space="preserve"> </w:t>
      </w:r>
      <w:proofErr w:type="spellStart"/>
      <w:r w:rsidRPr="00E0754A">
        <w:rPr>
          <w:rFonts w:cs="Linux Libertine"/>
          <w:szCs w:val="24"/>
        </w:rPr>
        <w:t>Keagamaan</w:t>
      </w:r>
      <w:proofErr w:type="spellEnd"/>
      <w:r w:rsidRPr="00E0754A">
        <w:rPr>
          <w:rFonts w:cs="Linux Libertine"/>
          <w:szCs w:val="24"/>
        </w:rPr>
        <w:t xml:space="preserve"> di Indonesia. Pustaka Masyarakat </w:t>
      </w:r>
      <w:proofErr w:type="spellStart"/>
      <w:r w:rsidRPr="00E0754A">
        <w:rPr>
          <w:rFonts w:cs="Linux Libertine"/>
          <w:szCs w:val="24"/>
        </w:rPr>
        <w:t>Setara</w:t>
      </w:r>
      <w:proofErr w:type="spellEnd"/>
      <w:r w:rsidRPr="00E0754A">
        <w:rPr>
          <w:rFonts w:cs="Linux Libertine"/>
          <w:szCs w:val="24"/>
        </w:rPr>
        <w:t>, Jakarta.</w:t>
      </w:r>
    </w:p>
    <w:p w14:paraId="50BEA5AF" w14:textId="77777777" w:rsidR="00994D73" w:rsidRPr="00E0754A" w:rsidRDefault="00994D73" w:rsidP="00994D73">
      <w:pPr>
        <w:pStyle w:val="Bibliography"/>
        <w:rPr>
          <w:rFonts w:cs="Linux Libertine"/>
          <w:szCs w:val="24"/>
        </w:rPr>
      </w:pPr>
      <w:proofErr w:type="spellStart"/>
      <w:r w:rsidRPr="00E0754A">
        <w:rPr>
          <w:rFonts w:cs="Linux Libertine"/>
          <w:szCs w:val="24"/>
        </w:rPr>
        <w:t>Harsono</w:t>
      </w:r>
      <w:proofErr w:type="spellEnd"/>
      <w:r w:rsidRPr="00E0754A">
        <w:rPr>
          <w:rFonts w:cs="Linux Libertine"/>
          <w:szCs w:val="24"/>
        </w:rPr>
        <w:t>, A., 2019. Indonesia to Expand Abusive Blasphemy Law Revoke New Provisions Violating Basic Rights. Hum. Right Watch.</w:t>
      </w:r>
    </w:p>
    <w:p w14:paraId="3CE71858" w14:textId="77777777" w:rsidR="00994D73" w:rsidRPr="00E0754A" w:rsidRDefault="00994D73" w:rsidP="00994D73">
      <w:pPr>
        <w:pStyle w:val="Bibliography"/>
        <w:rPr>
          <w:rFonts w:cs="Linux Libertine"/>
          <w:szCs w:val="24"/>
        </w:rPr>
      </w:pPr>
      <w:r w:rsidRPr="00E0754A">
        <w:rPr>
          <w:rFonts w:cs="Linux Libertine"/>
          <w:szCs w:val="24"/>
        </w:rPr>
        <w:t xml:space="preserve">Hathaway, O.A., 2008. International Delegation and State Sovereignty. Law Contemp. </w:t>
      </w:r>
      <w:proofErr w:type="spellStart"/>
      <w:r w:rsidRPr="00E0754A">
        <w:rPr>
          <w:rFonts w:cs="Linux Libertine"/>
          <w:szCs w:val="24"/>
        </w:rPr>
        <w:t>Probl</w:t>
      </w:r>
      <w:proofErr w:type="spellEnd"/>
      <w:r w:rsidRPr="00E0754A">
        <w:rPr>
          <w:rFonts w:cs="Linux Libertine"/>
          <w:szCs w:val="24"/>
        </w:rPr>
        <w:t>. 71, 115–149.</w:t>
      </w:r>
    </w:p>
    <w:p w14:paraId="089DC5C8" w14:textId="77777777" w:rsidR="00994D73" w:rsidRPr="00E0754A" w:rsidRDefault="00994D73" w:rsidP="00994D73">
      <w:pPr>
        <w:pStyle w:val="Bibliography"/>
        <w:rPr>
          <w:rFonts w:cs="Linux Libertine"/>
          <w:szCs w:val="24"/>
        </w:rPr>
      </w:pPr>
      <w:proofErr w:type="spellStart"/>
      <w:r w:rsidRPr="00E0754A">
        <w:rPr>
          <w:rFonts w:cs="Linux Libertine"/>
          <w:szCs w:val="24"/>
        </w:rPr>
        <w:t>Henkin</w:t>
      </w:r>
      <w:proofErr w:type="spellEnd"/>
      <w:r w:rsidRPr="00E0754A">
        <w:rPr>
          <w:rFonts w:cs="Linux Libertine"/>
          <w:szCs w:val="24"/>
        </w:rPr>
        <w:t>, L. (Ed.), 2009. Human rights, 2nd ed. ed. Thomson Reuters/Foundation Press.</w:t>
      </w:r>
    </w:p>
    <w:p w14:paraId="27B94D05" w14:textId="77777777" w:rsidR="00994D73" w:rsidRPr="00E0754A" w:rsidRDefault="00994D73" w:rsidP="00994D73">
      <w:pPr>
        <w:pStyle w:val="Bibliography"/>
        <w:rPr>
          <w:rFonts w:cs="Linux Libertine"/>
          <w:szCs w:val="24"/>
        </w:rPr>
      </w:pPr>
      <w:proofErr w:type="spellStart"/>
      <w:r w:rsidRPr="00E0754A">
        <w:rPr>
          <w:rFonts w:cs="Linux Libertine"/>
          <w:szCs w:val="24"/>
        </w:rPr>
        <w:t>Hilmi</w:t>
      </w:r>
      <w:proofErr w:type="spellEnd"/>
      <w:r w:rsidRPr="00E0754A">
        <w:rPr>
          <w:rFonts w:cs="Linux Libertine"/>
          <w:szCs w:val="24"/>
        </w:rPr>
        <w:t xml:space="preserve">, A., 2018. </w:t>
      </w:r>
      <w:proofErr w:type="spellStart"/>
      <w:r w:rsidRPr="00E0754A">
        <w:rPr>
          <w:rFonts w:cs="Linux Libertine"/>
          <w:szCs w:val="24"/>
        </w:rPr>
        <w:t>Penyelidikan</w:t>
      </w:r>
      <w:proofErr w:type="spellEnd"/>
      <w:r w:rsidRPr="00E0754A">
        <w:rPr>
          <w:rFonts w:cs="Linux Libertine"/>
          <w:szCs w:val="24"/>
        </w:rPr>
        <w:t xml:space="preserve"> </w:t>
      </w:r>
      <w:proofErr w:type="spellStart"/>
      <w:r w:rsidRPr="00E0754A">
        <w:rPr>
          <w:rFonts w:cs="Linux Libertine"/>
          <w:szCs w:val="24"/>
        </w:rPr>
        <w:t>Kasus</w:t>
      </w:r>
      <w:proofErr w:type="spellEnd"/>
      <w:r w:rsidRPr="00E0754A">
        <w:rPr>
          <w:rFonts w:cs="Linux Libertine"/>
          <w:szCs w:val="24"/>
        </w:rPr>
        <w:t xml:space="preserve"> </w:t>
      </w:r>
      <w:proofErr w:type="spellStart"/>
      <w:r w:rsidRPr="00E0754A">
        <w:rPr>
          <w:rFonts w:cs="Linux Libertine"/>
          <w:szCs w:val="24"/>
        </w:rPr>
        <w:t>Puisi</w:t>
      </w:r>
      <w:proofErr w:type="spellEnd"/>
      <w:r w:rsidRPr="00E0754A">
        <w:rPr>
          <w:rFonts w:cs="Linux Libertine"/>
          <w:szCs w:val="24"/>
        </w:rPr>
        <w:t xml:space="preserve"> </w:t>
      </w:r>
      <w:proofErr w:type="spellStart"/>
      <w:r w:rsidRPr="00E0754A">
        <w:rPr>
          <w:rFonts w:cs="Linux Libertine"/>
          <w:szCs w:val="24"/>
        </w:rPr>
        <w:t>Sukmawati</w:t>
      </w:r>
      <w:proofErr w:type="spellEnd"/>
      <w:r w:rsidRPr="00E0754A">
        <w:rPr>
          <w:rFonts w:cs="Linux Libertine"/>
          <w:szCs w:val="24"/>
        </w:rPr>
        <w:t xml:space="preserve"> </w:t>
      </w:r>
      <w:proofErr w:type="spellStart"/>
      <w:r w:rsidRPr="00E0754A">
        <w:rPr>
          <w:rFonts w:cs="Linux Libertine"/>
          <w:szCs w:val="24"/>
        </w:rPr>
        <w:t>Dihentikan</w:t>
      </w:r>
      <w:proofErr w:type="spellEnd"/>
      <w:r w:rsidRPr="00E0754A">
        <w:rPr>
          <w:rFonts w:cs="Linux Libertine"/>
          <w:szCs w:val="24"/>
        </w:rPr>
        <w:t xml:space="preserve">, </w:t>
      </w:r>
      <w:proofErr w:type="spellStart"/>
      <w:r w:rsidRPr="00E0754A">
        <w:rPr>
          <w:rFonts w:cs="Linux Libertine"/>
          <w:szCs w:val="24"/>
        </w:rPr>
        <w:t>Ini</w:t>
      </w:r>
      <w:proofErr w:type="spellEnd"/>
      <w:r w:rsidRPr="00E0754A">
        <w:rPr>
          <w:rFonts w:cs="Linux Libertine"/>
          <w:szCs w:val="24"/>
        </w:rPr>
        <w:t xml:space="preserve"> </w:t>
      </w:r>
      <w:proofErr w:type="spellStart"/>
      <w:r w:rsidRPr="00E0754A">
        <w:rPr>
          <w:rFonts w:cs="Linux Libertine"/>
          <w:szCs w:val="24"/>
        </w:rPr>
        <w:t>Alasan</w:t>
      </w:r>
      <w:proofErr w:type="spellEnd"/>
      <w:r w:rsidRPr="00E0754A">
        <w:rPr>
          <w:rFonts w:cs="Linux Libertine"/>
          <w:szCs w:val="24"/>
        </w:rPr>
        <w:t xml:space="preserve"> Polisi. TEMPO.CO.</w:t>
      </w:r>
    </w:p>
    <w:p w14:paraId="0ACC779C" w14:textId="77777777" w:rsidR="00994D73" w:rsidRPr="00E0754A" w:rsidRDefault="00994D73" w:rsidP="00994D73">
      <w:pPr>
        <w:pStyle w:val="Bibliography"/>
        <w:rPr>
          <w:rFonts w:cs="Linux Libertine"/>
          <w:szCs w:val="24"/>
        </w:rPr>
      </w:pPr>
      <w:r w:rsidRPr="00E0754A">
        <w:rPr>
          <w:rFonts w:cs="Linux Libertine"/>
          <w:szCs w:val="24"/>
        </w:rPr>
        <w:t xml:space="preserve">Hooker, M.B., 2003. Indonesian Islam: Social Change through Contemporary </w:t>
      </w:r>
      <w:proofErr w:type="spellStart"/>
      <w:r w:rsidRPr="00E0754A">
        <w:rPr>
          <w:rFonts w:cs="Linux Libertine"/>
          <w:szCs w:val="24"/>
        </w:rPr>
        <w:t>Fatawa</w:t>
      </w:r>
      <w:proofErr w:type="spellEnd"/>
      <w:r w:rsidRPr="00E0754A">
        <w:rPr>
          <w:rFonts w:cs="Linux Libertine"/>
          <w:szCs w:val="24"/>
        </w:rPr>
        <w:t>, ASAA Southeast Asia Publications. University of Hawaii Press.</w:t>
      </w:r>
    </w:p>
    <w:p w14:paraId="61155763" w14:textId="77777777" w:rsidR="00994D73" w:rsidRPr="00E0754A" w:rsidRDefault="00994D73" w:rsidP="00994D73">
      <w:pPr>
        <w:pStyle w:val="Bibliography"/>
        <w:rPr>
          <w:rFonts w:cs="Linux Libertine"/>
          <w:szCs w:val="24"/>
        </w:rPr>
      </w:pPr>
      <w:r w:rsidRPr="00E0754A">
        <w:rPr>
          <w:rFonts w:cs="Linux Libertine"/>
          <w:szCs w:val="24"/>
        </w:rPr>
        <w:t xml:space="preserve">Hosen, N., 2004. Behind the Scenes: Fatwas of </w:t>
      </w:r>
      <w:proofErr w:type="spellStart"/>
      <w:r w:rsidRPr="00E0754A">
        <w:rPr>
          <w:rFonts w:cs="Linux Libertine"/>
          <w:szCs w:val="24"/>
        </w:rPr>
        <w:t>Majelis</w:t>
      </w:r>
      <w:proofErr w:type="spellEnd"/>
      <w:r w:rsidRPr="00E0754A">
        <w:rPr>
          <w:rFonts w:cs="Linux Libertine"/>
          <w:szCs w:val="24"/>
        </w:rPr>
        <w:t xml:space="preserve"> Ulama Indonesia (1975–1998). J. Islam. Stud. 15, 147–179. https://doi.org/10.1093/jis/15.2.147</w:t>
      </w:r>
    </w:p>
    <w:p w14:paraId="0AC66841" w14:textId="77777777" w:rsidR="00994D73" w:rsidRPr="00E0754A" w:rsidRDefault="00994D73" w:rsidP="00994D73">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789A3FAE" w14:textId="77777777" w:rsidR="00994D73" w:rsidRPr="00E0754A" w:rsidRDefault="00994D73" w:rsidP="00994D73">
      <w:pPr>
        <w:pStyle w:val="Bibliography"/>
        <w:rPr>
          <w:rFonts w:cs="Linux Libertine"/>
          <w:szCs w:val="24"/>
        </w:rPr>
      </w:pPr>
      <w:r w:rsidRPr="00E0754A">
        <w:rPr>
          <w:rFonts w:cs="Linux Libertine"/>
          <w:szCs w:val="24"/>
        </w:rPr>
        <w:t xml:space="preserve">Howie, E., 2017. Protecting the human right to freedom of expression in international law. Int. J. Speech Lang. </w:t>
      </w:r>
      <w:proofErr w:type="spellStart"/>
      <w:r w:rsidRPr="00E0754A">
        <w:rPr>
          <w:rFonts w:cs="Linux Libertine"/>
          <w:szCs w:val="24"/>
        </w:rPr>
        <w:t>Pathol</w:t>
      </w:r>
      <w:proofErr w:type="spellEnd"/>
      <w:r w:rsidRPr="00E0754A">
        <w:rPr>
          <w:rFonts w:cs="Linux Libertine"/>
          <w:szCs w:val="24"/>
        </w:rPr>
        <w:t>. 20, 12–15. https://doi.org/10.1080/17549507.2018.1392612</w:t>
      </w:r>
    </w:p>
    <w:p w14:paraId="5089EDA5" w14:textId="77777777" w:rsidR="00994D73" w:rsidRPr="00E0754A" w:rsidRDefault="00994D73" w:rsidP="00994D73">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566EC176"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Joppke</w:t>
      </w:r>
      <w:proofErr w:type="spellEnd"/>
      <w:r w:rsidRPr="00E0754A">
        <w:rPr>
          <w:rFonts w:cs="Linux Libertine"/>
          <w:szCs w:val="24"/>
        </w:rPr>
        <w:t xml:space="preserve">, C., 2018. </w:t>
      </w:r>
      <w:proofErr w:type="spellStart"/>
      <w:r w:rsidRPr="00E0754A">
        <w:rPr>
          <w:rFonts w:cs="Linux Libertine"/>
          <w:szCs w:val="24"/>
        </w:rPr>
        <w:t>Culturalizing</w:t>
      </w:r>
      <w:proofErr w:type="spellEnd"/>
      <w:r w:rsidRPr="00E0754A">
        <w:rPr>
          <w:rFonts w:cs="Linux Libertine"/>
          <w:szCs w:val="24"/>
        </w:rPr>
        <w:t xml:space="preserve"> religion in Western Europe: Patterns and puzzles. Soc. Compass 65, 234–246. https://doi.org/10.1177/0037768618767962</w:t>
      </w:r>
    </w:p>
    <w:p w14:paraId="7200A2A2" w14:textId="77777777" w:rsidR="00994D73" w:rsidRPr="00E0754A" w:rsidRDefault="00994D73" w:rsidP="00994D73">
      <w:pPr>
        <w:pStyle w:val="Bibliography"/>
        <w:rPr>
          <w:rFonts w:cs="Linux Libertine"/>
          <w:szCs w:val="24"/>
        </w:rPr>
      </w:pPr>
      <w:proofErr w:type="spellStart"/>
      <w:r w:rsidRPr="00E0754A">
        <w:rPr>
          <w:rFonts w:cs="Linux Libertine"/>
          <w:szCs w:val="24"/>
        </w:rPr>
        <w:t>Kamali</w:t>
      </w:r>
      <w:proofErr w:type="spellEnd"/>
      <w:r w:rsidRPr="00E0754A">
        <w:rPr>
          <w:rFonts w:cs="Linux Libertine"/>
          <w:szCs w:val="24"/>
        </w:rPr>
        <w:t>, M.H., 2006. Reading the Signs: A Qur’anic Perspective on Thinking. Islam Sci. 4.</w:t>
      </w:r>
    </w:p>
    <w:p w14:paraId="1D6C07BB" w14:textId="77777777" w:rsidR="00994D73" w:rsidRPr="00E0754A" w:rsidRDefault="00994D73" w:rsidP="00994D73">
      <w:pPr>
        <w:pStyle w:val="Bibliography"/>
        <w:rPr>
          <w:rFonts w:cs="Linux Libertine"/>
          <w:szCs w:val="24"/>
        </w:rPr>
      </w:pPr>
      <w:r w:rsidRPr="00E0754A">
        <w:rPr>
          <w:rFonts w:cs="Linux Libertine"/>
          <w:szCs w:val="24"/>
        </w:rPr>
        <w:t xml:space="preserve">Kamil, A., 2012. </w:t>
      </w:r>
      <w:proofErr w:type="spellStart"/>
      <w:r w:rsidRPr="00E0754A">
        <w:rPr>
          <w:rFonts w:cs="Linux Libertine"/>
          <w:szCs w:val="24"/>
        </w:rPr>
        <w:t>Filsafat</w:t>
      </w:r>
      <w:proofErr w:type="spellEnd"/>
      <w:r w:rsidRPr="00E0754A">
        <w:rPr>
          <w:rFonts w:cs="Linux Libertine"/>
          <w:szCs w:val="24"/>
        </w:rPr>
        <w:t xml:space="preserve"> </w:t>
      </w:r>
      <w:proofErr w:type="spellStart"/>
      <w:r w:rsidRPr="00E0754A">
        <w:rPr>
          <w:rFonts w:cs="Linux Libertine"/>
          <w:szCs w:val="24"/>
        </w:rPr>
        <w:t>Kebebasan</w:t>
      </w:r>
      <w:proofErr w:type="spellEnd"/>
      <w:r w:rsidRPr="00E0754A">
        <w:rPr>
          <w:rFonts w:cs="Linux Libertine"/>
          <w:szCs w:val="24"/>
        </w:rPr>
        <w:t xml:space="preserve"> Hakim. </w:t>
      </w:r>
      <w:proofErr w:type="spellStart"/>
      <w:r w:rsidRPr="00E0754A">
        <w:rPr>
          <w:rFonts w:cs="Linux Libertine"/>
          <w:szCs w:val="24"/>
        </w:rPr>
        <w:t>Prenada</w:t>
      </w:r>
      <w:proofErr w:type="spellEnd"/>
      <w:r w:rsidRPr="00E0754A">
        <w:rPr>
          <w:rFonts w:cs="Linux Libertine"/>
          <w:szCs w:val="24"/>
        </w:rPr>
        <w:t xml:space="preserve"> Media Group, Jakarta.</w:t>
      </w:r>
    </w:p>
    <w:p w14:paraId="5471538B" w14:textId="77777777" w:rsidR="00994D73" w:rsidRPr="00E0754A" w:rsidRDefault="00994D73" w:rsidP="00994D73">
      <w:pPr>
        <w:pStyle w:val="Bibliography"/>
        <w:rPr>
          <w:rFonts w:cs="Linux Libertine"/>
          <w:szCs w:val="24"/>
        </w:rPr>
      </w:pPr>
      <w:r w:rsidRPr="00E0754A">
        <w:rPr>
          <w:rFonts w:cs="Linux Libertine"/>
          <w:szCs w:val="24"/>
        </w:rPr>
        <w:t>Karim, A., 2005. Religion and State Relations in Post Reformation Era, 11th ed. Al-</w:t>
      </w:r>
      <w:proofErr w:type="spellStart"/>
      <w:r w:rsidRPr="00E0754A">
        <w:rPr>
          <w:rFonts w:cs="Linux Libertine"/>
          <w:szCs w:val="24"/>
        </w:rPr>
        <w:t>Mawarid</w:t>
      </w:r>
      <w:proofErr w:type="spellEnd"/>
      <w:r w:rsidRPr="00E0754A">
        <w:rPr>
          <w:rFonts w:cs="Linux Libertine"/>
          <w:szCs w:val="24"/>
        </w:rPr>
        <w:t xml:space="preserve"> Edition.</w:t>
      </w:r>
    </w:p>
    <w:p w14:paraId="1A9EE7B2" w14:textId="77777777" w:rsidR="00994D73" w:rsidRPr="00E0754A" w:rsidRDefault="00994D73" w:rsidP="00994D73">
      <w:pPr>
        <w:pStyle w:val="Bibliography"/>
        <w:rPr>
          <w:rFonts w:cs="Linux Libertine"/>
          <w:szCs w:val="24"/>
        </w:rPr>
      </w:pPr>
      <w:r w:rsidRPr="00E0754A">
        <w:rPr>
          <w:rFonts w:cs="Linux Libertine"/>
          <w:szCs w:val="24"/>
        </w:rPr>
        <w:t>Keck, L.E., Winkley, 2015. Echoes of the Word. Cascade Books.</w:t>
      </w:r>
    </w:p>
    <w:p w14:paraId="5D2B563A" w14:textId="77777777" w:rsidR="00994D73" w:rsidRPr="00E0754A" w:rsidRDefault="00994D73" w:rsidP="00994D73">
      <w:pPr>
        <w:pStyle w:val="Bibliography"/>
        <w:rPr>
          <w:rFonts w:cs="Linux Libertine"/>
          <w:szCs w:val="24"/>
        </w:rPr>
      </w:pPr>
      <w:proofErr w:type="spellStart"/>
      <w:r w:rsidRPr="00E0754A">
        <w:rPr>
          <w:rFonts w:cs="Linux Libertine"/>
          <w:szCs w:val="24"/>
        </w:rPr>
        <w:t>Kunelius</w:t>
      </w:r>
      <w:proofErr w:type="spellEnd"/>
      <w:r w:rsidRPr="00E0754A">
        <w:rPr>
          <w:rFonts w:cs="Linux Libertine"/>
          <w:szCs w:val="24"/>
        </w:rPr>
        <w:t>, R., Eide, E., Hahn, O., Schroeder, R., 2007. Reading the</w:t>
      </w:r>
      <w:r>
        <w:rPr>
          <w:rFonts w:cs="Linux Libertine"/>
          <w:szCs w:val="24"/>
        </w:rPr>
        <w:t xml:space="preserve"> </w:t>
      </w:r>
      <w:r w:rsidRPr="00E0754A">
        <w:rPr>
          <w:rFonts w:cs="Linux Libertine"/>
          <w:szCs w:val="24"/>
        </w:rPr>
        <w:t xml:space="preserve">Mohammed Cartoons Controversy. An international analysis of press discourses on </w:t>
      </w:r>
      <w:proofErr w:type="spellStart"/>
      <w:r w:rsidRPr="00E0754A">
        <w:rPr>
          <w:rFonts w:cs="Linux Libertine"/>
          <w:szCs w:val="24"/>
        </w:rPr>
        <w:t>freespeech</w:t>
      </w:r>
      <w:proofErr w:type="spellEnd"/>
      <w:r w:rsidRPr="00E0754A">
        <w:rPr>
          <w:rFonts w:cs="Linux Libertine"/>
          <w:szCs w:val="24"/>
        </w:rPr>
        <w:t xml:space="preserve"> and political spin. </w:t>
      </w:r>
      <w:proofErr w:type="spellStart"/>
      <w:r w:rsidRPr="00E0754A">
        <w:rPr>
          <w:rFonts w:cs="Linux Libertine"/>
          <w:szCs w:val="24"/>
        </w:rPr>
        <w:t>Projekt</w:t>
      </w:r>
      <w:proofErr w:type="spellEnd"/>
      <w:r w:rsidRPr="00E0754A">
        <w:rPr>
          <w:rFonts w:cs="Linux Libertine"/>
          <w:szCs w:val="24"/>
        </w:rPr>
        <w:t xml:space="preserve"> Verlag, Bochum/Freiburg.</w:t>
      </w:r>
    </w:p>
    <w:p w14:paraId="6297E29C" w14:textId="77777777" w:rsidR="00994D73" w:rsidRPr="00E0754A" w:rsidRDefault="00994D73" w:rsidP="00994D73">
      <w:pPr>
        <w:pStyle w:val="Bibliography"/>
        <w:rPr>
          <w:rFonts w:cs="Linux Libertine"/>
          <w:szCs w:val="24"/>
        </w:rPr>
      </w:pPr>
      <w:proofErr w:type="spellStart"/>
      <w:r w:rsidRPr="00E0754A">
        <w:rPr>
          <w:rFonts w:cs="Linux Libertine"/>
          <w:szCs w:val="24"/>
        </w:rPr>
        <w:t>Kunovich</w:t>
      </w:r>
      <w:proofErr w:type="spellEnd"/>
      <w:r w:rsidRPr="00E0754A">
        <w:rPr>
          <w:rFonts w:cs="Linux Libertine"/>
          <w:szCs w:val="24"/>
        </w:rPr>
        <w:t xml:space="preserve">, R.M., Hodson, R., 2002. Ethnic Diversity, Segregation, and Inequality: A Structural Model of Ethnic Prejudice in Bosnia and Croatia. </w:t>
      </w:r>
      <w:proofErr w:type="spellStart"/>
      <w:r w:rsidRPr="00E0754A">
        <w:rPr>
          <w:rFonts w:cs="Linux Libertine"/>
          <w:szCs w:val="24"/>
        </w:rPr>
        <w:t>Sociol</w:t>
      </w:r>
      <w:proofErr w:type="spellEnd"/>
      <w:r w:rsidRPr="00E0754A">
        <w:rPr>
          <w:rFonts w:cs="Linux Libertine"/>
          <w:szCs w:val="24"/>
        </w:rPr>
        <w:t>. Q. 43, 185–212.</w:t>
      </w:r>
    </w:p>
    <w:p w14:paraId="77DD57F4" w14:textId="77777777" w:rsidR="00994D73" w:rsidRPr="00E0754A" w:rsidRDefault="00994D73" w:rsidP="00994D73">
      <w:pPr>
        <w:pStyle w:val="Bibliography"/>
        <w:rPr>
          <w:rFonts w:cs="Linux Libertine"/>
          <w:szCs w:val="24"/>
        </w:rPr>
      </w:pPr>
      <w:proofErr w:type="spellStart"/>
      <w:r w:rsidRPr="00E0754A">
        <w:rPr>
          <w:rFonts w:cs="Linux Libertine"/>
          <w:szCs w:val="24"/>
        </w:rPr>
        <w:t>Kuznetsov</w:t>
      </w:r>
      <w:proofErr w:type="spellEnd"/>
      <w:r w:rsidRPr="00E0754A">
        <w:rPr>
          <w:rFonts w:cs="Linux Libertine"/>
          <w:szCs w:val="24"/>
        </w:rPr>
        <w:t>, D., 2015. Freedoms Collide: Freedom of Expression and Freedom of Religion in Russia in Comparative Perspective. Russ. Law J. 2, 75. https://doi.org/10.17589/2309-8678-2014-2-2-75-100</w:t>
      </w:r>
    </w:p>
    <w:p w14:paraId="01843151" w14:textId="77777777" w:rsidR="00994D73" w:rsidRPr="00E0754A" w:rsidRDefault="00994D73" w:rsidP="00994D73">
      <w:pPr>
        <w:pStyle w:val="Bibliography"/>
        <w:rPr>
          <w:rFonts w:cs="Linux Libertine"/>
          <w:szCs w:val="24"/>
        </w:rPr>
      </w:pPr>
      <w:proofErr w:type="spellStart"/>
      <w:r w:rsidRPr="00E0754A">
        <w:rPr>
          <w:rFonts w:cs="Linux Libertine"/>
          <w:szCs w:val="24"/>
        </w:rPr>
        <w:t>Lamintang</w:t>
      </w:r>
      <w:proofErr w:type="spellEnd"/>
      <w:r w:rsidRPr="00E0754A">
        <w:rPr>
          <w:rFonts w:cs="Linux Libertine"/>
          <w:szCs w:val="24"/>
        </w:rPr>
        <w:t>, P.A.F., 2003. Dasar-</w:t>
      </w:r>
      <w:proofErr w:type="spellStart"/>
      <w:r w:rsidRPr="00E0754A">
        <w:rPr>
          <w:rFonts w:cs="Linux Libertine"/>
          <w:szCs w:val="24"/>
        </w:rPr>
        <w:t>dasar</w:t>
      </w:r>
      <w:proofErr w:type="spellEnd"/>
      <w:r w:rsidRPr="00E0754A">
        <w:rPr>
          <w:rFonts w:cs="Linux Libertine"/>
          <w:szCs w:val="24"/>
        </w:rPr>
        <w:t xml:space="preserve"> Hukum </w:t>
      </w:r>
      <w:proofErr w:type="spellStart"/>
      <w:r w:rsidRPr="00E0754A">
        <w:rPr>
          <w:rFonts w:cs="Linux Libertine"/>
          <w:szCs w:val="24"/>
        </w:rPr>
        <w:t>Pidana</w:t>
      </w:r>
      <w:proofErr w:type="spellEnd"/>
      <w:r w:rsidRPr="00E0754A">
        <w:rPr>
          <w:rFonts w:cs="Linux Libertine"/>
          <w:szCs w:val="24"/>
        </w:rPr>
        <w:t xml:space="preserve"> Indonesia. Citra Aditya Bhakti.</w:t>
      </w:r>
    </w:p>
    <w:p w14:paraId="4764A5B3" w14:textId="77777777" w:rsidR="00994D73" w:rsidRPr="00E0754A" w:rsidRDefault="00994D73" w:rsidP="00994D73">
      <w:pPr>
        <w:pStyle w:val="Bibliography"/>
        <w:rPr>
          <w:rFonts w:cs="Linux Libertine"/>
          <w:szCs w:val="24"/>
        </w:rPr>
      </w:pPr>
      <w:r w:rsidRPr="00E0754A">
        <w:rPr>
          <w:rFonts w:cs="Linux Libertine"/>
          <w:szCs w:val="24"/>
        </w:rPr>
        <w:t xml:space="preserve">Langford, M., 2018. Critiques of Human Rights. </w:t>
      </w:r>
      <w:proofErr w:type="spellStart"/>
      <w:r w:rsidRPr="00E0754A">
        <w:rPr>
          <w:rFonts w:cs="Linux Libertine"/>
          <w:szCs w:val="24"/>
        </w:rPr>
        <w:t>Annu</w:t>
      </w:r>
      <w:proofErr w:type="spellEnd"/>
      <w:r w:rsidRPr="00E0754A">
        <w:rPr>
          <w:rFonts w:cs="Linux Libertine"/>
          <w:szCs w:val="24"/>
        </w:rPr>
        <w:t>. Rev. Law Soc. Sci. 14, 69–89. https://doi.org/10.1146/annurev-lawsocsci-110316-113807</w:t>
      </w:r>
    </w:p>
    <w:p w14:paraId="7B35A37C" w14:textId="77777777" w:rsidR="00994D73" w:rsidRPr="00E0754A" w:rsidRDefault="00994D73" w:rsidP="00994D73">
      <w:pPr>
        <w:pStyle w:val="Bibliography"/>
        <w:rPr>
          <w:rFonts w:cs="Linux Libertine"/>
          <w:szCs w:val="24"/>
        </w:rPr>
      </w:pPr>
      <w:r w:rsidRPr="00E0754A">
        <w:rPr>
          <w:rFonts w:cs="Linux Libertine"/>
          <w:szCs w:val="24"/>
        </w:rPr>
        <w:t xml:space="preserve">Latif, Y., 2011. Negara </w:t>
      </w:r>
      <w:proofErr w:type="spellStart"/>
      <w:r w:rsidRPr="00E0754A">
        <w:rPr>
          <w:rFonts w:cs="Linux Libertine"/>
          <w:szCs w:val="24"/>
        </w:rPr>
        <w:t>Paripurna</w:t>
      </w:r>
      <w:proofErr w:type="spellEnd"/>
      <w:r w:rsidRPr="00E0754A">
        <w:rPr>
          <w:rFonts w:cs="Linux Libertine"/>
          <w:szCs w:val="24"/>
        </w:rPr>
        <w:t xml:space="preserve">: </w:t>
      </w:r>
      <w:proofErr w:type="spellStart"/>
      <w:r w:rsidRPr="00E0754A">
        <w:rPr>
          <w:rFonts w:cs="Linux Libertine"/>
          <w:szCs w:val="24"/>
        </w:rPr>
        <w:t>Historisitas</w:t>
      </w:r>
      <w:proofErr w:type="spellEnd"/>
      <w:r w:rsidRPr="00E0754A">
        <w:rPr>
          <w:rFonts w:cs="Linux Libertine"/>
          <w:szCs w:val="24"/>
        </w:rPr>
        <w:t xml:space="preserve">, </w:t>
      </w:r>
      <w:proofErr w:type="spellStart"/>
      <w:r w:rsidRPr="00E0754A">
        <w:rPr>
          <w:rFonts w:cs="Linux Libertine"/>
          <w:szCs w:val="24"/>
        </w:rPr>
        <w:t>Rasionalitas</w:t>
      </w:r>
      <w:proofErr w:type="spellEnd"/>
      <w:r w:rsidRPr="00E0754A">
        <w:rPr>
          <w:rFonts w:cs="Linux Libertine"/>
          <w:szCs w:val="24"/>
        </w:rPr>
        <w:t xml:space="preserve">, dun </w:t>
      </w:r>
      <w:proofErr w:type="spellStart"/>
      <w:r w:rsidRPr="00E0754A">
        <w:rPr>
          <w:rFonts w:cs="Linux Libertine"/>
          <w:szCs w:val="24"/>
        </w:rPr>
        <w:t>Aktualitas</w:t>
      </w:r>
      <w:proofErr w:type="spellEnd"/>
      <w:r w:rsidRPr="00E0754A">
        <w:rPr>
          <w:rFonts w:cs="Linux Libertine"/>
          <w:szCs w:val="24"/>
        </w:rPr>
        <w:t xml:space="preserve"> Pancasila. Gramedia Pustaka Utama, Jakarta.</w:t>
      </w:r>
    </w:p>
    <w:p w14:paraId="53CDC116" w14:textId="77777777" w:rsidR="00994D73" w:rsidRPr="00E0754A" w:rsidRDefault="00994D73" w:rsidP="00994D73">
      <w:pPr>
        <w:pStyle w:val="Bibliography"/>
        <w:rPr>
          <w:rFonts w:cs="Linux Libertine"/>
          <w:szCs w:val="24"/>
        </w:rPr>
      </w:pPr>
      <w:r w:rsidRPr="00E0754A">
        <w:rPr>
          <w:rFonts w:cs="Linux Libertine"/>
          <w:szCs w:val="24"/>
        </w:rPr>
        <w:t>Lindsey, T., Butt, S., 2016. State Power to Restrict Religious Freedom an Overview of the Legal Framework. Routledge, Taylor &amp; Francis Group.</w:t>
      </w:r>
    </w:p>
    <w:p w14:paraId="17753858" w14:textId="77777777" w:rsidR="00994D73" w:rsidRPr="00E0754A" w:rsidRDefault="00994D73" w:rsidP="00994D73">
      <w:pPr>
        <w:pStyle w:val="Bibliography"/>
        <w:rPr>
          <w:rFonts w:cs="Linux Libertine"/>
          <w:szCs w:val="24"/>
        </w:rPr>
      </w:pPr>
      <w:r w:rsidRPr="00E0754A">
        <w:rPr>
          <w:rFonts w:cs="Linux Libertine"/>
          <w:szCs w:val="24"/>
        </w:rPr>
        <w:t xml:space="preserve">Lindsey, T., </w:t>
      </w:r>
      <w:proofErr w:type="spellStart"/>
      <w:r w:rsidRPr="00E0754A">
        <w:rPr>
          <w:rFonts w:cs="Linux Libertine"/>
          <w:szCs w:val="24"/>
        </w:rPr>
        <w:t>Pausacker</w:t>
      </w:r>
      <w:proofErr w:type="spellEnd"/>
      <w:r w:rsidRPr="00E0754A">
        <w:rPr>
          <w:rFonts w:cs="Linux Libertine"/>
          <w:szCs w:val="24"/>
        </w:rPr>
        <w:t xml:space="preserve">, H. (Eds.), 2017. Religion, law and intolerance in Indonesia, First issued in paperback. ed. Routledge, Taylor &amp; Francis </w:t>
      </w:r>
      <w:proofErr w:type="spellStart"/>
      <w:r w:rsidRPr="00E0754A">
        <w:rPr>
          <w:rFonts w:cs="Linux Libertine"/>
          <w:szCs w:val="24"/>
        </w:rPr>
        <w:t>Gruop</w:t>
      </w:r>
      <w:proofErr w:type="spellEnd"/>
      <w:r w:rsidRPr="00E0754A">
        <w:rPr>
          <w:rFonts w:cs="Linux Libertine"/>
          <w:szCs w:val="24"/>
        </w:rPr>
        <w:t>.</w:t>
      </w:r>
    </w:p>
    <w:p w14:paraId="06FF4929" w14:textId="77777777" w:rsidR="00994D73" w:rsidRPr="00E0754A" w:rsidRDefault="00994D73" w:rsidP="00994D73">
      <w:pPr>
        <w:pStyle w:val="Bibliography"/>
        <w:rPr>
          <w:rFonts w:cs="Linux Libertine"/>
          <w:szCs w:val="24"/>
        </w:rPr>
      </w:pPr>
      <w:r w:rsidRPr="00E0754A">
        <w:rPr>
          <w:rFonts w:cs="Linux Libertine"/>
          <w:szCs w:val="24"/>
        </w:rPr>
        <w:t>M. Dworkin R., 2013. Taking rights seriously. Bloomsbury.</w:t>
      </w:r>
    </w:p>
    <w:p w14:paraId="0AA65E6C" w14:textId="77777777" w:rsidR="00994D73" w:rsidRPr="00E0754A" w:rsidRDefault="00994D73" w:rsidP="00994D73">
      <w:pPr>
        <w:pStyle w:val="Bibliography"/>
        <w:rPr>
          <w:rFonts w:cs="Linux Libertine"/>
          <w:szCs w:val="24"/>
        </w:rPr>
      </w:pPr>
      <w:r w:rsidRPr="00E0754A">
        <w:rPr>
          <w:rFonts w:cs="Linux Libertine"/>
          <w:szCs w:val="24"/>
        </w:rPr>
        <w:t>Macaulay, S., Lawrence Meir Friedman, Mertz, E., 2007. Law in Action. Foundation Press; Thomson/West, New York, N.Y., [St. Paul, Minn.].</w:t>
      </w:r>
    </w:p>
    <w:p w14:paraId="2B811560" w14:textId="77777777" w:rsidR="00994D73" w:rsidRPr="00E0754A" w:rsidRDefault="00994D73" w:rsidP="00994D73">
      <w:pPr>
        <w:pStyle w:val="Bibliography"/>
        <w:rPr>
          <w:rFonts w:cs="Linux Libertine"/>
          <w:szCs w:val="24"/>
        </w:rPr>
      </w:pPr>
      <w:proofErr w:type="spellStart"/>
      <w:r w:rsidRPr="00E0754A">
        <w:rPr>
          <w:rFonts w:cs="Linux Libertine"/>
          <w:szCs w:val="24"/>
        </w:rPr>
        <w:t>Margiyono</w:t>
      </w:r>
      <w:proofErr w:type="spellEnd"/>
      <w:r w:rsidRPr="00E0754A">
        <w:rPr>
          <w:rFonts w:cs="Linux Libertine"/>
          <w:szCs w:val="24"/>
        </w:rPr>
        <w:t xml:space="preserve">, </w:t>
      </w:r>
      <w:proofErr w:type="spellStart"/>
      <w:r w:rsidRPr="00E0754A">
        <w:rPr>
          <w:rFonts w:cs="Linux Libertine"/>
          <w:szCs w:val="24"/>
        </w:rPr>
        <w:t>Muktiono</w:t>
      </w:r>
      <w:proofErr w:type="spellEnd"/>
      <w:r w:rsidRPr="00E0754A">
        <w:rPr>
          <w:rFonts w:cs="Linux Libertine"/>
          <w:szCs w:val="24"/>
        </w:rPr>
        <w:t xml:space="preserve">, </w:t>
      </w:r>
      <w:proofErr w:type="spellStart"/>
      <w:r w:rsidRPr="00E0754A">
        <w:rPr>
          <w:rFonts w:cs="Linux Libertine"/>
          <w:szCs w:val="24"/>
        </w:rPr>
        <w:t>Rumadi</w:t>
      </w:r>
      <w:proofErr w:type="spellEnd"/>
      <w:r w:rsidRPr="00E0754A">
        <w:rPr>
          <w:rFonts w:cs="Linux Libertine"/>
          <w:szCs w:val="24"/>
        </w:rPr>
        <w:t xml:space="preserve">, </w:t>
      </w:r>
      <w:proofErr w:type="spellStart"/>
      <w:r w:rsidRPr="00E0754A">
        <w:rPr>
          <w:rFonts w:cs="Linux Libertine"/>
          <w:szCs w:val="24"/>
        </w:rPr>
        <w:t>Irianto</w:t>
      </w:r>
      <w:proofErr w:type="spellEnd"/>
      <w:r w:rsidRPr="00E0754A">
        <w:rPr>
          <w:rFonts w:cs="Linux Libertine"/>
          <w:szCs w:val="24"/>
        </w:rPr>
        <w:t xml:space="preserve">, S., 2010. </w:t>
      </w:r>
      <w:proofErr w:type="spellStart"/>
      <w:r w:rsidRPr="00E0754A">
        <w:rPr>
          <w:rFonts w:cs="Linux Libertine"/>
          <w:szCs w:val="24"/>
        </w:rPr>
        <w:t>Bukan</w:t>
      </w:r>
      <w:proofErr w:type="spellEnd"/>
      <w:r w:rsidRPr="00E0754A">
        <w:rPr>
          <w:rFonts w:cs="Linux Libertine"/>
          <w:szCs w:val="24"/>
        </w:rPr>
        <w:t xml:space="preserve"> </w:t>
      </w:r>
      <w:proofErr w:type="spellStart"/>
      <w:r w:rsidRPr="00E0754A">
        <w:rPr>
          <w:rFonts w:cs="Linux Libertine"/>
          <w:szCs w:val="24"/>
        </w:rPr>
        <w:t>jalan</w:t>
      </w:r>
      <w:proofErr w:type="spellEnd"/>
      <w:r w:rsidRPr="00E0754A">
        <w:rPr>
          <w:rFonts w:cs="Linux Libertine"/>
          <w:szCs w:val="24"/>
        </w:rPr>
        <w:t xml:space="preserve"> </w:t>
      </w:r>
      <w:proofErr w:type="spellStart"/>
      <w:r w:rsidRPr="00E0754A">
        <w:rPr>
          <w:rFonts w:cs="Linux Libertine"/>
          <w:szCs w:val="24"/>
        </w:rPr>
        <w:t>tengah</w:t>
      </w:r>
      <w:proofErr w:type="spellEnd"/>
      <w:r w:rsidRPr="00E0754A">
        <w:rPr>
          <w:rFonts w:cs="Linux Libertine"/>
          <w:szCs w:val="24"/>
        </w:rPr>
        <w:t xml:space="preserve">: </w:t>
      </w:r>
      <w:proofErr w:type="spellStart"/>
      <w:r w:rsidRPr="00E0754A">
        <w:rPr>
          <w:rFonts w:cs="Linux Libertine"/>
          <w:szCs w:val="24"/>
        </w:rPr>
        <w:t>Eksaminasi</w:t>
      </w:r>
      <w:proofErr w:type="spellEnd"/>
      <w:r w:rsidRPr="00E0754A">
        <w:rPr>
          <w:rFonts w:cs="Linux Libertine"/>
          <w:szCs w:val="24"/>
        </w:rPr>
        <w:t xml:space="preserve"> </w:t>
      </w:r>
      <w:proofErr w:type="spellStart"/>
      <w:r w:rsidRPr="00E0754A">
        <w:rPr>
          <w:rFonts w:cs="Linux Libertine"/>
          <w:szCs w:val="24"/>
        </w:rPr>
        <w:t>publik</w:t>
      </w:r>
      <w:proofErr w:type="spellEnd"/>
      <w:r w:rsidRPr="00E0754A">
        <w:rPr>
          <w:rFonts w:cs="Linux Libertine"/>
          <w:szCs w:val="24"/>
        </w:rPr>
        <w:t xml:space="preserve"> </w:t>
      </w:r>
      <w:proofErr w:type="spellStart"/>
      <w:r w:rsidRPr="00E0754A">
        <w:rPr>
          <w:rFonts w:cs="Linux Libertine"/>
          <w:szCs w:val="24"/>
        </w:rPr>
        <w:t>putusan</w:t>
      </w:r>
      <w:proofErr w:type="spellEnd"/>
      <w:r w:rsidRPr="00E0754A">
        <w:rPr>
          <w:rFonts w:cs="Linux Libertine"/>
          <w:szCs w:val="24"/>
        </w:rPr>
        <w:t xml:space="preserve"> </w:t>
      </w:r>
      <w:proofErr w:type="spellStart"/>
      <w:r w:rsidRPr="00E0754A">
        <w:rPr>
          <w:rFonts w:cs="Linux Libertine"/>
          <w:szCs w:val="24"/>
        </w:rPr>
        <w:t>mahkamah</w:t>
      </w:r>
      <w:proofErr w:type="spellEnd"/>
      <w:r w:rsidRPr="00E0754A">
        <w:rPr>
          <w:rFonts w:cs="Linux Libertine"/>
          <w:szCs w:val="24"/>
        </w:rPr>
        <w:t xml:space="preserve"> </w:t>
      </w:r>
      <w:proofErr w:type="spellStart"/>
      <w:r w:rsidRPr="00E0754A">
        <w:rPr>
          <w:rFonts w:cs="Linux Libertine"/>
          <w:szCs w:val="24"/>
        </w:rPr>
        <w:t>konstitusi</w:t>
      </w:r>
      <w:proofErr w:type="spellEnd"/>
      <w:r w:rsidRPr="00E0754A">
        <w:rPr>
          <w:rFonts w:cs="Linux Libertine"/>
          <w:szCs w:val="24"/>
        </w:rPr>
        <w:t xml:space="preserve"> </w:t>
      </w:r>
      <w:proofErr w:type="spellStart"/>
      <w:r w:rsidRPr="00E0754A">
        <w:rPr>
          <w:rFonts w:cs="Linux Libertine"/>
          <w:szCs w:val="24"/>
        </w:rPr>
        <w:t>perihal</w:t>
      </w:r>
      <w:proofErr w:type="spellEnd"/>
      <w:r w:rsidRPr="00E0754A">
        <w:rPr>
          <w:rFonts w:cs="Linux Libertine"/>
          <w:szCs w:val="24"/>
        </w:rPr>
        <w:t xml:space="preserve"> </w:t>
      </w:r>
      <w:proofErr w:type="spellStart"/>
      <w:r w:rsidRPr="00E0754A">
        <w:rPr>
          <w:rFonts w:cs="Linux Libertine"/>
          <w:szCs w:val="24"/>
        </w:rPr>
        <w:t>pengujian</w:t>
      </w:r>
      <w:proofErr w:type="spellEnd"/>
      <w:r w:rsidRPr="00E0754A">
        <w:rPr>
          <w:rFonts w:cs="Linux Libertine"/>
          <w:szCs w:val="24"/>
        </w:rPr>
        <w:t xml:space="preserve"> </w:t>
      </w:r>
      <w:proofErr w:type="spellStart"/>
      <w:r w:rsidRPr="00E0754A">
        <w:rPr>
          <w:rFonts w:cs="Linux Libertine"/>
          <w:szCs w:val="24"/>
        </w:rPr>
        <w:t>undang-undang</w:t>
      </w:r>
      <w:proofErr w:type="spellEnd"/>
      <w:r w:rsidRPr="00E0754A">
        <w:rPr>
          <w:rFonts w:cs="Linux Libertine"/>
          <w:szCs w:val="24"/>
        </w:rPr>
        <w:t xml:space="preserve"> </w:t>
      </w:r>
      <w:proofErr w:type="spellStart"/>
      <w:r w:rsidRPr="00E0754A">
        <w:rPr>
          <w:rFonts w:cs="Linux Libertine"/>
          <w:szCs w:val="24"/>
        </w:rPr>
        <w:t>nomer</w:t>
      </w:r>
      <w:proofErr w:type="spellEnd"/>
      <w:r w:rsidRPr="00E0754A">
        <w:rPr>
          <w:rFonts w:cs="Linux Libertine"/>
          <w:szCs w:val="24"/>
        </w:rPr>
        <w:t xml:space="preserve"> 1 PNPS </w:t>
      </w:r>
      <w:proofErr w:type="spellStart"/>
      <w:r w:rsidRPr="00E0754A">
        <w:rPr>
          <w:rFonts w:cs="Linux Libertine"/>
          <w:szCs w:val="24"/>
        </w:rPr>
        <w:t>tahun</w:t>
      </w:r>
      <w:proofErr w:type="spellEnd"/>
      <w:r w:rsidRPr="00E0754A">
        <w:rPr>
          <w:rFonts w:cs="Linux Libertine"/>
          <w:szCs w:val="24"/>
        </w:rPr>
        <w:t xml:space="preserve"> 1965 </w:t>
      </w:r>
      <w:proofErr w:type="spellStart"/>
      <w:r w:rsidRPr="00E0754A">
        <w:rPr>
          <w:rFonts w:cs="Linux Libertine"/>
          <w:szCs w:val="24"/>
        </w:rPr>
        <w:t>tentang</w:t>
      </w:r>
      <w:proofErr w:type="spellEnd"/>
      <w:r w:rsidRPr="00E0754A">
        <w:rPr>
          <w:rFonts w:cs="Linux Libertine"/>
          <w:szCs w:val="24"/>
        </w:rPr>
        <w:t xml:space="preserve"> </w:t>
      </w:r>
      <w:proofErr w:type="spellStart"/>
      <w:r w:rsidRPr="00E0754A">
        <w:rPr>
          <w:rFonts w:cs="Linux Libertine"/>
          <w:szCs w:val="24"/>
        </w:rPr>
        <w:t>penyalahgunaan</w:t>
      </w:r>
      <w:proofErr w:type="spellEnd"/>
      <w:r w:rsidRPr="00E0754A">
        <w:rPr>
          <w:rFonts w:cs="Linux Libertine"/>
          <w:szCs w:val="24"/>
        </w:rPr>
        <w:t xml:space="preserve"> dan/</w:t>
      </w:r>
      <w:proofErr w:type="spellStart"/>
      <w:r w:rsidRPr="00E0754A">
        <w:rPr>
          <w:rFonts w:cs="Linux Libertine"/>
          <w:szCs w:val="24"/>
        </w:rPr>
        <w:t>atau</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1). The Indonesian Legal Resource </w:t>
      </w:r>
      <w:proofErr w:type="spellStart"/>
      <w:r w:rsidRPr="00E0754A">
        <w:rPr>
          <w:rFonts w:cs="Linux Libertine"/>
          <w:szCs w:val="24"/>
        </w:rPr>
        <w:t>Center</w:t>
      </w:r>
      <w:proofErr w:type="spellEnd"/>
      <w:r w:rsidRPr="00E0754A">
        <w:rPr>
          <w:rFonts w:cs="Linux Libertine"/>
          <w:szCs w:val="24"/>
        </w:rPr>
        <w:t>, Jakarta.</w:t>
      </w:r>
    </w:p>
    <w:p w14:paraId="121DC9F0" w14:textId="77777777" w:rsidR="00994D73" w:rsidRPr="00E0754A" w:rsidRDefault="00994D73" w:rsidP="00994D73">
      <w:pPr>
        <w:pStyle w:val="Bibliography"/>
        <w:rPr>
          <w:rFonts w:cs="Linux Libertine"/>
          <w:szCs w:val="24"/>
        </w:rPr>
      </w:pPr>
      <w:r w:rsidRPr="00E0754A">
        <w:rPr>
          <w:rFonts w:cs="Linux Libertine"/>
          <w:szCs w:val="24"/>
        </w:rPr>
        <w:t xml:space="preserve">Marshall, P., 2018a. The Ambiguities of Religious Freedom in Indonesia. Rev. Faith Int. </w:t>
      </w:r>
      <w:proofErr w:type="spellStart"/>
      <w:r w:rsidRPr="00E0754A">
        <w:rPr>
          <w:rFonts w:cs="Linux Libertine"/>
          <w:szCs w:val="24"/>
        </w:rPr>
        <w:t>Aff</w:t>
      </w:r>
      <w:proofErr w:type="spellEnd"/>
      <w:r w:rsidRPr="00E0754A">
        <w:rPr>
          <w:rFonts w:cs="Linux Libertine"/>
          <w:szCs w:val="24"/>
        </w:rPr>
        <w:t>. 16, 85–96. https://doi.org/10.1080/15570274.2018.1433588</w:t>
      </w:r>
    </w:p>
    <w:p w14:paraId="1BD8A94C" w14:textId="77777777" w:rsidR="00994D73" w:rsidRPr="00E0754A" w:rsidRDefault="00994D73" w:rsidP="00994D73">
      <w:pPr>
        <w:pStyle w:val="Bibliography"/>
        <w:rPr>
          <w:rFonts w:cs="Linux Libertine"/>
          <w:szCs w:val="24"/>
        </w:rPr>
      </w:pPr>
      <w:r w:rsidRPr="00E0754A">
        <w:rPr>
          <w:rFonts w:cs="Linux Libertine"/>
          <w:szCs w:val="24"/>
        </w:rPr>
        <w:t xml:space="preserve">Marshall, P., 2018b. Politicizing Religion. Polit. </w:t>
      </w:r>
      <w:proofErr w:type="spellStart"/>
      <w:r w:rsidRPr="00E0754A">
        <w:rPr>
          <w:rFonts w:cs="Linux Libertine"/>
          <w:szCs w:val="24"/>
        </w:rPr>
        <w:t>Relig</w:t>
      </w:r>
      <w:proofErr w:type="spellEnd"/>
      <w:r w:rsidRPr="00E0754A">
        <w:rPr>
          <w:rFonts w:cs="Linux Libertine"/>
          <w:szCs w:val="24"/>
        </w:rPr>
        <w:t>. URL https://www.hudson.org/human-rights/politicizing-religion</w:t>
      </w:r>
    </w:p>
    <w:p w14:paraId="61E3896C" w14:textId="77777777" w:rsidR="00994D73" w:rsidRPr="00E0754A" w:rsidRDefault="00994D73" w:rsidP="00994D73">
      <w:pPr>
        <w:pStyle w:val="Bibliography"/>
        <w:rPr>
          <w:rFonts w:cs="Linux Libertine"/>
          <w:szCs w:val="24"/>
        </w:rPr>
      </w:pPr>
      <w:proofErr w:type="spellStart"/>
      <w:r w:rsidRPr="00E0754A">
        <w:rPr>
          <w:rFonts w:cs="Linux Libertine"/>
          <w:szCs w:val="24"/>
        </w:rPr>
        <w:t>Marzuki</w:t>
      </w:r>
      <w:proofErr w:type="spellEnd"/>
      <w:r w:rsidRPr="00E0754A">
        <w:rPr>
          <w:rFonts w:cs="Linux Libertine"/>
          <w:szCs w:val="24"/>
        </w:rPr>
        <w:t xml:space="preserve">, P.M., 2017. </w:t>
      </w:r>
      <w:proofErr w:type="spellStart"/>
      <w:r w:rsidRPr="00E0754A">
        <w:rPr>
          <w:rFonts w:cs="Linux Libertine"/>
          <w:szCs w:val="24"/>
        </w:rPr>
        <w:t>Penelitian</w:t>
      </w:r>
      <w:proofErr w:type="spellEnd"/>
      <w:r w:rsidRPr="00E0754A">
        <w:rPr>
          <w:rFonts w:cs="Linux Libertine"/>
          <w:szCs w:val="24"/>
        </w:rPr>
        <w:t xml:space="preserve"> Hukum. </w:t>
      </w:r>
      <w:proofErr w:type="spellStart"/>
      <w:r w:rsidRPr="00E0754A">
        <w:rPr>
          <w:rFonts w:cs="Linux Libertine"/>
          <w:szCs w:val="24"/>
        </w:rPr>
        <w:t>Prenada</w:t>
      </w:r>
      <w:proofErr w:type="spellEnd"/>
      <w:r w:rsidRPr="00E0754A">
        <w:rPr>
          <w:rFonts w:cs="Linux Libertine"/>
          <w:szCs w:val="24"/>
        </w:rPr>
        <w:t xml:space="preserve"> Media.</w:t>
      </w:r>
    </w:p>
    <w:p w14:paraId="711BD2A4" w14:textId="77777777" w:rsidR="00994D73" w:rsidRPr="00E0754A" w:rsidRDefault="00994D73" w:rsidP="00994D73">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536CD8AF" w14:textId="77777777" w:rsidR="00994D73" w:rsidRPr="00E0754A" w:rsidRDefault="00994D73" w:rsidP="00994D73">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1C19C33"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Menchik</w:t>
      </w:r>
      <w:proofErr w:type="spellEnd"/>
      <w:r w:rsidRPr="00E0754A">
        <w:rPr>
          <w:rFonts w:cs="Linux Libertine"/>
          <w:szCs w:val="24"/>
        </w:rPr>
        <w:t>, J., 2014a. Productive intolerance: Godly nationalism in Indonesia. Comp. Stud. Soc. Hist. 56, 591–621. https://doi.org/10.1017/S0010417514000267</w:t>
      </w:r>
    </w:p>
    <w:p w14:paraId="4B921636" w14:textId="77777777" w:rsidR="00994D73" w:rsidRPr="00E0754A" w:rsidRDefault="00994D73" w:rsidP="00994D73">
      <w:pPr>
        <w:pStyle w:val="Bibliography"/>
        <w:rPr>
          <w:rFonts w:cs="Linux Libertine"/>
          <w:szCs w:val="24"/>
        </w:rPr>
      </w:pPr>
      <w:proofErr w:type="spellStart"/>
      <w:r w:rsidRPr="00E0754A">
        <w:rPr>
          <w:rFonts w:cs="Linux Libertine"/>
          <w:szCs w:val="24"/>
        </w:rPr>
        <w:t>Menchik</w:t>
      </w:r>
      <w:proofErr w:type="spellEnd"/>
      <w:r w:rsidRPr="00E0754A">
        <w:rPr>
          <w:rFonts w:cs="Linux Libertine"/>
          <w:szCs w:val="24"/>
        </w:rPr>
        <w:t>, J., 2014b. Productive intolerance: Godly nationalism in Indonesia. Comp. Stud. Soc. Hist. 56, 591–621. https://doi.org/10.1017/S0010417514000267</w:t>
      </w:r>
    </w:p>
    <w:p w14:paraId="3E6AEC9C" w14:textId="77777777" w:rsidR="00994D73" w:rsidRPr="00E0754A" w:rsidRDefault="00994D73" w:rsidP="00994D73">
      <w:pPr>
        <w:pStyle w:val="Bibliography"/>
        <w:rPr>
          <w:rFonts w:cs="Linux Libertine"/>
          <w:szCs w:val="24"/>
        </w:rPr>
      </w:pPr>
      <w:proofErr w:type="spellStart"/>
      <w:r w:rsidRPr="00E0754A">
        <w:rPr>
          <w:rFonts w:cs="Linux Libertine"/>
          <w:szCs w:val="24"/>
        </w:rPr>
        <w:t>Mendlow</w:t>
      </w:r>
      <w:proofErr w:type="spellEnd"/>
      <w:r w:rsidRPr="00E0754A">
        <w:rPr>
          <w:rFonts w:cs="Linux Libertine"/>
          <w:szCs w:val="24"/>
        </w:rPr>
        <w:t>, G.S., 2018. Why Is It Wrong to Punish Thought? Yale Law J.</w:t>
      </w:r>
    </w:p>
    <w:p w14:paraId="2703F218" w14:textId="77777777" w:rsidR="00994D73" w:rsidRPr="00E0754A" w:rsidRDefault="00994D73" w:rsidP="00994D73">
      <w:pPr>
        <w:pStyle w:val="Bibliography"/>
        <w:rPr>
          <w:rFonts w:cs="Linux Libertine"/>
          <w:szCs w:val="24"/>
        </w:rPr>
      </w:pPr>
      <w:proofErr w:type="spellStart"/>
      <w:r w:rsidRPr="00E0754A">
        <w:rPr>
          <w:rFonts w:cs="Linux Libertine"/>
          <w:szCs w:val="24"/>
        </w:rPr>
        <w:t>Mertokusumo</w:t>
      </w:r>
      <w:proofErr w:type="spellEnd"/>
      <w:r w:rsidRPr="00E0754A">
        <w:rPr>
          <w:rFonts w:cs="Linux Libertine"/>
          <w:szCs w:val="24"/>
        </w:rPr>
        <w:t xml:space="preserve">, S., 1996. </w:t>
      </w:r>
      <w:proofErr w:type="spellStart"/>
      <w:r w:rsidRPr="00E0754A">
        <w:rPr>
          <w:rFonts w:cs="Linux Libertine"/>
          <w:szCs w:val="24"/>
        </w:rPr>
        <w:t>Penemuan</w:t>
      </w:r>
      <w:proofErr w:type="spellEnd"/>
      <w:r w:rsidRPr="00E0754A">
        <w:rPr>
          <w:rFonts w:cs="Linux Libertine"/>
          <w:szCs w:val="24"/>
        </w:rPr>
        <w:t xml:space="preserve"> </w:t>
      </w:r>
      <w:proofErr w:type="spellStart"/>
      <w:r w:rsidRPr="00E0754A">
        <w:rPr>
          <w:rFonts w:cs="Linux Libertine"/>
          <w:szCs w:val="24"/>
        </w:rPr>
        <w:t>hukum</w:t>
      </w:r>
      <w:proofErr w:type="spellEnd"/>
      <w:r w:rsidRPr="00E0754A">
        <w:rPr>
          <w:rFonts w:cs="Linux Libertine"/>
          <w:szCs w:val="24"/>
        </w:rPr>
        <w:t xml:space="preserve">: </w:t>
      </w:r>
      <w:proofErr w:type="spellStart"/>
      <w:r w:rsidRPr="00E0754A">
        <w:rPr>
          <w:rFonts w:cs="Linux Libertine"/>
          <w:szCs w:val="24"/>
        </w:rPr>
        <w:t>sebuah</w:t>
      </w:r>
      <w:proofErr w:type="spellEnd"/>
      <w:r w:rsidRPr="00E0754A">
        <w:rPr>
          <w:rFonts w:cs="Linux Libertine"/>
          <w:szCs w:val="24"/>
        </w:rPr>
        <w:t xml:space="preserve"> </w:t>
      </w:r>
      <w:proofErr w:type="spellStart"/>
      <w:r w:rsidRPr="00E0754A">
        <w:rPr>
          <w:rFonts w:cs="Linux Libertine"/>
          <w:szCs w:val="24"/>
        </w:rPr>
        <w:t>pengantar</w:t>
      </w:r>
      <w:proofErr w:type="spellEnd"/>
      <w:r w:rsidRPr="00E0754A">
        <w:rPr>
          <w:rFonts w:cs="Linux Libertine"/>
          <w:szCs w:val="24"/>
        </w:rPr>
        <w:t>. Liberty, Yogyakarta.</w:t>
      </w:r>
    </w:p>
    <w:p w14:paraId="5D6B38E4" w14:textId="77777777" w:rsidR="00994D73" w:rsidRPr="00E0754A" w:rsidRDefault="00994D73" w:rsidP="00994D73">
      <w:pPr>
        <w:pStyle w:val="Bibliography"/>
        <w:rPr>
          <w:rFonts w:cs="Linux Libertine"/>
          <w:szCs w:val="24"/>
        </w:rPr>
      </w:pPr>
      <w:proofErr w:type="spellStart"/>
      <w:r w:rsidRPr="00E0754A">
        <w:rPr>
          <w:rFonts w:cs="Linux Libertine"/>
          <w:szCs w:val="24"/>
        </w:rPr>
        <w:t>Mietzner</w:t>
      </w:r>
      <w:proofErr w:type="spellEnd"/>
      <w:r w:rsidRPr="00E0754A">
        <w:rPr>
          <w:rFonts w:cs="Linux Libertine"/>
          <w:szCs w:val="24"/>
        </w:rPr>
        <w:t xml:space="preserve">, M., </w:t>
      </w:r>
      <w:proofErr w:type="spellStart"/>
      <w:r w:rsidRPr="00E0754A">
        <w:rPr>
          <w:rFonts w:cs="Linux Libertine"/>
          <w:szCs w:val="24"/>
        </w:rPr>
        <w:t>Muhtadi</w:t>
      </w:r>
      <w:proofErr w:type="spellEnd"/>
      <w:r w:rsidRPr="00E0754A">
        <w:rPr>
          <w:rFonts w:cs="Linux Libertine"/>
          <w:szCs w:val="24"/>
        </w:rPr>
        <w:t xml:space="preserve">, B., 2020. The Myth of Pluralism: </w:t>
      </w:r>
      <w:proofErr w:type="spellStart"/>
      <w:r w:rsidRPr="00E0754A">
        <w:rPr>
          <w:rFonts w:cs="Linux Libertine"/>
          <w:szCs w:val="24"/>
        </w:rPr>
        <w:t>Nahdlatul</w:t>
      </w:r>
      <w:proofErr w:type="spellEnd"/>
      <w:r w:rsidRPr="00E0754A">
        <w:rPr>
          <w:rFonts w:cs="Linux Libertine"/>
          <w:szCs w:val="24"/>
        </w:rPr>
        <w:t xml:space="preserve"> Ulama and the Politics of Religious Tolerance in Indonesia. Contemp. Southeast Asia 42, 58–84. https://doi.org/10.1355/cs42-1c</w:t>
      </w:r>
    </w:p>
    <w:p w14:paraId="7572692D" w14:textId="77777777" w:rsidR="00994D73" w:rsidRPr="00E0754A" w:rsidRDefault="00994D73" w:rsidP="00994D73">
      <w:pPr>
        <w:pStyle w:val="Bibliography"/>
        <w:rPr>
          <w:rFonts w:cs="Linux Libertine"/>
          <w:szCs w:val="24"/>
        </w:rPr>
      </w:pPr>
      <w:r w:rsidRPr="00E0754A">
        <w:rPr>
          <w:rFonts w:cs="Linux Libertine"/>
          <w:szCs w:val="24"/>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E0754A" w:rsidRDefault="00994D73" w:rsidP="00994D73">
      <w:pPr>
        <w:pStyle w:val="Bibliography"/>
        <w:rPr>
          <w:rFonts w:cs="Linux Libertine"/>
          <w:szCs w:val="24"/>
        </w:rPr>
      </w:pPr>
      <w:r w:rsidRPr="00E0754A">
        <w:rPr>
          <w:rFonts w:cs="Linux Libertine"/>
          <w:szCs w:val="24"/>
        </w:rPr>
        <w:t>Miles, M.B., Huberman, A.M., 1994. Qualitative data analysis: An expanded sourcebook, 2nd ed., Qualitative data analysis: An expanded sourcebook, 2nd ed. Sage Publications, Inc, Thousand Oaks, CA,  US.</w:t>
      </w:r>
    </w:p>
    <w:p w14:paraId="658DA1F3" w14:textId="77777777" w:rsidR="00994D73" w:rsidRPr="00E0754A" w:rsidRDefault="00994D73" w:rsidP="00994D73">
      <w:pPr>
        <w:pStyle w:val="Bibliography"/>
        <w:rPr>
          <w:rFonts w:cs="Linux Libertine"/>
          <w:szCs w:val="24"/>
        </w:rPr>
      </w:pPr>
      <w:proofErr w:type="spellStart"/>
      <w:r w:rsidRPr="00E0754A">
        <w:rPr>
          <w:rFonts w:cs="Linux Libertine"/>
          <w:szCs w:val="24"/>
        </w:rPr>
        <w:t>Modood</w:t>
      </w:r>
      <w:proofErr w:type="spellEnd"/>
      <w:r w:rsidRPr="00E0754A">
        <w:rPr>
          <w:rFonts w:cs="Linux Libertine"/>
          <w:szCs w:val="24"/>
        </w:rPr>
        <w:t xml:space="preserve">, T., Hansen, R., Bleich, E., O’Leary, B., </w:t>
      </w:r>
      <w:proofErr w:type="spellStart"/>
      <w:r w:rsidRPr="00E0754A">
        <w:rPr>
          <w:rFonts w:cs="Linux Libertine"/>
          <w:szCs w:val="24"/>
        </w:rPr>
        <w:t>Carens</w:t>
      </w:r>
      <w:proofErr w:type="spellEnd"/>
      <w:r w:rsidRPr="00E0754A">
        <w:rPr>
          <w:rFonts w:cs="Linux Libertine"/>
          <w:szCs w:val="24"/>
        </w:rPr>
        <w:t xml:space="preserve">, J.H., 2006. The Danish Cartoon Affair: Free Speech, Racism, Islamism, and Integration. Int. </w:t>
      </w:r>
      <w:proofErr w:type="spellStart"/>
      <w:r w:rsidRPr="00E0754A">
        <w:rPr>
          <w:rFonts w:cs="Linux Libertine"/>
          <w:szCs w:val="24"/>
        </w:rPr>
        <w:t>Migr</w:t>
      </w:r>
      <w:proofErr w:type="spellEnd"/>
      <w:r w:rsidRPr="00E0754A">
        <w:rPr>
          <w:rFonts w:cs="Linux Libertine"/>
          <w:szCs w:val="24"/>
        </w:rPr>
        <w:t>. 44, 3–62. https://doi.org/10.1111/j.1468-2435.2006.00386.x</w:t>
      </w:r>
    </w:p>
    <w:p w14:paraId="058AD4AD" w14:textId="77777777" w:rsidR="00994D73" w:rsidRPr="00E0754A" w:rsidRDefault="00994D73" w:rsidP="00994D73">
      <w:pPr>
        <w:pStyle w:val="Bibliography"/>
        <w:rPr>
          <w:rFonts w:cs="Linux Libertine"/>
          <w:szCs w:val="24"/>
        </w:rPr>
      </w:pPr>
      <w:r w:rsidRPr="00E0754A">
        <w:rPr>
          <w:rFonts w:cs="Linux Libertine"/>
          <w:szCs w:val="24"/>
        </w:rPr>
        <w:t xml:space="preserve">Mondal, A.A., 2016. Articles of Faith: Freedom of Expression and Religious Freedom in Contemporary </w:t>
      </w:r>
      <w:proofErr w:type="spellStart"/>
      <w:r w:rsidRPr="00E0754A">
        <w:rPr>
          <w:rFonts w:cs="Linux Libertine"/>
          <w:szCs w:val="24"/>
        </w:rPr>
        <w:t>Multiculture</w:t>
      </w:r>
      <w:proofErr w:type="spellEnd"/>
      <w:r w:rsidRPr="00E0754A">
        <w:rPr>
          <w:rFonts w:cs="Linux Libertine"/>
          <w:szCs w:val="24"/>
        </w:rPr>
        <w:t xml:space="preserve">. Islam Christ. </w:t>
      </w:r>
      <w:proofErr w:type="spellStart"/>
      <w:r w:rsidRPr="00E0754A">
        <w:rPr>
          <w:rFonts w:cs="Linux Libertine"/>
          <w:szCs w:val="24"/>
        </w:rPr>
        <w:t>Relat</w:t>
      </w:r>
      <w:proofErr w:type="spellEnd"/>
      <w:r w:rsidRPr="00E0754A">
        <w:rPr>
          <w:rFonts w:cs="Linux Libertine"/>
          <w:szCs w:val="24"/>
        </w:rPr>
        <w:t>. 27, 3–24. https://doi.org/10.1080/09596410.2015.1114240</w:t>
      </w:r>
    </w:p>
    <w:p w14:paraId="3A0DABD1" w14:textId="77777777" w:rsidR="00994D73" w:rsidRPr="00E0754A" w:rsidRDefault="00994D73" w:rsidP="00994D73">
      <w:pPr>
        <w:pStyle w:val="Bibliography"/>
        <w:rPr>
          <w:rFonts w:cs="Linux Libertine"/>
          <w:szCs w:val="24"/>
        </w:rPr>
      </w:pPr>
      <w:proofErr w:type="spellStart"/>
      <w:r w:rsidRPr="00E0754A">
        <w:rPr>
          <w:rFonts w:cs="Linux Libertine"/>
          <w:szCs w:val="24"/>
        </w:rPr>
        <w:t>Muktiono</w:t>
      </w:r>
      <w:proofErr w:type="spellEnd"/>
      <w:r w:rsidRPr="00E0754A">
        <w:rPr>
          <w:rFonts w:cs="Linux Libertine"/>
          <w:szCs w:val="24"/>
        </w:rPr>
        <w:t xml:space="preserve">, 2021. </w:t>
      </w:r>
      <w:proofErr w:type="spellStart"/>
      <w:r w:rsidRPr="00E0754A">
        <w:rPr>
          <w:rFonts w:cs="Linux Libertine"/>
          <w:szCs w:val="24"/>
        </w:rPr>
        <w:t>Penegakan</w:t>
      </w:r>
      <w:proofErr w:type="spellEnd"/>
      <w:r w:rsidRPr="00E0754A">
        <w:rPr>
          <w:rFonts w:cs="Linux Libertine"/>
          <w:szCs w:val="24"/>
        </w:rPr>
        <w:t xml:space="preserve"> </w:t>
      </w:r>
      <w:proofErr w:type="spellStart"/>
      <w:r w:rsidRPr="00E0754A">
        <w:rPr>
          <w:rFonts w:cs="Linux Libertine"/>
          <w:szCs w:val="24"/>
        </w:rPr>
        <w:t>Prinsip</w:t>
      </w:r>
      <w:proofErr w:type="spellEnd"/>
      <w:r w:rsidRPr="00E0754A">
        <w:rPr>
          <w:rFonts w:cs="Linux Libertine"/>
          <w:szCs w:val="24"/>
        </w:rPr>
        <w:t xml:space="preserve"> Non </w:t>
      </w:r>
      <w:proofErr w:type="spellStart"/>
      <w:r w:rsidRPr="00E0754A">
        <w:rPr>
          <w:rFonts w:cs="Linux Libertine"/>
          <w:szCs w:val="24"/>
        </w:rPr>
        <w:t>Diskriminasi</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Proses </w:t>
      </w:r>
      <w:proofErr w:type="spellStart"/>
      <w:r w:rsidRPr="00E0754A">
        <w:rPr>
          <w:rFonts w:cs="Linux Libertine"/>
          <w:szCs w:val="24"/>
        </w:rPr>
        <w:t>Peradilan</w:t>
      </w:r>
      <w:proofErr w:type="spellEnd"/>
      <w:r w:rsidRPr="00E0754A">
        <w:rPr>
          <w:rFonts w:cs="Linux Libertine"/>
          <w:szCs w:val="24"/>
        </w:rPr>
        <w:t xml:space="preserve"> </w:t>
      </w:r>
      <w:proofErr w:type="spellStart"/>
      <w:r w:rsidRPr="00E0754A">
        <w:rPr>
          <w:rFonts w:cs="Linux Libertine"/>
          <w:szCs w:val="24"/>
        </w:rPr>
        <w:t>Perkara</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Di Indonesia (Thesis). </w:t>
      </w:r>
      <w:proofErr w:type="spellStart"/>
      <w:r w:rsidRPr="00E0754A">
        <w:rPr>
          <w:rFonts w:cs="Linux Libertine"/>
          <w:szCs w:val="24"/>
        </w:rPr>
        <w:t>Brawijaya</w:t>
      </w:r>
      <w:proofErr w:type="spellEnd"/>
      <w:r w:rsidRPr="00E0754A">
        <w:rPr>
          <w:rFonts w:cs="Linux Libertine"/>
          <w:szCs w:val="24"/>
        </w:rPr>
        <w:t xml:space="preserve"> University, Malang.</w:t>
      </w:r>
    </w:p>
    <w:p w14:paraId="398548E4" w14:textId="77777777" w:rsidR="00994D73" w:rsidRPr="00E0754A" w:rsidRDefault="00994D73" w:rsidP="00994D73">
      <w:pPr>
        <w:pStyle w:val="Bibliography"/>
        <w:rPr>
          <w:rFonts w:cs="Linux Libertine"/>
          <w:szCs w:val="24"/>
        </w:rPr>
      </w:pPr>
      <w:proofErr w:type="spellStart"/>
      <w:r w:rsidRPr="00E0754A">
        <w:rPr>
          <w:rFonts w:cs="Linux Libertine"/>
          <w:szCs w:val="24"/>
        </w:rPr>
        <w:t>Nalle</w:t>
      </w:r>
      <w:proofErr w:type="spellEnd"/>
      <w:r w:rsidRPr="00E0754A">
        <w:rPr>
          <w:rFonts w:cs="Linux Libertine"/>
          <w:szCs w:val="24"/>
        </w:rPr>
        <w:t xml:space="preserve">, V.I.W., 2017. Blasphemy Law and Public Neutrality in Indonesia. </w:t>
      </w:r>
      <w:proofErr w:type="spellStart"/>
      <w:r w:rsidRPr="00E0754A">
        <w:rPr>
          <w:rFonts w:cs="Linux Libertine"/>
          <w:szCs w:val="24"/>
        </w:rPr>
        <w:t>Mediterr</w:t>
      </w:r>
      <w:proofErr w:type="spellEnd"/>
      <w:r w:rsidRPr="00E0754A">
        <w:rPr>
          <w:rFonts w:cs="Linux Libertine"/>
          <w:szCs w:val="24"/>
        </w:rPr>
        <w:t>. J. Soc. Sci. 8, 57–62.</w:t>
      </w:r>
    </w:p>
    <w:p w14:paraId="494A361C" w14:textId="77777777" w:rsidR="00994D73" w:rsidRPr="00E0754A" w:rsidRDefault="00994D73" w:rsidP="00994D73">
      <w:pPr>
        <w:pStyle w:val="Bibliography"/>
        <w:rPr>
          <w:rFonts w:cs="Linux Libertine"/>
          <w:szCs w:val="24"/>
        </w:rPr>
      </w:pPr>
      <w:r w:rsidRPr="00E0754A">
        <w:rPr>
          <w:rFonts w:cs="Linux Libertine"/>
          <w:szCs w:val="24"/>
        </w:rPr>
        <w:t xml:space="preserve">Nash, D., </w:t>
      </w:r>
      <w:proofErr w:type="spellStart"/>
      <w:r w:rsidRPr="00E0754A">
        <w:rPr>
          <w:rFonts w:cs="Linux Libertine"/>
          <w:szCs w:val="24"/>
        </w:rPr>
        <w:t>Bakalis</w:t>
      </w:r>
      <w:proofErr w:type="spellEnd"/>
      <w:r w:rsidRPr="00E0754A">
        <w:rPr>
          <w:rFonts w:cs="Linux Libertine"/>
          <w:szCs w:val="24"/>
        </w:rPr>
        <w:t xml:space="preserve">, C., 2007. Incitement to Religious Hatred and the ‹Symbolic’: How Will the Racial and Religious Hatred Act 2006 Work? </w:t>
      </w:r>
      <w:proofErr w:type="spellStart"/>
      <w:r w:rsidRPr="00E0754A">
        <w:rPr>
          <w:rFonts w:cs="Linux Libertine"/>
          <w:szCs w:val="24"/>
        </w:rPr>
        <w:t>Liverp</w:t>
      </w:r>
      <w:proofErr w:type="spellEnd"/>
      <w:r w:rsidRPr="00E0754A">
        <w:rPr>
          <w:rFonts w:cs="Linux Libertine"/>
          <w:szCs w:val="24"/>
        </w:rPr>
        <w:t>. Law Rev. 28, 349–375. https://doi.org/10.1007/s10991-007-9023-4</w:t>
      </w:r>
    </w:p>
    <w:p w14:paraId="3F0A9D80" w14:textId="77777777" w:rsidR="00994D73" w:rsidRPr="00E0754A" w:rsidRDefault="00994D73" w:rsidP="00994D73">
      <w:pPr>
        <w:pStyle w:val="Bibliography"/>
        <w:rPr>
          <w:rFonts w:cs="Linux Libertine"/>
          <w:szCs w:val="24"/>
        </w:rPr>
      </w:pPr>
      <w:proofErr w:type="spellStart"/>
      <w:r w:rsidRPr="00E0754A">
        <w:rPr>
          <w:rFonts w:cs="Linux Libertine"/>
          <w:szCs w:val="24"/>
        </w:rPr>
        <w:t>Nelken</w:t>
      </w:r>
      <w:proofErr w:type="spellEnd"/>
      <w:r w:rsidRPr="00E0754A">
        <w:rPr>
          <w:rFonts w:cs="Linux Libertine"/>
          <w:szCs w:val="24"/>
        </w:rPr>
        <w:t>, D., 1986. Beyond the Study of “Law and Society”? Henry’s “Private Justice” and O’Hagan’s “The End of Law?” Am. Bar Found. Res. J. 11, 323–338.</w:t>
      </w:r>
    </w:p>
    <w:p w14:paraId="1548FC5D" w14:textId="77777777" w:rsidR="00994D73" w:rsidRPr="00E0754A" w:rsidRDefault="00994D73" w:rsidP="00994D73">
      <w:pPr>
        <w:pStyle w:val="Bibliography"/>
        <w:rPr>
          <w:rFonts w:cs="Linux Libertine"/>
          <w:szCs w:val="24"/>
        </w:rPr>
      </w:pPr>
      <w:proofErr w:type="spellStart"/>
      <w:r w:rsidRPr="00E0754A">
        <w:rPr>
          <w:rFonts w:cs="Linux Libertine"/>
          <w:szCs w:val="24"/>
        </w:rPr>
        <w:t>Nieuwenhuis</w:t>
      </w:r>
      <w:proofErr w:type="spellEnd"/>
      <w:r w:rsidRPr="00E0754A">
        <w:rPr>
          <w:rFonts w:cs="Linux Libertine"/>
          <w:szCs w:val="24"/>
        </w:rPr>
        <w:t>, A.J., 2012. State and religion, a multidimensional relationship: Some comparative law remarks. Int. J. Const. Law 10, 153–174. https://doi.org/10.1093/icon/mos001</w:t>
      </w:r>
    </w:p>
    <w:p w14:paraId="2C062C7D" w14:textId="77777777" w:rsidR="00994D73" w:rsidRPr="00E0754A" w:rsidRDefault="00994D73" w:rsidP="00994D73">
      <w:pPr>
        <w:pStyle w:val="Bibliography"/>
        <w:rPr>
          <w:rFonts w:cs="Linux Libertine"/>
          <w:szCs w:val="24"/>
        </w:rPr>
      </w:pPr>
      <w:proofErr w:type="spellStart"/>
      <w:r w:rsidRPr="00E0754A">
        <w:rPr>
          <w:rFonts w:cs="Linux Libertine"/>
          <w:szCs w:val="24"/>
        </w:rPr>
        <w:t>Noorsena</w:t>
      </w:r>
      <w:proofErr w:type="spellEnd"/>
      <w:r w:rsidRPr="00E0754A">
        <w:rPr>
          <w:rFonts w:cs="Linux Libertine"/>
          <w:szCs w:val="24"/>
        </w:rPr>
        <w:t xml:space="preserve">, B., 2012. </w:t>
      </w:r>
      <w:proofErr w:type="spellStart"/>
      <w:r w:rsidRPr="00E0754A">
        <w:rPr>
          <w:rFonts w:cs="Linux Libertine"/>
          <w:szCs w:val="24"/>
        </w:rPr>
        <w:t>Kebijakan</w:t>
      </w:r>
      <w:proofErr w:type="spellEnd"/>
      <w:r w:rsidRPr="00E0754A">
        <w:rPr>
          <w:rFonts w:cs="Linux Libertine"/>
          <w:szCs w:val="24"/>
        </w:rPr>
        <w:t xml:space="preserve"> </w:t>
      </w:r>
      <w:proofErr w:type="spellStart"/>
      <w:r w:rsidRPr="00E0754A">
        <w:rPr>
          <w:rFonts w:cs="Linux Libertine"/>
          <w:szCs w:val="24"/>
        </w:rPr>
        <w:t>Formulasi</w:t>
      </w:r>
      <w:proofErr w:type="spellEnd"/>
      <w:r w:rsidRPr="00E0754A">
        <w:rPr>
          <w:rFonts w:cs="Linux Libertine"/>
          <w:szCs w:val="24"/>
        </w:rPr>
        <w:t xml:space="preserve"> </w:t>
      </w:r>
      <w:proofErr w:type="spellStart"/>
      <w:r w:rsidRPr="00E0754A">
        <w:rPr>
          <w:rFonts w:cs="Linux Libertine"/>
          <w:szCs w:val="24"/>
        </w:rPr>
        <w:t>Tindak</w:t>
      </w:r>
      <w:proofErr w:type="spellEnd"/>
      <w:r w:rsidRPr="00E0754A">
        <w:rPr>
          <w:rFonts w:cs="Linux Libertine"/>
          <w:szCs w:val="24"/>
        </w:rPr>
        <w:t xml:space="preserve"> </w:t>
      </w:r>
      <w:proofErr w:type="spellStart"/>
      <w:r w:rsidRPr="00E0754A">
        <w:rPr>
          <w:rFonts w:cs="Linux Libertine"/>
          <w:szCs w:val="24"/>
        </w:rPr>
        <w:t>Pidana</w:t>
      </w:r>
      <w:proofErr w:type="spellEnd"/>
      <w:r w:rsidRPr="00E0754A">
        <w:rPr>
          <w:rFonts w:cs="Linux Libertine"/>
          <w:szCs w:val="24"/>
        </w:rPr>
        <w:t xml:space="preserve"> </w:t>
      </w:r>
      <w:proofErr w:type="spellStart"/>
      <w:r w:rsidRPr="00E0754A">
        <w:rPr>
          <w:rFonts w:cs="Linux Libertine"/>
          <w:szCs w:val="24"/>
        </w:rPr>
        <w:t>Terhadap</w:t>
      </w:r>
      <w:proofErr w:type="spellEnd"/>
      <w:r w:rsidRPr="00E0754A">
        <w:rPr>
          <w:rFonts w:cs="Linux Libertine"/>
          <w:szCs w:val="24"/>
        </w:rPr>
        <w:t xml:space="preserve"> Agama dan </w:t>
      </w:r>
      <w:proofErr w:type="spellStart"/>
      <w:r w:rsidRPr="00E0754A">
        <w:rPr>
          <w:rFonts w:cs="Linux Libertine"/>
          <w:szCs w:val="24"/>
        </w:rPr>
        <w:t>Kehidupan</w:t>
      </w:r>
      <w:proofErr w:type="spellEnd"/>
      <w:r w:rsidRPr="00E0754A">
        <w:rPr>
          <w:rFonts w:cs="Linux Libertine"/>
          <w:szCs w:val="24"/>
        </w:rPr>
        <w:t xml:space="preserve"> </w:t>
      </w:r>
      <w:proofErr w:type="spellStart"/>
      <w:r w:rsidRPr="00E0754A">
        <w:rPr>
          <w:rFonts w:cs="Linux Libertine"/>
          <w:szCs w:val="24"/>
        </w:rPr>
        <w:t>Beragama</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Rangka</w:t>
      </w:r>
      <w:proofErr w:type="spellEnd"/>
      <w:r w:rsidRPr="00E0754A">
        <w:rPr>
          <w:rFonts w:cs="Linux Libertine"/>
          <w:szCs w:val="24"/>
        </w:rPr>
        <w:t xml:space="preserve"> </w:t>
      </w:r>
      <w:proofErr w:type="spellStart"/>
      <w:r w:rsidRPr="00E0754A">
        <w:rPr>
          <w:rFonts w:cs="Linux Libertine"/>
          <w:szCs w:val="24"/>
        </w:rPr>
        <w:t>Pembaharuan</w:t>
      </w:r>
      <w:proofErr w:type="spellEnd"/>
      <w:r w:rsidRPr="00E0754A">
        <w:rPr>
          <w:rFonts w:cs="Linux Libertine"/>
          <w:szCs w:val="24"/>
        </w:rPr>
        <w:t xml:space="preserve"> KUHP Nasional. (Thesis). </w:t>
      </w:r>
      <w:proofErr w:type="spellStart"/>
      <w:r w:rsidRPr="00E0754A">
        <w:rPr>
          <w:rFonts w:cs="Linux Libertine"/>
          <w:szCs w:val="24"/>
        </w:rPr>
        <w:t>Brawijaya</w:t>
      </w:r>
      <w:proofErr w:type="spellEnd"/>
      <w:r w:rsidRPr="00E0754A">
        <w:rPr>
          <w:rFonts w:cs="Linux Libertine"/>
          <w:szCs w:val="24"/>
        </w:rPr>
        <w:t xml:space="preserve"> University, Malang.</w:t>
      </w:r>
    </w:p>
    <w:p w14:paraId="03E593CD" w14:textId="77777777" w:rsidR="00994D73" w:rsidRPr="00E0754A" w:rsidRDefault="00994D73" w:rsidP="00994D73">
      <w:pPr>
        <w:pStyle w:val="Bibliography"/>
        <w:rPr>
          <w:rFonts w:cs="Linux Libertine"/>
          <w:szCs w:val="24"/>
        </w:rPr>
      </w:pPr>
      <w:proofErr w:type="spellStart"/>
      <w:r w:rsidRPr="00E0754A">
        <w:rPr>
          <w:rFonts w:cs="Linux Libertine"/>
          <w:szCs w:val="24"/>
        </w:rPr>
        <w:t>Panjaitan</w:t>
      </w:r>
      <w:proofErr w:type="spellEnd"/>
      <w:r w:rsidRPr="00E0754A">
        <w:rPr>
          <w:rFonts w:cs="Linux Libertine"/>
          <w:szCs w:val="24"/>
        </w:rPr>
        <w:t xml:space="preserve">, C., Wijaya, F., 2018. </w:t>
      </w:r>
      <w:proofErr w:type="spellStart"/>
      <w:r w:rsidRPr="00E0754A">
        <w:rPr>
          <w:rFonts w:cs="Linux Libertine"/>
          <w:szCs w:val="24"/>
        </w:rPr>
        <w:t>Penyebab</w:t>
      </w:r>
      <w:proofErr w:type="spellEnd"/>
      <w:r w:rsidRPr="00E0754A">
        <w:rPr>
          <w:rFonts w:cs="Linux Libertine"/>
          <w:szCs w:val="24"/>
        </w:rPr>
        <w:t xml:space="preserve"> </w:t>
      </w:r>
      <w:proofErr w:type="spellStart"/>
      <w:r w:rsidRPr="00E0754A">
        <w:rPr>
          <w:rFonts w:cs="Linux Libertine"/>
          <w:szCs w:val="24"/>
        </w:rPr>
        <w:t>Terjadinya</w:t>
      </w:r>
      <w:proofErr w:type="spellEnd"/>
      <w:r w:rsidRPr="00E0754A">
        <w:rPr>
          <w:rFonts w:cs="Linux Libertine"/>
          <w:szCs w:val="24"/>
        </w:rPr>
        <w:t xml:space="preserve"> Tindakan Main Hakim </w:t>
      </w:r>
      <w:proofErr w:type="spellStart"/>
      <w:r w:rsidRPr="00E0754A">
        <w:rPr>
          <w:rFonts w:cs="Linux Libertine"/>
          <w:szCs w:val="24"/>
        </w:rPr>
        <w:t>Sendiri</w:t>
      </w:r>
      <w:proofErr w:type="spellEnd"/>
      <w:r w:rsidRPr="00E0754A">
        <w:rPr>
          <w:rFonts w:cs="Linux Libertine"/>
          <w:szCs w:val="24"/>
        </w:rPr>
        <w:t xml:space="preserve"> </w:t>
      </w:r>
      <w:proofErr w:type="spellStart"/>
      <w:r w:rsidRPr="00E0754A">
        <w:rPr>
          <w:rFonts w:cs="Linux Libertine"/>
          <w:szCs w:val="24"/>
        </w:rPr>
        <w:t>Atau</w:t>
      </w:r>
      <w:proofErr w:type="spellEnd"/>
      <w:r w:rsidRPr="00E0754A">
        <w:rPr>
          <w:rFonts w:cs="Linux Libertine"/>
          <w:szCs w:val="24"/>
        </w:rPr>
        <w:t xml:space="preserve"> </w:t>
      </w:r>
      <w:proofErr w:type="spellStart"/>
      <w:r w:rsidRPr="00E0754A">
        <w:rPr>
          <w:rFonts w:cs="Linux Libertine"/>
          <w:szCs w:val="24"/>
        </w:rPr>
        <w:t>Eigenrichting</w:t>
      </w:r>
      <w:proofErr w:type="spellEnd"/>
      <w:r w:rsidRPr="00E0754A">
        <w:rPr>
          <w:rFonts w:cs="Linux Libertine"/>
          <w:szCs w:val="24"/>
        </w:rPr>
        <w:t xml:space="preserve"> Yang </w:t>
      </w:r>
      <w:proofErr w:type="spellStart"/>
      <w:r w:rsidRPr="00E0754A">
        <w:rPr>
          <w:rFonts w:cs="Linux Libertine"/>
          <w:szCs w:val="24"/>
        </w:rPr>
        <w:t>Mengakibatkan</w:t>
      </w:r>
      <w:proofErr w:type="spellEnd"/>
      <w:r w:rsidRPr="00E0754A">
        <w:rPr>
          <w:rFonts w:cs="Linux Libertine"/>
          <w:szCs w:val="24"/>
        </w:rPr>
        <w:t xml:space="preserve"> </w:t>
      </w:r>
      <w:proofErr w:type="spellStart"/>
      <w:r w:rsidRPr="00E0754A">
        <w:rPr>
          <w:rFonts w:cs="Linux Libertine"/>
          <w:szCs w:val="24"/>
        </w:rPr>
        <w:t>Kematian</w:t>
      </w:r>
      <w:proofErr w:type="spellEnd"/>
      <w:r w:rsidRPr="00E0754A">
        <w:rPr>
          <w:rFonts w:cs="Linux Libertine"/>
          <w:szCs w:val="24"/>
        </w:rPr>
        <w:t xml:space="preserve"> (</w:t>
      </w:r>
      <w:proofErr w:type="spellStart"/>
      <w:r w:rsidRPr="00E0754A">
        <w:rPr>
          <w:rFonts w:cs="Linux Libertine"/>
          <w:szCs w:val="24"/>
        </w:rPr>
        <w:t>Contoh</w:t>
      </w:r>
      <w:proofErr w:type="spellEnd"/>
      <w:r w:rsidRPr="00E0754A">
        <w:rPr>
          <w:rFonts w:cs="Linux Libertine"/>
          <w:szCs w:val="24"/>
        </w:rPr>
        <w:t xml:space="preserve"> </w:t>
      </w:r>
      <w:proofErr w:type="spellStart"/>
      <w:r w:rsidRPr="00E0754A">
        <w:rPr>
          <w:rFonts w:cs="Linux Libertine"/>
          <w:szCs w:val="24"/>
        </w:rPr>
        <w:t>Kasus</w:t>
      </w:r>
      <w:proofErr w:type="spellEnd"/>
      <w:r w:rsidRPr="00E0754A">
        <w:rPr>
          <w:rFonts w:cs="Linux Libertine"/>
          <w:szCs w:val="24"/>
        </w:rPr>
        <w:t xml:space="preserve"> </w:t>
      </w:r>
      <w:proofErr w:type="spellStart"/>
      <w:r w:rsidRPr="00E0754A">
        <w:rPr>
          <w:rFonts w:cs="Linux Libertine"/>
          <w:szCs w:val="24"/>
        </w:rPr>
        <w:t>Pembakaran</w:t>
      </w:r>
      <w:proofErr w:type="spellEnd"/>
      <w:r w:rsidRPr="00E0754A">
        <w:rPr>
          <w:rFonts w:cs="Linux Libertine"/>
          <w:szCs w:val="24"/>
        </w:rPr>
        <w:t xml:space="preserve"> </w:t>
      </w:r>
      <w:proofErr w:type="spellStart"/>
      <w:r w:rsidRPr="00E0754A">
        <w:rPr>
          <w:rFonts w:cs="Linux Libertine"/>
          <w:szCs w:val="24"/>
        </w:rPr>
        <w:t>Pelaku</w:t>
      </w:r>
      <w:proofErr w:type="spellEnd"/>
      <w:r w:rsidRPr="00E0754A">
        <w:rPr>
          <w:rFonts w:cs="Linux Libertine"/>
          <w:szCs w:val="24"/>
        </w:rPr>
        <w:t xml:space="preserve"> </w:t>
      </w:r>
      <w:proofErr w:type="spellStart"/>
      <w:r w:rsidRPr="00E0754A">
        <w:rPr>
          <w:rFonts w:cs="Linux Libertine"/>
          <w:szCs w:val="24"/>
        </w:rPr>
        <w:t>Pencurian</w:t>
      </w:r>
      <w:proofErr w:type="spellEnd"/>
      <w:r w:rsidRPr="00E0754A">
        <w:rPr>
          <w:rFonts w:cs="Linux Libertine"/>
          <w:szCs w:val="24"/>
        </w:rPr>
        <w:t xml:space="preserve"> Motor </w:t>
      </w:r>
      <w:proofErr w:type="spellStart"/>
      <w:r w:rsidRPr="00E0754A">
        <w:rPr>
          <w:rFonts w:cs="Linux Libertine"/>
          <w:szCs w:val="24"/>
        </w:rPr>
        <w:t>Dengan</w:t>
      </w:r>
      <w:proofErr w:type="spellEnd"/>
      <w:r w:rsidRPr="00E0754A">
        <w:rPr>
          <w:rFonts w:cs="Linux Libertine"/>
          <w:szCs w:val="24"/>
        </w:rPr>
        <w:t xml:space="preserve"> </w:t>
      </w:r>
      <w:proofErr w:type="spellStart"/>
      <w:r w:rsidRPr="00E0754A">
        <w:rPr>
          <w:rFonts w:cs="Linux Libertine"/>
          <w:szCs w:val="24"/>
        </w:rPr>
        <w:t>Kekerasan</w:t>
      </w:r>
      <w:proofErr w:type="spellEnd"/>
      <w:r w:rsidRPr="00E0754A">
        <w:rPr>
          <w:rFonts w:cs="Linux Libertine"/>
          <w:szCs w:val="24"/>
        </w:rPr>
        <w:t xml:space="preserve"> di </w:t>
      </w:r>
      <w:proofErr w:type="spellStart"/>
      <w:r w:rsidRPr="00E0754A">
        <w:rPr>
          <w:rFonts w:cs="Linux Libertine"/>
          <w:szCs w:val="24"/>
        </w:rPr>
        <w:t>Pondok</w:t>
      </w:r>
      <w:proofErr w:type="spellEnd"/>
      <w:r w:rsidRPr="00E0754A">
        <w:rPr>
          <w:rFonts w:cs="Linux Libertine"/>
          <w:szCs w:val="24"/>
        </w:rPr>
        <w:t xml:space="preserve"> </w:t>
      </w:r>
      <w:proofErr w:type="spellStart"/>
      <w:r w:rsidRPr="00E0754A">
        <w:rPr>
          <w:rFonts w:cs="Linux Libertine"/>
          <w:szCs w:val="24"/>
        </w:rPr>
        <w:t>Aren</w:t>
      </w:r>
      <w:proofErr w:type="spellEnd"/>
      <w:r w:rsidRPr="00E0754A">
        <w:rPr>
          <w:rFonts w:cs="Linux Libertine"/>
          <w:szCs w:val="24"/>
        </w:rPr>
        <w:t xml:space="preserve"> Tangerang). J. </w:t>
      </w:r>
      <w:proofErr w:type="spellStart"/>
      <w:r w:rsidRPr="00E0754A">
        <w:rPr>
          <w:rFonts w:cs="Linux Libertine"/>
          <w:szCs w:val="24"/>
        </w:rPr>
        <w:t>Huk</w:t>
      </w:r>
      <w:proofErr w:type="spellEnd"/>
      <w:r w:rsidRPr="00E0754A">
        <w:rPr>
          <w:rFonts w:cs="Linux Libertine"/>
          <w:szCs w:val="24"/>
        </w:rPr>
        <w:t xml:space="preserve">. </w:t>
      </w:r>
      <w:proofErr w:type="spellStart"/>
      <w:r w:rsidRPr="00E0754A">
        <w:rPr>
          <w:rFonts w:cs="Linux Libertine"/>
          <w:szCs w:val="24"/>
        </w:rPr>
        <w:t>Adigama</w:t>
      </w:r>
      <w:proofErr w:type="spellEnd"/>
      <w:r w:rsidRPr="00E0754A">
        <w:rPr>
          <w:rFonts w:cs="Linux Libertine"/>
          <w:szCs w:val="24"/>
        </w:rPr>
        <w:t xml:space="preserve"> 1, 809. https://doi.org/10.24912/adigama.v1i1.2168</w:t>
      </w:r>
    </w:p>
    <w:p w14:paraId="1963D187" w14:textId="77777777" w:rsidR="00994D73" w:rsidRPr="00E0754A" w:rsidRDefault="00994D73" w:rsidP="00994D73">
      <w:pPr>
        <w:pStyle w:val="Bibliography"/>
        <w:rPr>
          <w:rFonts w:cs="Linux Libertine"/>
          <w:szCs w:val="24"/>
        </w:rPr>
      </w:pPr>
      <w:proofErr w:type="spellStart"/>
      <w:r w:rsidRPr="00E0754A">
        <w:rPr>
          <w:rFonts w:cs="Linux Libertine"/>
          <w:szCs w:val="24"/>
        </w:rPr>
        <w:t>Petcharamesree</w:t>
      </w:r>
      <w:proofErr w:type="spellEnd"/>
      <w:r w:rsidRPr="00E0754A">
        <w:rPr>
          <w:rFonts w:cs="Linux Libertine"/>
          <w:szCs w:val="24"/>
        </w:rPr>
        <w:t>, S., 2013. The ASEAN Human Rights architecture: Its development and challenges. Equal Rights Rev. 11.</w:t>
      </w:r>
    </w:p>
    <w:p w14:paraId="2569E869" w14:textId="77777777" w:rsidR="00994D73" w:rsidRPr="00E0754A" w:rsidRDefault="00994D73" w:rsidP="00994D73">
      <w:pPr>
        <w:pStyle w:val="Bibliography"/>
        <w:rPr>
          <w:rFonts w:cs="Linux Libertine"/>
          <w:szCs w:val="24"/>
        </w:rPr>
      </w:pPr>
      <w:r w:rsidRPr="00E0754A">
        <w:rPr>
          <w:rFonts w:cs="Linux Libertine"/>
          <w:szCs w:val="24"/>
        </w:rPr>
        <w:lastRenderedPageBreak/>
        <w:t>Philippe Nonet, Selznick, P., Kagan, R.A., 2017. Law and Society in Transition. Routledge.</w:t>
      </w:r>
    </w:p>
    <w:p w14:paraId="6B05B8BE" w14:textId="77777777" w:rsidR="00994D73" w:rsidRPr="00E0754A" w:rsidRDefault="00994D73" w:rsidP="00994D73">
      <w:pPr>
        <w:pStyle w:val="Bibliography"/>
        <w:rPr>
          <w:rFonts w:cs="Linux Libertine"/>
          <w:szCs w:val="24"/>
        </w:rPr>
      </w:pPr>
      <w:proofErr w:type="spellStart"/>
      <w:r w:rsidRPr="00E0754A">
        <w:rPr>
          <w:rFonts w:cs="Linux Libertine"/>
          <w:szCs w:val="24"/>
        </w:rPr>
        <w:t>Pratiwi</w:t>
      </w:r>
      <w:proofErr w:type="spellEnd"/>
      <w:r w:rsidRPr="00E0754A">
        <w:rPr>
          <w:rFonts w:cs="Linux Libertine"/>
          <w:szCs w:val="24"/>
        </w:rPr>
        <w:t>, C.S., 2021. Rethinking the Constitutionality of Indonesia’s Flawed Anti Blasphemy Law. Const. Rev. 7, 273–299. https://doi.org/10.31078/consrev724</w:t>
      </w:r>
    </w:p>
    <w:p w14:paraId="558D3E7E" w14:textId="77777777" w:rsidR="00994D73" w:rsidRPr="00E0754A" w:rsidRDefault="00994D73" w:rsidP="00994D73">
      <w:pPr>
        <w:pStyle w:val="Bibliography"/>
        <w:rPr>
          <w:rFonts w:cs="Linux Libertine"/>
          <w:szCs w:val="24"/>
        </w:rPr>
      </w:pPr>
      <w:proofErr w:type="spellStart"/>
      <w:r w:rsidRPr="00E0754A">
        <w:rPr>
          <w:rFonts w:cs="Linux Libertine"/>
          <w:szCs w:val="24"/>
        </w:rPr>
        <w:t>Pratiwi</w:t>
      </w:r>
      <w:proofErr w:type="spellEnd"/>
      <w:r w:rsidRPr="00E0754A">
        <w:rPr>
          <w:rFonts w:cs="Linux Libertine"/>
          <w:szCs w:val="24"/>
        </w:rPr>
        <w:t>, C.S., 2019. The Permissible Scope of Legal Limitation on Freedom of Religion or Belief (</w:t>
      </w:r>
      <w:proofErr w:type="spellStart"/>
      <w:r w:rsidRPr="00E0754A">
        <w:rPr>
          <w:rFonts w:cs="Linux Libertine"/>
          <w:szCs w:val="24"/>
        </w:rPr>
        <w:t>FoRB</w:t>
      </w:r>
      <w:proofErr w:type="spellEnd"/>
      <w:r w:rsidRPr="00E0754A">
        <w:rPr>
          <w:rFonts w:cs="Linux Libertine"/>
          <w:szCs w:val="24"/>
        </w:rPr>
        <w:t>) and Freedom of Expression (</w:t>
      </w:r>
      <w:proofErr w:type="spellStart"/>
      <w:r w:rsidRPr="00E0754A">
        <w:rPr>
          <w:rFonts w:cs="Linux Libertine"/>
          <w:szCs w:val="24"/>
        </w:rPr>
        <w:t>FoE</w:t>
      </w:r>
      <w:proofErr w:type="spellEnd"/>
      <w:r w:rsidRPr="00E0754A">
        <w:rPr>
          <w:rFonts w:cs="Linux Libertine"/>
          <w:szCs w:val="24"/>
        </w:rPr>
        <w:t>) under International Human Rights Law (IHRL): The Study of Blasphemy Cases in Indonesia. SSRN Electron. J. https://doi.org/10.2139/ssrn.3312715</w:t>
      </w:r>
    </w:p>
    <w:p w14:paraId="26A35027" w14:textId="77777777" w:rsidR="00994D73" w:rsidRPr="00E0754A" w:rsidRDefault="00994D73" w:rsidP="00994D73">
      <w:pPr>
        <w:pStyle w:val="Bibliography"/>
        <w:rPr>
          <w:rFonts w:cs="Linux Libertine"/>
          <w:szCs w:val="24"/>
        </w:rPr>
      </w:pPr>
      <w:proofErr w:type="spellStart"/>
      <w:r w:rsidRPr="00E0754A">
        <w:rPr>
          <w:rFonts w:cs="Linux Libertine"/>
          <w:szCs w:val="24"/>
        </w:rPr>
        <w:t>Pratiwi</w:t>
      </w:r>
      <w:proofErr w:type="spellEnd"/>
      <w:r w:rsidRPr="00E0754A">
        <w:rPr>
          <w:rFonts w:cs="Linux Libertine"/>
          <w:szCs w:val="24"/>
        </w:rPr>
        <w:t xml:space="preserve">, C.S., </w:t>
      </w:r>
      <w:proofErr w:type="spellStart"/>
      <w:r w:rsidRPr="00E0754A">
        <w:rPr>
          <w:rFonts w:cs="Linux Libertine"/>
          <w:szCs w:val="24"/>
        </w:rPr>
        <w:t>Sunaryo</w:t>
      </w:r>
      <w:proofErr w:type="spellEnd"/>
      <w:r w:rsidRPr="00E0754A">
        <w:rPr>
          <w:rFonts w:cs="Linux Libertine"/>
          <w:szCs w:val="24"/>
        </w:rPr>
        <w:t>, S., 2021. Blasphemy law as a structural violence: A challenge for maintaining sustainable peace. Muslim World J. Hum. Rights 18, 133–165. https://doi.org/10.1515/mwjhr-2020-0019</w:t>
      </w:r>
    </w:p>
    <w:p w14:paraId="62469C9E" w14:textId="77777777" w:rsidR="00994D73" w:rsidRPr="00E0754A" w:rsidRDefault="00994D73" w:rsidP="00994D73">
      <w:pPr>
        <w:pStyle w:val="Bibliography"/>
        <w:rPr>
          <w:rFonts w:cs="Linux Libertine"/>
          <w:szCs w:val="24"/>
        </w:rPr>
      </w:pPr>
      <w:proofErr w:type="spellStart"/>
      <w:r w:rsidRPr="00E0754A">
        <w:rPr>
          <w:rFonts w:cs="Linux Libertine"/>
          <w:szCs w:val="24"/>
        </w:rPr>
        <w:t>Prud’homme</w:t>
      </w:r>
      <w:proofErr w:type="spellEnd"/>
      <w:r w:rsidRPr="00E0754A">
        <w:rPr>
          <w:rFonts w:cs="Linux Libertine"/>
          <w:szCs w:val="24"/>
        </w:rPr>
        <w:t>, J.-A., 2010. Policing Belief: The Impact of Blasphemy Laws on Human Rights (Special Report). Freedom House, DC.</w:t>
      </w:r>
    </w:p>
    <w:p w14:paraId="49F338EF" w14:textId="77777777" w:rsidR="00994D73" w:rsidRPr="00E0754A" w:rsidRDefault="00994D73" w:rsidP="00994D73">
      <w:pPr>
        <w:pStyle w:val="Bibliography"/>
        <w:rPr>
          <w:rFonts w:cs="Linux Libertine"/>
          <w:szCs w:val="24"/>
        </w:rPr>
      </w:pPr>
      <w:proofErr w:type="spellStart"/>
      <w:r w:rsidRPr="00E0754A">
        <w:rPr>
          <w:rFonts w:cs="Linux Libertine"/>
          <w:szCs w:val="24"/>
        </w:rPr>
        <w:t>Qurrata</w:t>
      </w:r>
      <w:proofErr w:type="spellEnd"/>
      <w:r w:rsidRPr="00E0754A">
        <w:rPr>
          <w:rFonts w:cs="Linux Libertine"/>
          <w:szCs w:val="24"/>
        </w:rPr>
        <w:t xml:space="preserve"> </w:t>
      </w:r>
      <w:proofErr w:type="spellStart"/>
      <w:r w:rsidRPr="00E0754A">
        <w:rPr>
          <w:rFonts w:cs="Linux Libertine"/>
          <w:szCs w:val="24"/>
        </w:rPr>
        <w:t>A’yun</w:t>
      </w:r>
      <w:proofErr w:type="spellEnd"/>
      <w:r w:rsidRPr="00E0754A">
        <w:rPr>
          <w:rFonts w:cs="Linux Libertine"/>
          <w:szCs w:val="24"/>
        </w:rPr>
        <w:t xml:space="preserve">, R., 2020. Politicising blasphemy in Indonesia: How Islamic alliances are established. </w:t>
      </w:r>
      <w:proofErr w:type="spellStart"/>
      <w:r w:rsidRPr="00E0754A">
        <w:rPr>
          <w:rFonts w:cs="Linux Libertine"/>
          <w:szCs w:val="24"/>
        </w:rPr>
        <w:t>Melb</w:t>
      </w:r>
      <w:proofErr w:type="spellEnd"/>
      <w:r w:rsidRPr="00E0754A">
        <w:rPr>
          <w:rFonts w:cs="Linux Libertine"/>
          <w:szCs w:val="24"/>
        </w:rPr>
        <w:t>. Asia Rev. https://doi.org/10.37839/MAR2652-550X4.19</w:t>
      </w:r>
    </w:p>
    <w:p w14:paraId="12DBF302" w14:textId="77777777" w:rsidR="00994D73" w:rsidRPr="00E0754A" w:rsidRDefault="00994D73" w:rsidP="00994D73">
      <w:pPr>
        <w:pStyle w:val="Bibliography"/>
        <w:rPr>
          <w:rFonts w:cs="Linux Libertine"/>
          <w:szCs w:val="24"/>
        </w:rPr>
      </w:pPr>
      <w:proofErr w:type="spellStart"/>
      <w:r w:rsidRPr="00E0754A">
        <w:rPr>
          <w:rFonts w:cs="Linux Libertine"/>
          <w:szCs w:val="24"/>
        </w:rPr>
        <w:t>Rambe</w:t>
      </w:r>
      <w:proofErr w:type="spellEnd"/>
      <w:r w:rsidRPr="00E0754A">
        <w:rPr>
          <w:rFonts w:cs="Linux Libertine"/>
          <w:szCs w:val="24"/>
        </w:rPr>
        <w:t xml:space="preserve">, A., 2018. </w:t>
      </w:r>
      <w:proofErr w:type="spellStart"/>
      <w:r w:rsidRPr="00E0754A">
        <w:rPr>
          <w:rFonts w:cs="Linux Libertine"/>
          <w:szCs w:val="24"/>
        </w:rPr>
        <w:t>Pertanggungjawaban</w:t>
      </w:r>
      <w:proofErr w:type="spellEnd"/>
      <w:r w:rsidRPr="00E0754A">
        <w:rPr>
          <w:rFonts w:cs="Linux Libertine"/>
          <w:szCs w:val="24"/>
        </w:rPr>
        <w:t xml:space="preserve"> </w:t>
      </w:r>
      <w:proofErr w:type="spellStart"/>
      <w:r w:rsidRPr="00E0754A">
        <w:rPr>
          <w:rFonts w:cs="Linux Libertine"/>
          <w:szCs w:val="24"/>
        </w:rPr>
        <w:t>Pidana</w:t>
      </w:r>
      <w:proofErr w:type="spellEnd"/>
      <w:r w:rsidRPr="00E0754A">
        <w:rPr>
          <w:rFonts w:cs="Linux Libertine"/>
          <w:szCs w:val="24"/>
        </w:rPr>
        <w:t xml:space="preserve"> </w:t>
      </w:r>
      <w:proofErr w:type="spellStart"/>
      <w:r w:rsidRPr="00E0754A">
        <w:rPr>
          <w:rFonts w:cs="Linux Libertine"/>
          <w:szCs w:val="24"/>
        </w:rPr>
        <w:t>Terhadap</w:t>
      </w:r>
      <w:proofErr w:type="spellEnd"/>
      <w:r w:rsidRPr="00E0754A">
        <w:rPr>
          <w:rFonts w:cs="Linux Libertine"/>
          <w:szCs w:val="24"/>
        </w:rPr>
        <w:t xml:space="preserve"> </w:t>
      </w:r>
      <w:proofErr w:type="spellStart"/>
      <w:r w:rsidRPr="00E0754A">
        <w:rPr>
          <w:rFonts w:cs="Linux Libertine"/>
          <w:szCs w:val="24"/>
        </w:rPr>
        <w:t>Pelaku</w:t>
      </w:r>
      <w:proofErr w:type="spellEnd"/>
      <w:r w:rsidRPr="00E0754A">
        <w:rPr>
          <w:rFonts w:cs="Linux Libertine"/>
          <w:szCs w:val="24"/>
        </w:rPr>
        <w:t xml:space="preserve"> Tindakan Main Hakim </w:t>
      </w:r>
      <w:proofErr w:type="spellStart"/>
      <w:r w:rsidRPr="00E0754A">
        <w:rPr>
          <w:rFonts w:cs="Linux Libertine"/>
          <w:szCs w:val="24"/>
        </w:rPr>
        <w:t>Sendiri</w:t>
      </w:r>
      <w:proofErr w:type="spellEnd"/>
      <w:r w:rsidRPr="00E0754A">
        <w:rPr>
          <w:rFonts w:cs="Linux Libertine"/>
          <w:szCs w:val="24"/>
        </w:rPr>
        <w:t xml:space="preserve"> </w:t>
      </w:r>
      <w:proofErr w:type="spellStart"/>
      <w:r w:rsidRPr="00E0754A">
        <w:rPr>
          <w:rFonts w:cs="Linux Libertine"/>
          <w:szCs w:val="24"/>
        </w:rPr>
        <w:t>Bagi</w:t>
      </w:r>
      <w:proofErr w:type="spellEnd"/>
      <w:r w:rsidRPr="00E0754A">
        <w:rPr>
          <w:rFonts w:cs="Linux Libertine"/>
          <w:szCs w:val="24"/>
        </w:rPr>
        <w:t xml:space="preserve"> </w:t>
      </w:r>
      <w:proofErr w:type="spellStart"/>
      <w:r w:rsidRPr="00E0754A">
        <w:rPr>
          <w:rFonts w:cs="Linux Libertine"/>
          <w:szCs w:val="24"/>
        </w:rPr>
        <w:t>Terduga</w:t>
      </w:r>
      <w:proofErr w:type="spellEnd"/>
      <w:r w:rsidRPr="00E0754A">
        <w:rPr>
          <w:rFonts w:cs="Linux Libertine"/>
          <w:szCs w:val="24"/>
        </w:rPr>
        <w:t xml:space="preserve"> </w:t>
      </w:r>
      <w:proofErr w:type="spellStart"/>
      <w:r w:rsidRPr="00E0754A">
        <w:rPr>
          <w:rFonts w:cs="Linux Libertine"/>
          <w:szCs w:val="24"/>
        </w:rPr>
        <w:t>Pelaku</w:t>
      </w:r>
      <w:proofErr w:type="spellEnd"/>
      <w:r w:rsidRPr="00E0754A">
        <w:rPr>
          <w:rFonts w:cs="Linux Libertine"/>
          <w:szCs w:val="24"/>
        </w:rPr>
        <w:t xml:space="preserve"> </w:t>
      </w:r>
      <w:proofErr w:type="spellStart"/>
      <w:r w:rsidRPr="00E0754A">
        <w:rPr>
          <w:rFonts w:cs="Linux Libertine"/>
          <w:szCs w:val="24"/>
        </w:rPr>
        <w:t>Tindak</w:t>
      </w:r>
      <w:proofErr w:type="spellEnd"/>
      <w:r w:rsidRPr="00E0754A">
        <w:rPr>
          <w:rFonts w:cs="Linux Libertine"/>
          <w:szCs w:val="24"/>
        </w:rPr>
        <w:t xml:space="preserve"> </w:t>
      </w:r>
      <w:proofErr w:type="spellStart"/>
      <w:r w:rsidRPr="00E0754A">
        <w:rPr>
          <w:rFonts w:cs="Linux Libertine"/>
          <w:szCs w:val="24"/>
        </w:rPr>
        <w:t>Pidana</w:t>
      </w:r>
      <w:proofErr w:type="spellEnd"/>
      <w:r w:rsidRPr="00E0754A">
        <w:rPr>
          <w:rFonts w:cs="Linux Libertine"/>
          <w:szCs w:val="24"/>
        </w:rPr>
        <w:t xml:space="preserve"> </w:t>
      </w:r>
      <w:proofErr w:type="spellStart"/>
      <w:r w:rsidRPr="00E0754A">
        <w:rPr>
          <w:rFonts w:cs="Linux Libertine"/>
          <w:szCs w:val="24"/>
        </w:rPr>
        <w:t>Pencurian</w:t>
      </w:r>
      <w:proofErr w:type="spellEnd"/>
      <w:r w:rsidRPr="00E0754A">
        <w:rPr>
          <w:rFonts w:cs="Linux Libertine"/>
          <w:szCs w:val="24"/>
        </w:rPr>
        <w:t xml:space="preserve"> (</w:t>
      </w:r>
      <w:proofErr w:type="spellStart"/>
      <w:r w:rsidRPr="00E0754A">
        <w:rPr>
          <w:rFonts w:cs="Linux Libertine"/>
          <w:szCs w:val="24"/>
        </w:rPr>
        <w:t>Studi</w:t>
      </w:r>
      <w:proofErr w:type="spellEnd"/>
      <w:r w:rsidRPr="00E0754A">
        <w:rPr>
          <w:rFonts w:cs="Linux Libertine"/>
          <w:szCs w:val="24"/>
        </w:rPr>
        <w:t xml:space="preserve"> POLRESTABES Medan) (Bachelor Thesis). Universitas Muhammadiyah Sumatera Utara, Medan.</w:t>
      </w:r>
    </w:p>
    <w:p w14:paraId="1B064076" w14:textId="77777777" w:rsidR="00994D73" w:rsidRPr="00E0754A" w:rsidRDefault="00994D73" w:rsidP="00994D73">
      <w:pPr>
        <w:pStyle w:val="Bibliography"/>
        <w:rPr>
          <w:rFonts w:cs="Linux Libertine"/>
          <w:szCs w:val="24"/>
        </w:rPr>
      </w:pPr>
      <w:r w:rsidRPr="00E0754A">
        <w:rPr>
          <w:rFonts w:cs="Linux Libertine"/>
          <w:szCs w:val="24"/>
        </w:rPr>
        <w:t>Rawls, J., 2009. A Theory of Justice. Harvard University Press.</w:t>
      </w:r>
    </w:p>
    <w:p w14:paraId="59E3B333" w14:textId="77777777" w:rsidR="00994D73" w:rsidRPr="00E0754A" w:rsidRDefault="00994D73" w:rsidP="00994D73">
      <w:pPr>
        <w:pStyle w:val="Bibliography"/>
        <w:rPr>
          <w:rFonts w:cs="Linux Libertine"/>
          <w:szCs w:val="24"/>
        </w:rPr>
      </w:pPr>
      <w:r w:rsidRPr="00E0754A">
        <w:rPr>
          <w:rFonts w:cs="Linux Libertine"/>
          <w:szCs w:val="24"/>
        </w:rPr>
        <w:t xml:space="preserve">Rothstein, B., </w:t>
      </w:r>
      <w:proofErr w:type="spellStart"/>
      <w:r w:rsidRPr="00E0754A">
        <w:rPr>
          <w:rFonts w:cs="Linux Libertine"/>
          <w:szCs w:val="24"/>
        </w:rPr>
        <w:t>Broms</w:t>
      </w:r>
      <w:proofErr w:type="spellEnd"/>
      <w:r w:rsidRPr="00E0754A">
        <w:rPr>
          <w:rFonts w:cs="Linux Libertine"/>
          <w:szCs w:val="24"/>
        </w:rPr>
        <w:t>, R., 2013. Governing religion: the long-term effects of sacred financing. J. Institutional Econ. 9, 469–490. https://doi.org/10.1017/s1744137413000271</w:t>
      </w:r>
    </w:p>
    <w:p w14:paraId="0F5E9E8C" w14:textId="77777777" w:rsidR="00994D73" w:rsidRPr="00E0754A" w:rsidRDefault="00994D73" w:rsidP="00994D73">
      <w:pPr>
        <w:pStyle w:val="Bibliography"/>
        <w:rPr>
          <w:rFonts w:cs="Linux Libertine"/>
          <w:szCs w:val="24"/>
        </w:rPr>
      </w:pPr>
      <w:proofErr w:type="spellStart"/>
      <w:r w:rsidRPr="00E0754A">
        <w:rPr>
          <w:rFonts w:cs="Linux Libertine"/>
          <w:szCs w:val="24"/>
        </w:rPr>
        <w:t>Safa’at</w:t>
      </w:r>
      <w:proofErr w:type="spellEnd"/>
      <w:r w:rsidRPr="00E0754A">
        <w:rPr>
          <w:rFonts w:cs="Linux Libertine"/>
          <w:szCs w:val="24"/>
        </w:rPr>
        <w:t xml:space="preserve">, M.A., 2020. A Comparative Study on the Recognition of the Religion in the Indigenous People Community in Indonesia According to the Constitutional Court Decisions Number 97/PUU-XIV/2016 and 140/PUU-VII/2009. </w:t>
      </w:r>
      <w:proofErr w:type="spellStart"/>
      <w:r w:rsidRPr="00E0754A">
        <w:rPr>
          <w:rFonts w:cs="Linux Libertine"/>
          <w:szCs w:val="24"/>
        </w:rPr>
        <w:t>Tadulako</w:t>
      </w:r>
      <w:proofErr w:type="spellEnd"/>
      <w:r w:rsidRPr="00E0754A">
        <w:rPr>
          <w:rFonts w:cs="Linux Libertine"/>
          <w:szCs w:val="24"/>
        </w:rPr>
        <w:t xml:space="preserve"> Law Rev.</w:t>
      </w:r>
    </w:p>
    <w:p w14:paraId="3BF50D5E" w14:textId="77777777" w:rsidR="00994D73" w:rsidRPr="00E0754A" w:rsidRDefault="00994D73" w:rsidP="00994D73">
      <w:pPr>
        <w:pStyle w:val="Bibliography"/>
        <w:rPr>
          <w:rFonts w:cs="Linux Libertine"/>
          <w:szCs w:val="24"/>
        </w:rPr>
      </w:pPr>
      <w:r w:rsidRPr="00E0754A">
        <w:rPr>
          <w:rFonts w:cs="Linux Libertine"/>
          <w:szCs w:val="24"/>
        </w:rPr>
        <w:t xml:space="preserve">Salim, </w:t>
      </w:r>
      <w:proofErr w:type="spellStart"/>
      <w:r w:rsidRPr="00E0754A">
        <w:rPr>
          <w:rFonts w:cs="Linux Libertine"/>
          <w:szCs w:val="24"/>
        </w:rPr>
        <w:t>Arskal</w:t>
      </w:r>
      <w:proofErr w:type="spellEnd"/>
      <w:r w:rsidRPr="00E0754A">
        <w:rPr>
          <w:rFonts w:cs="Linux Libertine"/>
          <w:szCs w:val="24"/>
        </w:rPr>
        <w:t xml:space="preserve">, Azra, A., 2003. Negara dan </w:t>
      </w:r>
      <w:proofErr w:type="spellStart"/>
      <w:r w:rsidRPr="00E0754A">
        <w:rPr>
          <w:rFonts w:cs="Linux Libertine"/>
          <w:szCs w:val="24"/>
        </w:rPr>
        <w:t>Syariat</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Perspektif</w:t>
      </w:r>
      <w:proofErr w:type="spellEnd"/>
      <w:r w:rsidRPr="00E0754A">
        <w:rPr>
          <w:rFonts w:cs="Linux Libertine"/>
          <w:szCs w:val="24"/>
        </w:rPr>
        <w:t xml:space="preserve"> </w:t>
      </w:r>
      <w:proofErr w:type="spellStart"/>
      <w:r w:rsidRPr="00E0754A">
        <w:rPr>
          <w:rFonts w:cs="Linux Libertine"/>
          <w:szCs w:val="24"/>
        </w:rPr>
        <w:t>Politik</w:t>
      </w:r>
      <w:proofErr w:type="spellEnd"/>
      <w:r w:rsidRPr="00E0754A">
        <w:rPr>
          <w:rFonts w:cs="Linux Libertine"/>
          <w:szCs w:val="24"/>
        </w:rPr>
        <w:t xml:space="preserve"> Hukum Indonesia, in: </w:t>
      </w:r>
      <w:proofErr w:type="spellStart"/>
      <w:r w:rsidRPr="00E0754A">
        <w:rPr>
          <w:rFonts w:cs="Linux Libertine"/>
          <w:szCs w:val="24"/>
        </w:rPr>
        <w:t>Syariat</w:t>
      </w:r>
      <w:proofErr w:type="spellEnd"/>
      <w:r w:rsidRPr="00E0754A">
        <w:rPr>
          <w:rFonts w:cs="Linux Libertine"/>
          <w:szCs w:val="24"/>
        </w:rPr>
        <w:t xml:space="preserve"> Islam: </w:t>
      </w:r>
      <w:proofErr w:type="spellStart"/>
      <w:r w:rsidRPr="00E0754A">
        <w:rPr>
          <w:rFonts w:cs="Linux Libertine"/>
          <w:szCs w:val="24"/>
        </w:rPr>
        <w:t>Pandangan</w:t>
      </w:r>
      <w:proofErr w:type="spellEnd"/>
      <w:r w:rsidRPr="00E0754A">
        <w:rPr>
          <w:rFonts w:cs="Linux Libertine"/>
          <w:szCs w:val="24"/>
        </w:rPr>
        <w:t xml:space="preserve"> Muslim Liberal. </w:t>
      </w:r>
      <w:proofErr w:type="spellStart"/>
      <w:r w:rsidRPr="00E0754A">
        <w:rPr>
          <w:rFonts w:cs="Linux Libertine"/>
          <w:szCs w:val="24"/>
        </w:rPr>
        <w:t>Jaringan</w:t>
      </w:r>
      <w:proofErr w:type="spellEnd"/>
      <w:r w:rsidRPr="00E0754A">
        <w:rPr>
          <w:rFonts w:cs="Linux Libertine"/>
          <w:szCs w:val="24"/>
        </w:rPr>
        <w:t xml:space="preserve"> Islam Liberal-The Asia </w:t>
      </w:r>
      <w:proofErr w:type="spellStart"/>
      <w:r w:rsidRPr="00E0754A">
        <w:rPr>
          <w:rFonts w:cs="Linux Libertine"/>
          <w:szCs w:val="24"/>
        </w:rPr>
        <w:t>Faoundation</w:t>
      </w:r>
      <w:proofErr w:type="spellEnd"/>
      <w:r w:rsidRPr="00E0754A">
        <w:rPr>
          <w:rFonts w:cs="Linux Libertine"/>
          <w:szCs w:val="24"/>
        </w:rPr>
        <w:t>, Jakarta.</w:t>
      </w:r>
    </w:p>
    <w:p w14:paraId="430EA4F1" w14:textId="77777777" w:rsidR="00994D73" w:rsidRPr="00E0754A" w:rsidRDefault="00994D73" w:rsidP="00994D73">
      <w:pPr>
        <w:pStyle w:val="Bibliography"/>
        <w:rPr>
          <w:rFonts w:cs="Linux Libertine"/>
          <w:szCs w:val="24"/>
        </w:rPr>
      </w:pPr>
      <w:proofErr w:type="spellStart"/>
      <w:r w:rsidRPr="00E0754A">
        <w:rPr>
          <w:rFonts w:cs="Linux Libertine"/>
          <w:szCs w:val="24"/>
        </w:rPr>
        <w:t>Samidjo</w:t>
      </w:r>
      <w:proofErr w:type="spellEnd"/>
      <w:r w:rsidRPr="00E0754A">
        <w:rPr>
          <w:rFonts w:cs="Linux Libertine"/>
          <w:szCs w:val="24"/>
        </w:rPr>
        <w:t xml:space="preserve">, 1985. </w:t>
      </w:r>
      <w:proofErr w:type="spellStart"/>
      <w:r w:rsidRPr="00E0754A">
        <w:rPr>
          <w:rFonts w:cs="Linux Libertine"/>
          <w:szCs w:val="24"/>
        </w:rPr>
        <w:t>Pengantar</w:t>
      </w:r>
      <w:proofErr w:type="spellEnd"/>
      <w:r w:rsidRPr="00E0754A">
        <w:rPr>
          <w:rFonts w:cs="Linux Libertine"/>
          <w:szCs w:val="24"/>
        </w:rPr>
        <w:t xml:space="preserve"> Hukum Indonesia. </w:t>
      </w:r>
      <w:proofErr w:type="spellStart"/>
      <w:r w:rsidRPr="00E0754A">
        <w:rPr>
          <w:rFonts w:cs="Linux Libertine"/>
          <w:szCs w:val="24"/>
        </w:rPr>
        <w:t>Armico</w:t>
      </w:r>
      <w:proofErr w:type="spellEnd"/>
      <w:r w:rsidRPr="00E0754A">
        <w:rPr>
          <w:rFonts w:cs="Linux Libertine"/>
          <w:szCs w:val="24"/>
        </w:rPr>
        <w:t>, Jakarta.</w:t>
      </w:r>
    </w:p>
    <w:p w14:paraId="23DA8A91" w14:textId="77777777" w:rsidR="00994D73" w:rsidRPr="00E0754A" w:rsidRDefault="00994D73" w:rsidP="00994D73">
      <w:pPr>
        <w:pStyle w:val="Bibliography"/>
        <w:rPr>
          <w:rFonts w:cs="Linux Libertine"/>
          <w:szCs w:val="24"/>
        </w:rPr>
      </w:pPr>
      <w:r w:rsidRPr="00E0754A">
        <w:rPr>
          <w:rFonts w:cs="Linux Libertine"/>
          <w:szCs w:val="24"/>
        </w:rPr>
        <w:t>Santoso, A.B., 2020. The report of YLBHI about the Blasphemy Between January to May 2020. YLBHI.</w:t>
      </w:r>
    </w:p>
    <w:p w14:paraId="1202AE6D" w14:textId="77777777" w:rsidR="00994D73" w:rsidRPr="00E0754A" w:rsidRDefault="00994D73" w:rsidP="00994D73">
      <w:pPr>
        <w:pStyle w:val="Bibliography"/>
        <w:rPr>
          <w:rFonts w:cs="Linux Libertine"/>
          <w:szCs w:val="24"/>
        </w:rPr>
      </w:pPr>
      <w:r w:rsidRPr="00E0754A">
        <w:rPr>
          <w:rFonts w:cs="Linux Libertine"/>
          <w:szCs w:val="24"/>
        </w:rPr>
        <w:t>Saunders, J., Fox, C., 2019. Media Ethics, Free Speech, and the Requirements of Democracy. Routledge.</w:t>
      </w:r>
    </w:p>
    <w:p w14:paraId="0BEA4598" w14:textId="77777777" w:rsidR="00994D73" w:rsidRPr="00E0754A" w:rsidRDefault="00994D73" w:rsidP="00994D73">
      <w:pPr>
        <w:pStyle w:val="Bibliography"/>
        <w:rPr>
          <w:rFonts w:cs="Linux Libertine"/>
          <w:szCs w:val="24"/>
        </w:rPr>
      </w:pPr>
      <w:r w:rsidRPr="00E0754A">
        <w:rPr>
          <w:rFonts w:cs="Linux Libertine"/>
          <w:szCs w:val="24"/>
        </w:rPr>
        <w:t xml:space="preserve">Scanlon, T., 1972. A Theory of Freedom of Expression. Philos. Public </w:t>
      </w:r>
      <w:proofErr w:type="spellStart"/>
      <w:r w:rsidRPr="00E0754A">
        <w:rPr>
          <w:rFonts w:cs="Linux Libertine"/>
          <w:szCs w:val="24"/>
        </w:rPr>
        <w:t>Aff</w:t>
      </w:r>
      <w:proofErr w:type="spellEnd"/>
      <w:r w:rsidRPr="00E0754A">
        <w:rPr>
          <w:rFonts w:cs="Linux Libertine"/>
          <w:szCs w:val="24"/>
        </w:rPr>
        <w:t>. 1, 204–226.</w:t>
      </w:r>
    </w:p>
    <w:p w14:paraId="357CA253" w14:textId="77777777" w:rsidR="00994D73" w:rsidRPr="00E0754A" w:rsidRDefault="00994D73" w:rsidP="00994D73">
      <w:pPr>
        <w:pStyle w:val="Bibliography"/>
        <w:rPr>
          <w:rFonts w:cs="Linux Libertine"/>
          <w:szCs w:val="24"/>
        </w:rPr>
      </w:pPr>
      <w:proofErr w:type="spellStart"/>
      <w:r w:rsidRPr="00E0754A">
        <w:rPr>
          <w:rFonts w:cs="Linux Libertine"/>
          <w:szCs w:val="24"/>
        </w:rPr>
        <w:t>Scharffs</w:t>
      </w:r>
      <w:proofErr w:type="spellEnd"/>
      <w:r w:rsidRPr="00E0754A">
        <w:rPr>
          <w:rFonts w:cs="Linux Libertine"/>
          <w:szCs w:val="24"/>
        </w:rPr>
        <w:t xml:space="preserve">, B.G., 2017. Towards an understanding of accelerants and </w:t>
      </w:r>
      <w:proofErr w:type="spellStart"/>
      <w:r w:rsidRPr="00E0754A">
        <w:rPr>
          <w:rFonts w:cs="Linux Libertine"/>
          <w:szCs w:val="24"/>
        </w:rPr>
        <w:t>decelerants</w:t>
      </w:r>
      <w:proofErr w:type="spellEnd"/>
      <w:r w:rsidRPr="00E0754A">
        <w:rPr>
          <w:rFonts w:cs="Linux Libertine"/>
          <w:szCs w:val="24"/>
        </w:rPr>
        <w:t>: A non-</w:t>
      </w:r>
      <w:proofErr w:type="spellStart"/>
      <w:r w:rsidRPr="00E0754A">
        <w:rPr>
          <w:rFonts w:cs="Linux Libertine"/>
          <w:szCs w:val="24"/>
        </w:rPr>
        <w:t>juriscentric</w:t>
      </w:r>
      <w:proofErr w:type="spellEnd"/>
      <w:r w:rsidRPr="00E0754A">
        <w:rPr>
          <w:rFonts w:cs="Linux Libertine"/>
          <w:szCs w:val="24"/>
        </w:rPr>
        <w:t xml:space="preserve"> approach to off </w:t>
      </w:r>
      <w:proofErr w:type="spellStart"/>
      <w:r w:rsidRPr="00E0754A">
        <w:rPr>
          <w:rFonts w:cs="Linux Libertine"/>
          <w:szCs w:val="24"/>
        </w:rPr>
        <w:t>ensive</w:t>
      </w:r>
      <w:proofErr w:type="spellEnd"/>
      <w:r w:rsidRPr="00E0754A">
        <w:rPr>
          <w:rFonts w:cs="Linux Libertine"/>
          <w:szCs w:val="24"/>
        </w:rPr>
        <w:t xml:space="preserve"> or hateful speech concerning religion. Cambridge University Press, pp. 701–717. https://doi.org/10.1017/9781108242189.029</w:t>
      </w:r>
    </w:p>
    <w:p w14:paraId="096C1648" w14:textId="77777777" w:rsidR="00994D73" w:rsidRPr="00E0754A" w:rsidRDefault="00994D73" w:rsidP="00994D73">
      <w:pPr>
        <w:pStyle w:val="Bibliography"/>
        <w:rPr>
          <w:rFonts w:cs="Linux Libertine"/>
          <w:szCs w:val="24"/>
        </w:rPr>
      </w:pPr>
      <w:proofErr w:type="spellStart"/>
      <w:r w:rsidRPr="00E0754A">
        <w:rPr>
          <w:rFonts w:cs="Linux Libertine"/>
          <w:szCs w:val="24"/>
        </w:rPr>
        <w:t>Scheppele</w:t>
      </w:r>
      <w:proofErr w:type="spellEnd"/>
      <w:r w:rsidRPr="00E0754A">
        <w:rPr>
          <w:rFonts w:cs="Linux Libertine"/>
          <w:szCs w:val="24"/>
        </w:rPr>
        <w:t>, K.L., 2018. Autocratic Legalism. Univ. Chic. Law Rev. 85, 545–583.</w:t>
      </w:r>
    </w:p>
    <w:p w14:paraId="129F909D" w14:textId="77777777" w:rsidR="00994D73" w:rsidRPr="00E0754A" w:rsidRDefault="00994D73" w:rsidP="00994D73">
      <w:pPr>
        <w:pStyle w:val="Bibliography"/>
        <w:rPr>
          <w:rFonts w:cs="Linux Libertine"/>
          <w:szCs w:val="24"/>
        </w:rPr>
      </w:pPr>
      <w:proofErr w:type="spellStart"/>
      <w:r w:rsidRPr="00E0754A">
        <w:rPr>
          <w:rFonts w:cs="Linux Libertine"/>
          <w:szCs w:val="24"/>
        </w:rPr>
        <w:t>Schmitter</w:t>
      </w:r>
      <w:proofErr w:type="spellEnd"/>
      <w:r w:rsidRPr="00E0754A">
        <w:rPr>
          <w:rFonts w:cs="Linux Libertine"/>
          <w:szCs w:val="24"/>
        </w:rPr>
        <w:t xml:space="preserve">, P.C., Karl, T.L., 1991. What Democracy Is. . . and Is Not. J. </w:t>
      </w:r>
      <w:proofErr w:type="spellStart"/>
      <w:r w:rsidRPr="00E0754A">
        <w:rPr>
          <w:rFonts w:cs="Linux Libertine"/>
          <w:szCs w:val="24"/>
        </w:rPr>
        <w:t>Democr</w:t>
      </w:r>
      <w:proofErr w:type="spellEnd"/>
      <w:r w:rsidRPr="00E0754A">
        <w:rPr>
          <w:rFonts w:cs="Linux Libertine"/>
          <w:szCs w:val="24"/>
        </w:rPr>
        <w:t>. 2, 75–88. https://doi.org/10.1353/jod.1991.0033</w:t>
      </w:r>
    </w:p>
    <w:p w14:paraId="0E7BA351"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Sezgin</w:t>
      </w:r>
      <w:proofErr w:type="spellEnd"/>
      <w:r w:rsidRPr="00E0754A">
        <w:rPr>
          <w:rFonts w:cs="Linux Libertine"/>
          <w:szCs w:val="24"/>
        </w:rPr>
        <w:t xml:space="preserve">, Y., </w:t>
      </w:r>
      <w:proofErr w:type="spellStart"/>
      <w:r w:rsidRPr="00E0754A">
        <w:rPr>
          <w:rFonts w:cs="Linux Libertine"/>
          <w:szCs w:val="24"/>
        </w:rPr>
        <w:t>Künkler</w:t>
      </w:r>
      <w:proofErr w:type="spellEnd"/>
      <w:r w:rsidRPr="00E0754A">
        <w:rPr>
          <w:rFonts w:cs="Linux Libertine"/>
          <w:szCs w:val="24"/>
        </w:rPr>
        <w:t>, M., 2014. Regulation of “religion” and the “religious”: The politics of judicialization and bureaucratization in India and Indonesia. Comp. Stud. Soc. Hist. 56, 448–478.</w:t>
      </w:r>
    </w:p>
    <w:p w14:paraId="38350A75" w14:textId="77777777" w:rsidR="00994D73" w:rsidRPr="00E0754A" w:rsidRDefault="00994D73" w:rsidP="00994D73">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E0754A" w:rsidRDefault="00994D73" w:rsidP="00994D73">
      <w:pPr>
        <w:pStyle w:val="Bibliography"/>
        <w:rPr>
          <w:rFonts w:cs="Linux Libertine"/>
          <w:szCs w:val="24"/>
        </w:rPr>
      </w:pPr>
      <w:proofErr w:type="spellStart"/>
      <w:r w:rsidRPr="00E0754A">
        <w:rPr>
          <w:rFonts w:cs="Linux Libertine"/>
          <w:szCs w:val="24"/>
        </w:rPr>
        <w:t>Sholahuddin</w:t>
      </w:r>
      <w:proofErr w:type="spellEnd"/>
      <w:r w:rsidRPr="00E0754A">
        <w:rPr>
          <w:rFonts w:cs="Linux Libertine"/>
          <w:szCs w:val="24"/>
        </w:rPr>
        <w:t xml:space="preserve">, 2011. NII </w:t>
      </w:r>
      <w:proofErr w:type="spellStart"/>
      <w:r w:rsidRPr="00E0754A">
        <w:rPr>
          <w:rFonts w:cs="Linux Libertine"/>
          <w:szCs w:val="24"/>
        </w:rPr>
        <w:t>sampai</w:t>
      </w:r>
      <w:proofErr w:type="spellEnd"/>
      <w:r w:rsidRPr="00E0754A">
        <w:rPr>
          <w:rFonts w:cs="Linux Libertine"/>
          <w:szCs w:val="24"/>
        </w:rPr>
        <w:t xml:space="preserve"> JI: Salafi </w:t>
      </w:r>
      <w:proofErr w:type="spellStart"/>
      <w:r w:rsidRPr="00E0754A">
        <w:rPr>
          <w:rFonts w:cs="Linux Libertine"/>
          <w:szCs w:val="24"/>
        </w:rPr>
        <w:t>Jihadisme</w:t>
      </w:r>
      <w:proofErr w:type="spellEnd"/>
      <w:r w:rsidRPr="00E0754A">
        <w:rPr>
          <w:rFonts w:cs="Linux Libertine"/>
          <w:szCs w:val="24"/>
        </w:rPr>
        <w:t xml:space="preserve"> di Indonesia. </w:t>
      </w:r>
      <w:proofErr w:type="spellStart"/>
      <w:r w:rsidRPr="00E0754A">
        <w:rPr>
          <w:rFonts w:cs="Linux Libertine"/>
          <w:szCs w:val="24"/>
        </w:rPr>
        <w:t>Komunitas</w:t>
      </w:r>
      <w:proofErr w:type="spellEnd"/>
      <w:r w:rsidRPr="00E0754A">
        <w:rPr>
          <w:rFonts w:cs="Linux Libertine"/>
          <w:szCs w:val="24"/>
        </w:rPr>
        <w:t xml:space="preserve"> Bambu, Depok.</w:t>
      </w:r>
    </w:p>
    <w:p w14:paraId="3471FB47" w14:textId="77777777" w:rsidR="00994D73" w:rsidRPr="00E0754A" w:rsidRDefault="00994D73" w:rsidP="00994D73">
      <w:pPr>
        <w:pStyle w:val="Bibliography"/>
        <w:rPr>
          <w:rFonts w:cs="Linux Libertine"/>
          <w:szCs w:val="24"/>
        </w:rPr>
      </w:pPr>
      <w:r w:rsidRPr="00E0754A">
        <w:rPr>
          <w:rFonts w:cs="Linux Libertine"/>
          <w:szCs w:val="24"/>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E0754A" w:rsidRDefault="00994D73" w:rsidP="00994D73">
      <w:pPr>
        <w:pStyle w:val="Bibliography"/>
        <w:rPr>
          <w:rFonts w:cs="Linux Libertine"/>
          <w:szCs w:val="24"/>
        </w:rPr>
      </w:pPr>
      <w:proofErr w:type="spellStart"/>
      <w:r w:rsidRPr="00E0754A">
        <w:rPr>
          <w:rFonts w:cs="Linux Libertine"/>
          <w:szCs w:val="24"/>
        </w:rPr>
        <w:t>Sidharta</w:t>
      </w:r>
      <w:proofErr w:type="spellEnd"/>
      <w:r w:rsidRPr="00E0754A">
        <w:rPr>
          <w:rFonts w:cs="Linux Libertine"/>
          <w:szCs w:val="24"/>
        </w:rPr>
        <w:t xml:space="preserve">, B.A., 2007. </w:t>
      </w:r>
      <w:proofErr w:type="spellStart"/>
      <w:r w:rsidRPr="00E0754A">
        <w:rPr>
          <w:rFonts w:cs="Linux Libertine"/>
          <w:szCs w:val="24"/>
        </w:rPr>
        <w:t>Meuwissen</w:t>
      </w:r>
      <w:proofErr w:type="spellEnd"/>
      <w:r w:rsidRPr="00E0754A">
        <w:rPr>
          <w:rFonts w:cs="Linux Libertine"/>
          <w:szCs w:val="24"/>
        </w:rPr>
        <w:t xml:space="preserve"> </w:t>
      </w:r>
      <w:proofErr w:type="spellStart"/>
      <w:r w:rsidRPr="00E0754A">
        <w:rPr>
          <w:rFonts w:cs="Linux Libertine"/>
          <w:szCs w:val="24"/>
        </w:rPr>
        <w:t>Tentang</w:t>
      </w:r>
      <w:proofErr w:type="spellEnd"/>
      <w:r w:rsidRPr="00E0754A">
        <w:rPr>
          <w:rFonts w:cs="Linux Libertine"/>
          <w:szCs w:val="24"/>
        </w:rPr>
        <w:t xml:space="preserve"> </w:t>
      </w:r>
      <w:proofErr w:type="spellStart"/>
      <w:r w:rsidRPr="00E0754A">
        <w:rPr>
          <w:rFonts w:cs="Linux Libertine"/>
          <w:szCs w:val="24"/>
        </w:rPr>
        <w:t>Pengembanan</w:t>
      </w:r>
      <w:proofErr w:type="spellEnd"/>
      <w:r w:rsidRPr="00E0754A">
        <w:rPr>
          <w:rFonts w:cs="Linux Libertine"/>
          <w:szCs w:val="24"/>
        </w:rPr>
        <w:t xml:space="preserve"> Hukum, </w:t>
      </w:r>
      <w:proofErr w:type="spellStart"/>
      <w:r w:rsidRPr="00E0754A">
        <w:rPr>
          <w:rFonts w:cs="Linux Libertine"/>
          <w:szCs w:val="24"/>
        </w:rPr>
        <w:t>llmu</w:t>
      </w:r>
      <w:proofErr w:type="spellEnd"/>
      <w:r w:rsidRPr="00E0754A">
        <w:rPr>
          <w:rFonts w:cs="Linux Libertine"/>
          <w:szCs w:val="24"/>
        </w:rPr>
        <w:t xml:space="preserve"> Hukum, </w:t>
      </w:r>
      <w:proofErr w:type="spellStart"/>
      <w:r w:rsidRPr="00E0754A">
        <w:rPr>
          <w:rFonts w:cs="Linux Libertine"/>
          <w:szCs w:val="24"/>
        </w:rPr>
        <w:t>Teori</w:t>
      </w:r>
      <w:proofErr w:type="spellEnd"/>
      <w:r w:rsidRPr="00E0754A">
        <w:rPr>
          <w:rFonts w:cs="Linux Libertine"/>
          <w:szCs w:val="24"/>
        </w:rPr>
        <w:t xml:space="preserve"> Hukum, dan </w:t>
      </w:r>
      <w:proofErr w:type="spellStart"/>
      <w:r w:rsidRPr="00E0754A">
        <w:rPr>
          <w:rFonts w:cs="Linux Libertine"/>
          <w:szCs w:val="24"/>
        </w:rPr>
        <w:t>Filsafat</w:t>
      </w:r>
      <w:proofErr w:type="spellEnd"/>
      <w:r w:rsidRPr="00E0754A">
        <w:rPr>
          <w:rFonts w:cs="Linux Libertine"/>
          <w:szCs w:val="24"/>
        </w:rPr>
        <w:t xml:space="preserve"> Hukum. PT </w:t>
      </w:r>
      <w:proofErr w:type="spellStart"/>
      <w:r w:rsidRPr="00E0754A">
        <w:rPr>
          <w:rFonts w:cs="Linux Libertine"/>
          <w:szCs w:val="24"/>
        </w:rPr>
        <w:t>Rafika</w:t>
      </w:r>
      <w:proofErr w:type="spellEnd"/>
      <w:r w:rsidRPr="00E0754A">
        <w:rPr>
          <w:rFonts w:cs="Linux Libertine"/>
          <w:szCs w:val="24"/>
        </w:rPr>
        <w:t xml:space="preserve"> </w:t>
      </w:r>
      <w:proofErr w:type="spellStart"/>
      <w:r w:rsidRPr="00E0754A">
        <w:rPr>
          <w:rFonts w:cs="Linux Libertine"/>
          <w:szCs w:val="24"/>
        </w:rPr>
        <w:t>Aditama</w:t>
      </w:r>
      <w:proofErr w:type="spellEnd"/>
      <w:r w:rsidRPr="00E0754A">
        <w:rPr>
          <w:rFonts w:cs="Linux Libertine"/>
          <w:szCs w:val="24"/>
        </w:rPr>
        <w:t>, Bandung.</w:t>
      </w:r>
    </w:p>
    <w:p w14:paraId="03B5E651" w14:textId="77777777" w:rsidR="00994D73" w:rsidRPr="00E0754A" w:rsidRDefault="00994D73" w:rsidP="00994D73">
      <w:pPr>
        <w:pStyle w:val="Bibliography"/>
        <w:rPr>
          <w:rFonts w:cs="Linux Libertine"/>
          <w:szCs w:val="24"/>
        </w:rPr>
      </w:pPr>
      <w:proofErr w:type="spellStart"/>
      <w:r w:rsidRPr="00E0754A">
        <w:rPr>
          <w:rFonts w:cs="Linux Libertine"/>
          <w:szCs w:val="24"/>
        </w:rPr>
        <w:t>Sihombing</w:t>
      </w:r>
      <w:proofErr w:type="spellEnd"/>
      <w:r w:rsidRPr="00E0754A">
        <w:rPr>
          <w:rFonts w:cs="Linux Libertine"/>
          <w:szCs w:val="24"/>
        </w:rPr>
        <w:t xml:space="preserve">, U.P., 2008. </w:t>
      </w:r>
      <w:proofErr w:type="spellStart"/>
      <w:r w:rsidRPr="00E0754A">
        <w:rPr>
          <w:rFonts w:cs="Linux Libertine"/>
          <w:szCs w:val="24"/>
        </w:rPr>
        <w:t>Menggugat</w:t>
      </w:r>
      <w:proofErr w:type="spellEnd"/>
      <w:r w:rsidRPr="00E0754A">
        <w:rPr>
          <w:rFonts w:cs="Linux Libertine"/>
          <w:szCs w:val="24"/>
        </w:rPr>
        <w:t xml:space="preserve"> </w:t>
      </w:r>
      <w:proofErr w:type="spellStart"/>
      <w:r w:rsidRPr="00E0754A">
        <w:rPr>
          <w:rFonts w:cs="Linux Libertine"/>
          <w:szCs w:val="24"/>
        </w:rPr>
        <w:t>Bakor</w:t>
      </w:r>
      <w:proofErr w:type="spellEnd"/>
      <w:r w:rsidRPr="00E0754A">
        <w:rPr>
          <w:rFonts w:cs="Linux Libertine"/>
          <w:szCs w:val="24"/>
        </w:rPr>
        <w:t xml:space="preserve"> </w:t>
      </w:r>
      <w:proofErr w:type="spellStart"/>
      <w:r w:rsidRPr="00E0754A">
        <w:rPr>
          <w:rFonts w:cs="Linux Libertine"/>
          <w:szCs w:val="24"/>
        </w:rPr>
        <w:t>Pakem</w:t>
      </w:r>
      <w:proofErr w:type="spellEnd"/>
      <w:r w:rsidRPr="00E0754A">
        <w:rPr>
          <w:rFonts w:cs="Linux Libertine"/>
          <w:szCs w:val="24"/>
        </w:rPr>
        <w:t xml:space="preserve">; Kajian Hukum </w:t>
      </w:r>
      <w:proofErr w:type="spellStart"/>
      <w:r w:rsidRPr="00E0754A">
        <w:rPr>
          <w:rFonts w:cs="Linux Libertine"/>
          <w:szCs w:val="24"/>
        </w:rPr>
        <w:t>terhadap</w:t>
      </w:r>
      <w:proofErr w:type="spellEnd"/>
      <w:r w:rsidRPr="00E0754A">
        <w:rPr>
          <w:rFonts w:cs="Linux Libertine"/>
          <w:szCs w:val="24"/>
        </w:rPr>
        <w:t xml:space="preserve"> </w:t>
      </w:r>
      <w:proofErr w:type="spellStart"/>
      <w:r w:rsidRPr="00E0754A">
        <w:rPr>
          <w:rFonts w:cs="Linux Libertine"/>
          <w:szCs w:val="24"/>
        </w:rPr>
        <w:t>Pengawasan</w:t>
      </w:r>
      <w:proofErr w:type="spellEnd"/>
      <w:r w:rsidRPr="00E0754A">
        <w:rPr>
          <w:rFonts w:cs="Linux Libertine"/>
          <w:szCs w:val="24"/>
        </w:rPr>
        <w:t xml:space="preserve"> Agama dan </w:t>
      </w:r>
      <w:proofErr w:type="spellStart"/>
      <w:r w:rsidRPr="00E0754A">
        <w:rPr>
          <w:rFonts w:cs="Linux Libertine"/>
          <w:szCs w:val="24"/>
        </w:rPr>
        <w:t>Kepercayaan</w:t>
      </w:r>
      <w:proofErr w:type="spellEnd"/>
      <w:r w:rsidRPr="00E0754A">
        <w:rPr>
          <w:rFonts w:cs="Linux Libertine"/>
          <w:szCs w:val="24"/>
        </w:rPr>
        <w:t xml:space="preserve"> di Indonesia [</w:t>
      </w:r>
      <w:proofErr w:type="spellStart"/>
      <w:r w:rsidRPr="00E0754A">
        <w:rPr>
          <w:rFonts w:cs="Linux Libertine"/>
          <w:szCs w:val="24"/>
        </w:rPr>
        <w:t>Challeng-ing</w:t>
      </w:r>
      <w:proofErr w:type="spellEnd"/>
      <w:r w:rsidRPr="00E0754A">
        <w:rPr>
          <w:rFonts w:cs="Linux Libertine"/>
          <w:szCs w:val="24"/>
        </w:rPr>
        <w:t xml:space="preserve"> </w:t>
      </w:r>
      <w:proofErr w:type="spellStart"/>
      <w:r w:rsidRPr="00E0754A">
        <w:rPr>
          <w:rFonts w:cs="Linux Libertine"/>
          <w:szCs w:val="24"/>
        </w:rPr>
        <w:t>Bakor</w:t>
      </w:r>
      <w:proofErr w:type="spellEnd"/>
      <w:r w:rsidRPr="00E0754A">
        <w:rPr>
          <w:rFonts w:cs="Linux Libertine"/>
          <w:szCs w:val="24"/>
        </w:rPr>
        <w:t xml:space="preserve"> </w:t>
      </w:r>
      <w:proofErr w:type="spellStart"/>
      <w:r w:rsidRPr="00E0754A">
        <w:rPr>
          <w:rFonts w:cs="Linux Libertine"/>
          <w:szCs w:val="24"/>
        </w:rPr>
        <w:t>Pakem</w:t>
      </w:r>
      <w:proofErr w:type="spellEnd"/>
      <w:r w:rsidRPr="00E0754A">
        <w:rPr>
          <w:rFonts w:cs="Linux Libertine"/>
          <w:szCs w:val="24"/>
        </w:rPr>
        <w:t xml:space="preserve">; Legal Study on the Oversight of Religion and Belief in Indonesia]. ILRC [the Indonesian Legal Resource </w:t>
      </w:r>
      <w:proofErr w:type="spellStart"/>
      <w:r w:rsidRPr="00E0754A">
        <w:rPr>
          <w:rFonts w:cs="Linux Libertine"/>
          <w:szCs w:val="24"/>
        </w:rPr>
        <w:t>Center</w:t>
      </w:r>
      <w:proofErr w:type="spellEnd"/>
      <w:r w:rsidRPr="00E0754A">
        <w:rPr>
          <w:rFonts w:cs="Linux Libertine"/>
          <w:szCs w:val="24"/>
        </w:rPr>
        <w:t>], Jakarta.</w:t>
      </w:r>
    </w:p>
    <w:p w14:paraId="74517229" w14:textId="77777777" w:rsidR="00994D73" w:rsidRPr="00E0754A" w:rsidRDefault="00994D73" w:rsidP="00994D73">
      <w:pPr>
        <w:pStyle w:val="Bibliography"/>
        <w:rPr>
          <w:rFonts w:cs="Linux Libertine"/>
          <w:szCs w:val="24"/>
        </w:rPr>
      </w:pPr>
      <w:proofErr w:type="spellStart"/>
      <w:r w:rsidRPr="00E0754A">
        <w:rPr>
          <w:rFonts w:cs="Linux Libertine"/>
          <w:szCs w:val="24"/>
        </w:rPr>
        <w:t>Sihombing</w:t>
      </w:r>
      <w:proofErr w:type="spellEnd"/>
      <w:r w:rsidRPr="00E0754A">
        <w:rPr>
          <w:rFonts w:cs="Linux Libertine"/>
          <w:szCs w:val="24"/>
        </w:rPr>
        <w:t xml:space="preserve">, U.P., </w:t>
      </w:r>
      <w:proofErr w:type="spellStart"/>
      <w:r w:rsidRPr="00E0754A">
        <w:rPr>
          <w:rFonts w:cs="Linux Libertine"/>
          <w:szCs w:val="24"/>
        </w:rPr>
        <w:t>Pultoni</w:t>
      </w:r>
      <w:proofErr w:type="spellEnd"/>
      <w:r w:rsidRPr="00E0754A">
        <w:rPr>
          <w:rFonts w:cs="Linux Libertine"/>
          <w:szCs w:val="24"/>
        </w:rPr>
        <w:t xml:space="preserve">, S.A., </w:t>
      </w:r>
      <w:proofErr w:type="spellStart"/>
      <w:r w:rsidRPr="00E0754A">
        <w:rPr>
          <w:rFonts w:cs="Linux Libertine"/>
          <w:szCs w:val="24"/>
        </w:rPr>
        <w:t>Roziqin</w:t>
      </w:r>
      <w:proofErr w:type="spellEnd"/>
      <w:r w:rsidRPr="00E0754A">
        <w:rPr>
          <w:rFonts w:cs="Linux Libertine"/>
          <w:szCs w:val="24"/>
        </w:rPr>
        <w:t xml:space="preserve">, M.K., 2012. </w:t>
      </w:r>
      <w:proofErr w:type="spellStart"/>
      <w:r w:rsidRPr="00E0754A">
        <w:rPr>
          <w:rFonts w:cs="Linux Libertine"/>
          <w:szCs w:val="24"/>
        </w:rPr>
        <w:t>Ketidakadilan</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Beriman</w:t>
      </w:r>
      <w:proofErr w:type="spellEnd"/>
      <w:r w:rsidRPr="00E0754A">
        <w:rPr>
          <w:rFonts w:cs="Linux Libertine"/>
          <w:szCs w:val="24"/>
        </w:rPr>
        <w:t xml:space="preserve">: Hasil Monitoring </w:t>
      </w:r>
      <w:proofErr w:type="spellStart"/>
      <w:r w:rsidRPr="00E0754A">
        <w:rPr>
          <w:rFonts w:cs="Linux Libertine"/>
          <w:szCs w:val="24"/>
        </w:rPr>
        <w:t>Kasus-Kasus</w:t>
      </w:r>
      <w:proofErr w:type="spellEnd"/>
      <w:r w:rsidRPr="00E0754A">
        <w:rPr>
          <w:rFonts w:cs="Linux Libertine"/>
          <w:szCs w:val="24"/>
        </w:rPr>
        <w:t xml:space="preserve"> </w:t>
      </w:r>
      <w:proofErr w:type="spellStart"/>
      <w:r w:rsidRPr="00E0754A">
        <w:rPr>
          <w:rFonts w:cs="Linux Libertine"/>
          <w:szCs w:val="24"/>
        </w:rPr>
        <w:t>Penodaan</w:t>
      </w:r>
      <w:proofErr w:type="spellEnd"/>
      <w:r w:rsidRPr="00E0754A">
        <w:rPr>
          <w:rFonts w:cs="Linux Libertine"/>
          <w:szCs w:val="24"/>
        </w:rPr>
        <w:t xml:space="preserve"> Agama dan </w:t>
      </w:r>
      <w:proofErr w:type="spellStart"/>
      <w:r w:rsidRPr="00E0754A">
        <w:rPr>
          <w:rFonts w:cs="Linux Libertine"/>
          <w:szCs w:val="24"/>
        </w:rPr>
        <w:t>Ujaran</w:t>
      </w:r>
      <w:proofErr w:type="spellEnd"/>
      <w:r w:rsidRPr="00E0754A">
        <w:rPr>
          <w:rFonts w:cs="Linux Libertine"/>
          <w:szCs w:val="24"/>
        </w:rPr>
        <w:t xml:space="preserve"> </w:t>
      </w:r>
      <w:proofErr w:type="spellStart"/>
      <w:r w:rsidRPr="00E0754A">
        <w:rPr>
          <w:rFonts w:cs="Linux Libertine"/>
          <w:szCs w:val="24"/>
        </w:rPr>
        <w:t>Kebencian</w:t>
      </w:r>
      <w:proofErr w:type="spellEnd"/>
      <w:r w:rsidRPr="00E0754A">
        <w:rPr>
          <w:rFonts w:cs="Linux Libertine"/>
          <w:szCs w:val="24"/>
        </w:rPr>
        <w:t xml:space="preserve"> </w:t>
      </w:r>
      <w:proofErr w:type="spellStart"/>
      <w:r w:rsidRPr="00E0754A">
        <w:rPr>
          <w:rFonts w:cs="Linux Libertine"/>
          <w:szCs w:val="24"/>
        </w:rPr>
        <w:t>atas</w:t>
      </w:r>
      <w:proofErr w:type="spellEnd"/>
      <w:r w:rsidRPr="00E0754A">
        <w:rPr>
          <w:rFonts w:cs="Linux Libertine"/>
          <w:szCs w:val="24"/>
        </w:rPr>
        <w:t xml:space="preserve"> Dasar Agama di Indonesia [The Godly Injustice: The Results of Monitoring Cases of Blasphemy and Religious Hate Speech in Indonesia]. The Indonesian Legal Resources Centre, Jakarta.</w:t>
      </w:r>
    </w:p>
    <w:p w14:paraId="73958CB2" w14:textId="77777777" w:rsidR="00994D73" w:rsidRPr="00E0754A" w:rsidRDefault="00994D73" w:rsidP="00994D73">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4B4387F8" w14:textId="77777777" w:rsidR="00994D73" w:rsidRPr="00E0754A" w:rsidRDefault="00994D73" w:rsidP="00994D73">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78C3FFF2" w14:textId="77777777" w:rsidR="00994D73" w:rsidRPr="00E0754A" w:rsidRDefault="00994D73" w:rsidP="00994D73">
      <w:pPr>
        <w:pStyle w:val="Bibliography"/>
        <w:rPr>
          <w:rFonts w:cs="Linux Libertine"/>
          <w:szCs w:val="24"/>
        </w:rPr>
      </w:pPr>
      <w:proofErr w:type="spellStart"/>
      <w:r w:rsidRPr="00E0754A">
        <w:rPr>
          <w:rFonts w:cs="Linux Libertine"/>
          <w:szCs w:val="24"/>
        </w:rPr>
        <w:t>Somer</w:t>
      </w:r>
      <w:proofErr w:type="spellEnd"/>
      <w:r w:rsidRPr="00E0754A">
        <w:rPr>
          <w:rFonts w:cs="Linux Libertine"/>
          <w:szCs w:val="24"/>
        </w:rPr>
        <w:t>, M., 2019. Turkey: The Slippery Slope from Reformist to Revolutionary Polarization and Democratic Breakdown. Ann. Am. Acad. Pol. Soc. Sci. 681, 42–61. https://doi.org/10.1177/0002716218818056</w:t>
      </w:r>
    </w:p>
    <w:p w14:paraId="123ED25D" w14:textId="77777777" w:rsidR="00994D73" w:rsidRPr="00E0754A" w:rsidRDefault="00994D73" w:rsidP="00994D73">
      <w:pPr>
        <w:pStyle w:val="Bibliography"/>
        <w:rPr>
          <w:rFonts w:cs="Linux Libertine"/>
          <w:szCs w:val="24"/>
        </w:rPr>
      </w:pPr>
      <w:proofErr w:type="spellStart"/>
      <w:r w:rsidRPr="00E0754A">
        <w:rPr>
          <w:rFonts w:cs="Linux Libertine"/>
          <w:szCs w:val="24"/>
        </w:rPr>
        <w:t>Tamanaha</w:t>
      </w:r>
      <w:proofErr w:type="spellEnd"/>
      <w:r w:rsidRPr="00E0754A">
        <w:rPr>
          <w:rFonts w:cs="Linux Libertine"/>
          <w:szCs w:val="24"/>
        </w:rPr>
        <w:t>, B.Z., 2011. The Rule of Law and Legal Pluralism in Development. Hague J. Rule Law 3, 1–17. https://doi.org/10.1017/S1876404511100019</w:t>
      </w:r>
    </w:p>
    <w:p w14:paraId="0F18FF8C" w14:textId="77777777" w:rsidR="00994D73" w:rsidRPr="00E0754A" w:rsidRDefault="00994D73" w:rsidP="00994D73">
      <w:pPr>
        <w:pStyle w:val="Bibliography"/>
        <w:rPr>
          <w:rFonts w:cs="Linux Libertine"/>
          <w:szCs w:val="24"/>
        </w:rPr>
      </w:pPr>
      <w:proofErr w:type="spellStart"/>
      <w:r w:rsidRPr="00E0754A">
        <w:rPr>
          <w:rFonts w:cs="Linux Libertine"/>
          <w:szCs w:val="24"/>
        </w:rPr>
        <w:t>Tehusijarana</w:t>
      </w:r>
      <w:proofErr w:type="spellEnd"/>
      <w:r w:rsidRPr="00E0754A">
        <w:rPr>
          <w:rFonts w:cs="Linux Libertine"/>
          <w:szCs w:val="24"/>
        </w:rPr>
        <w:t xml:space="preserve">, K.M., 2018. Police End Probe into Blasphemy Allegations against </w:t>
      </w:r>
      <w:proofErr w:type="spellStart"/>
      <w:r w:rsidRPr="00E0754A">
        <w:rPr>
          <w:rFonts w:cs="Linux Libertine"/>
          <w:szCs w:val="24"/>
        </w:rPr>
        <w:t>Sukmawati</w:t>
      </w:r>
      <w:proofErr w:type="spellEnd"/>
      <w:r w:rsidRPr="00E0754A">
        <w:rPr>
          <w:rFonts w:cs="Linux Libertine"/>
          <w:szCs w:val="24"/>
        </w:rPr>
        <w:t xml:space="preserve"> [WWW Document]. Jkt. Post. URL https://www.thejakartapost.com/news/2018/06/17/police-end-probe-into-blasphemy-allegations-against-sukmawati.html.</w:t>
      </w:r>
    </w:p>
    <w:p w14:paraId="4D105575" w14:textId="77777777" w:rsidR="00994D73" w:rsidRPr="00E0754A" w:rsidRDefault="00994D73" w:rsidP="00994D73">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06AB3ACE" w14:textId="77777777" w:rsidR="00994D73" w:rsidRPr="00E0754A" w:rsidRDefault="00994D73" w:rsidP="00994D73">
      <w:pPr>
        <w:pStyle w:val="Bibliography"/>
        <w:rPr>
          <w:rFonts w:cs="Linux Libertine"/>
          <w:szCs w:val="24"/>
        </w:rPr>
      </w:pPr>
      <w:proofErr w:type="spellStart"/>
      <w:r w:rsidRPr="00E0754A">
        <w:rPr>
          <w:rFonts w:cs="Linux Libertine"/>
          <w:szCs w:val="24"/>
        </w:rPr>
        <w:t>Temperman</w:t>
      </w:r>
      <w:proofErr w:type="spellEnd"/>
      <w:r w:rsidRPr="00E0754A">
        <w:rPr>
          <w:rFonts w:cs="Linux Libertine"/>
          <w:szCs w:val="24"/>
        </w:rPr>
        <w:t>, J., 2015. Religious Hatred and International Law: The Prohibition of Incitement to Violence or Discrimination. Cambridge University Press.</w:t>
      </w:r>
    </w:p>
    <w:p w14:paraId="71FBA762" w14:textId="77777777" w:rsidR="00994D73" w:rsidRPr="00E0754A" w:rsidRDefault="00994D73" w:rsidP="00994D73">
      <w:pPr>
        <w:pStyle w:val="Bibliography"/>
        <w:rPr>
          <w:rFonts w:cs="Linux Libertine"/>
          <w:szCs w:val="24"/>
        </w:rPr>
      </w:pPr>
      <w:proofErr w:type="spellStart"/>
      <w:r w:rsidRPr="00E0754A">
        <w:rPr>
          <w:rFonts w:cs="Linux Libertine"/>
          <w:szCs w:val="24"/>
        </w:rPr>
        <w:t>Theodorou</w:t>
      </w:r>
      <w:proofErr w:type="spellEnd"/>
      <w:r w:rsidRPr="00E0754A">
        <w:rPr>
          <w:rFonts w:cs="Linux Libertine"/>
          <w:szCs w:val="24"/>
        </w:rPr>
        <w:t>, A.E., 2016. Which countries still outlaw apostasy and blasphemy? [WWW Document]. Pew Res. Cent. URL https://www.pewresearch.org/fact-tank/2016/07/29/which-countries-still-outlaw-apostasy-and-blasphemy/ (accessed 1.1.20).</w:t>
      </w:r>
    </w:p>
    <w:p w14:paraId="5E513D6E" w14:textId="77777777" w:rsidR="00994D73" w:rsidRPr="00E0754A" w:rsidRDefault="00994D73" w:rsidP="00994D73">
      <w:pPr>
        <w:pStyle w:val="Bibliography"/>
        <w:rPr>
          <w:rFonts w:cs="Linux Libertine"/>
          <w:szCs w:val="24"/>
        </w:rPr>
      </w:pPr>
      <w:proofErr w:type="spellStart"/>
      <w:r w:rsidRPr="00E0754A">
        <w:rPr>
          <w:rFonts w:cs="Linux Libertine"/>
          <w:szCs w:val="24"/>
        </w:rPr>
        <w:lastRenderedPageBreak/>
        <w:t>Tømte</w:t>
      </w:r>
      <w:proofErr w:type="spellEnd"/>
      <w:r w:rsidRPr="00E0754A">
        <w:rPr>
          <w:rFonts w:cs="Linux Libertine"/>
          <w:szCs w:val="24"/>
        </w:rPr>
        <w:t xml:space="preserve">, A., 2012. Constitutional review of the </w:t>
      </w:r>
      <w:proofErr w:type="spellStart"/>
      <w:r w:rsidRPr="00E0754A">
        <w:rPr>
          <w:rFonts w:cs="Linux Libertine"/>
          <w:szCs w:val="24"/>
        </w:rPr>
        <w:t>indonesian</w:t>
      </w:r>
      <w:proofErr w:type="spellEnd"/>
      <w:r w:rsidRPr="00E0754A">
        <w:rPr>
          <w:rFonts w:cs="Linux Libertine"/>
          <w:szCs w:val="24"/>
        </w:rPr>
        <w:t xml:space="preserve"> blasphemy law. Nord. J. Hum. Rights. https://doi.org/10.1080/18918131.2012.10749847</w:t>
      </w:r>
    </w:p>
    <w:p w14:paraId="6DAE9547" w14:textId="77777777" w:rsidR="00994D73" w:rsidRPr="00E0754A" w:rsidRDefault="00994D73" w:rsidP="00994D73">
      <w:pPr>
        <w:pStyle w:val="Bibliography"/>
        <w:rPr>
          <w:rFonts w:cs="Linux Libertine"/>
          <w:szCs w:val="24"/>
        </w:rPr>
      </w:pPr>
      <w:r w:rsidRPr="00E0754A">
        <w:rPr>
          <w:rFonts w:cs="Linux Libertine"/>
          <w:szCs w:val="24"/>
        </w:rPr>
        <w:t xml:space="preserve">Tyson, A., 2021. Blasphemy and Judicial Legitimacy in Indonesia. Polit. </w:t>
      </w:r>
      <w:proofErr w:type="spellStart"/>
      <w:r w:rsidRPr="00E0754A">
        <w:rPr>
          <w:rFonts w:cs="Linux Libertine"/>
          <w:szCs w:val="24"/>
        </w:rPr>
        <w:t>Relig</w:t>
      </w:r>
      <w:proofErr w:type="spellEnd"/>
      <w:r w:rsidRPr="00E0754A">
        <w:rPr>
          <w:rFonts w:cs="Linux Libertine"/>
          <w:szCs w:val="24"/>
        </w:rPr>
        <w:t>. 14, 182–205. https://doi.org/10.1017/S1755048319000427</w:t>
      </w:r>
    </w:p>
    <w:p w14:paraId="5DA1A958" w14:textId="77777777" w:rsidR="00994D73" w:rsidRPr="00E0754A" w:rsidRDefault="00994D73" w:rsidP="00994D73">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1DEA8C2F" w14:textId="77777777" w:rsidR="00994D73" w:rsidRPr="00E0754A" w:rsidRDefault="00994D73" w:rsidP="00994D73">
      <w:pPr>
        <w:pStyle w:val="Bibliography"/>
        <w:rPr>
          <w:rFonts w:cs="Linux Libertine"/>
          <w:szCs w:val="24"/>
        </w:rPr>
      </w:pPr>
      <w:r w:rsidRPr="00E0754A">
        <w:rPr>
          <w:rFonts w:cs="Linux Libertine"/>
          <w:szCs w:val="24"/>
        </w:rPr>
        <w:t>van Boven, T., 1991. Advances and Obstacles in Building Understanding and Respect between People of Diverse Religions and Beliefs. Hum. Rights Q. 13, 437–449. https://doi.org/10.2307/762302</w:t>
      </w:r>
    </w:p>
    <w:p w14:paraId="4A109A2D" w14:textId="77777777" w:rsidR="00994D73" w:rsidRPr="00E0754A" w:rsidRDefault="00994D73" w:rsidP="00994D73">
      <w:pPr>
        <w:pStyle w:val="Bibliography"/>
        <w:rPr>
          <w:rFonts w:cs="Linux Libertine"/>
          <w:szCs w:val="24"/>
        </w:rPr>
      </w:pPr>
      <w:r w:rsidRPr="00E0754A">
        <w:rPr>
          <w:rFonts w:cs="Linux Libertine"/>
          <w:szCs w:val="24"/>
        </w:rPr>
        <w:t xml:space="preserve">van der </w:t>
      </w:r>
      <w:proofErr w:type="spellStart"/>
      <w:r w:rsidRPr="00E0754A">
        <w:rPr>
          <w:rFonts w:cs="Linux Libertine"/>
          <w:szCs w:val="24"/>
        </w:rPr>
        <w:t>Kroef</w:t>
      </w:r>
      <w:proofErr w:type="spellEnd"/>
      <w:r w:rsidRPr="00E0754A">
        <w:rPr>
          <w:rFonts w:cs="Linux Libertine"/>
          <w:szCs w:val="24"/>
        </w:rPr>
        <w:t xml:space="preserve">, J.M., 1953. Conflicts of Religious Policy in Indonesia. Far East. </w:t>
      </w:r>
      <w:proofErr w:type="spellStart"/>
      <w:r w:rsidRPr="00E0754A">
        <w:rPr>
          <w:rFonts w:cs="Linux Libertine"/>
          <w:szCs w:val="24"/>
        </w:rPr>
        <w:t>Surv</w:t>
      </w:r>
      <w:proofErr w:type="spellEnd"/>
      <w:r w:rsidRPr="00E0754A">
        <w:rPr>
          <w:rFonts w:cs="Linux Libertine"/>
          <w:szCs w:val="24"/>
        </w:rPr>
        <w:t>. 22, 121–125. https://doi.org/10.2307/3023769</w:t>
      </w:r>
    </w:p>
    <w:p w14:paraId="79F7858A" w14:textId="77777777" w:rsidR="00994D73" w:rsidRPr="00E0754A" w:rsidRDefault="00994D73" w:rsidP="00994D73">
      <w:pPr>
        <w:pStyle w:val="Bibliography"/>
        <w:rPr>
          <w:rFonts w:cs="Linux Libertine"/>
          <w:szCs w:val="24"/>
        </w:rPr>
      </w:pPr>
      <w:proofErr w:type="spellStart"/>
      <w:r w:rsidRPr="00E0754A">
        <w:rPr>
          <w:rFonts w:cs="Linux Libertine"/>
          <w:szCs w:val="24"/>
        </w:rPr>
        <w:t>Vrielink</w:t>
      </w:r>
      <w:proofErr w:type="spellEnd"/>
      <w:r w:rsidRPr="00E0754A">
        <w:rPr>
          <w:rFonts w:cs="Linux Libertine"/>
          <w:szCs w:val="24"/>
        </w:rPr>
        <w:t>, J., 2016. Do We Want “More or Fewer” Prosecutions of Opinions? The Geert Wilders Trial 2.0. Neth. J. Leg. Philos. 2, 3–11.</w:t>
      </w:r>
    </w:p>
    <w:p w14:paraId="27CAED21" w14:textId="77777777" w:rsidR="00994D73" w:rsidRPr="00E0754A" w:rsidRDefault="00994D73" w:rsidP="00994D73">
      <w:pPr>
        <w:pStyle w:val="Bibliography"/>
        <w:rPr>
          <w:rFonts w:cs="Linux Libertine"/>
          <w:szCs w:val="24"/>
        </w:rPr>
      </w:pPr>
      <w:proofErr w:type="spellStart"/>
      <w:r w:rsidRPr="00E0754A">
        <w:rPr>
          <w:rFonts w:cs="Linux Libertine"/>
          <w:szCs w:val="24"/>
        </w:rPr>
        <w:t>Wignjosoebroto</w:t>
      </w:r>
      <w:proofErr w:type="spellEnd"/>
      <w:r w:rsidRPr="00E0754A">
        <w:rPr>
          <w:rFonts w:cs="Linux Libertine"/>
          <w:szCs w:val="24"/>
        </w:rPr>
        <w:t xml:space="preserve">, S., 1994. Dari Hukum </w:t>
      </w:r>
      <w:proofErr w:type="spellStart"/>
      <w:r w:rsidRPr="00E0754A">
        <w:rPr>
          <w:rFonts w:cs="Linux Libertine"/>
          <w:szCs w:val="24"/>
        </w:rPr>
        <w:t>Kolonial</w:t>
      </w:r>
      <w:proofErr w:type="spellEnd"/>
      <w:r w:rsidRPr="00E0754A">
        <w:rPr>
          <w:rFonts w:cs="Linux Libertine"/>
          <w:szCs w:val="24"/>
        </w:rPr>
        <w:t xml:space="preserve"> </w:t>
      </w:r>
      <w:proofErr w:type="spellStart"/>
      <w:r w:rsidRPr="00E0754A">
        <w:rPr>
          <w:rFonts w:cs="Linux Libertine"/>
          <w:szCs w:val="24"/>
        </w:rPr>
        <w:t>ke</w:t>
      </w:r>
      <w:proofErr w:type="spellEnd"/>
      <w:r w:rsidRPr="00E0754A">
        <w:rPr>
          <w:rFonts w:cs="Linux Libertine"/>
          <w:szCs w:val="24"/>
        </w:rPr>
        <w:t xml:space="preserve"> Hukum Nasional. </w:t>
      </w:r>
      <w:proofErr w:type="spellStart"/>
      <w:r w:rsidRPr="00E0754A">
        <w:rPr>
          <w:rFonts w:cs="Linux Libertine"/>
          <w:szCs w:val="24"/>
        </w:rPr>
        <w:t>Dinamika</w:t>
      </w:r>
      <w:proofErr w:type="spellEnd"/>
      <w:r w:rsidRPr="00E0754A">
        <w:rPr>
          <w:rFonts w:cs="Linux Libertine"/>
          <w:szCs w:val="24"/>
        </w:rPr>
        <w:t xml:space="preserve"> </w:t>
      </w:r>
      <w:proofErr w:type="spellStart"/>
      <w:r w:rsidRPr="00E0754A">
        <w:rPr>
          <w:rFonts w:cs="Linux Libertine"/>
          <w:szCs w:val="24"/>
        </w:rPr>
        <w:t>Sosio-Politik</w:t>
      </w:r>
      <w:proofErr w:type="spellEnd"/>
      <w:r w:rsidRPr="00E0754A">
        <w:rPr>
          <w:rFonts w:cs="Linux Libertine"/>
          <w:szCs w:val="24"/>
        </w:rPr>
        <w:t xml:space="preserve">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Perkembangan</w:t>
      </w:r>
      <w:proofErr w:type="spellEnd"/>
      <w:r w:rsidRPr="00E0754A">
        <w:rPr>
          <w:rFonts w:cs="Linux Libertine"/>
          <w:szCs w:val="24"/>
        </w:rPr>
        <w:t xml:space="preserve"> Hukum di Indonesia. Raja </w:t>
      </w:r>
      <w:proofErr w:type="spellStart"/>
      <w:r w:rsidRPr="00E0754A">
        <w:rPr>
          <w:rFonts w:cs="Linux Libertine"/>
          <w:szCs w:val="24"/>
        </w:rPr>
        <w:t>Grafindo</w:t>
      </w:r>
      <w:proofErr w:type="spellEnd"/>
      <w:r w:rsidRPr="00E0754A">
        <w:rPr>
          <w:rFonts w:cs="Linux Libertine"/>
          <w:szCs w:val="24"/>
        </w:rPr>
        <w:t xml:space="preserve"> </w:t>
      </w:r>
      <w:proofErr w:type="spellStart"/>
      <w:r w:rsidRPr="00E0754A">
        <w:rPr>
          <w:rFonts w:cs="Linux Libertine"/>
          <w:szCs w:val="24"/>
        </w:rPr>
        <w:t>Persada</w:t>
      </w:r>
      <w:proofErr w:type="spellEnd"/>
      <w:r w:rsidRPr="00E0754A">
        <w:rPr>
          <w:rFonts w:cs="Linux Libertine"/>
          <w:szCs w:val="24"/>
        </w:rPr>
        <w:t>, Jakarta.</w:t>
      </w:r>
    </w:p>
    <w:p w14:paraId="2EF7D757" w14:textId="77777777" w:rsidR="00994D73" w:rsidRPr="00E0754A" w:rsidRDefault="00994D73" w:rsidP="00994D73">
      <w:pPr>
        <w:pStyle w:val="Bibliography"/>
        <w:rPr>
          <w:rFonts w:cs="Linux Libertine"/>
          <w:szCs w:val="24"/>
        </w:rPr>
      </w:pPr>
      <w:proofErr w:type="spellStart"/>
      <w:r w:rsidRPr="00E0754A">
        <w:rPr>
          <w:rFonts w:cs="Linux Libertine"/>
          <w:szCs w:val="24"/>
        </w:rPr>
        <w:t>Yosarie</w:t>
      </w:r>
      <w:proofErr w:type="spellEnd"/>
      <w:r w:rsidRPr="00E0754A">
        <w:rPr>
          <w:rFonts w:cs="Linux Libertine"/>
          <w:szCs w:val="24"/>
        </w:rPr>
        <w:t xml:space="preserve">, I., </w:t>
      </w:r>
      <w:proofErr w:type="spellStart"/>
      <w:r w:rsidRPr="00E0754A">
        <w:rPr>
          <w:rFonts w:cs="Linux Libertine"/>
          <w:szCs w:val="24"/>
        </w:rPr>
        <w:t>Insiyah</w:t>
      </w:r>
      <w:proofErr w:type="spellEnd"/>
      <w:r w:rsidRPr="00E0754A">
        <w:rPr>
          <w:rFonts w:cs="Linux Libertine"/>
          <w:szCs w:val="24"/>
        </w:rPr>
        <w:t xml:space="preserve">, S., </w:t>
      </w:r>
      <w:proofErr w:type="spellStart"/>
      <w:r w:rsidRPr="00E0754A">
        <w:rPr>
          <w:rFonts w:cs="Linux Libertine"/>
          <w:szCs w:val="24"/>
        </w:rPr>
        <w:t>Buntara</w:t>
      </w:r>
      <w:proofErr w:type="spellEnd"/>
      <w:r w:rsidRPr="00E0754A">
        <w:rPr>
          <w:rFonts w:cs="Linux Libertine"/>
          <w:szCs w:val="24"/>
        </w:rPr>
        <w:t xml:space="preserve">, S.A., 2021. </w:t>
      </w:r>
      <w:proofErr w:type="spellStart"/>
      <w:r w:rsidRPr="00E0754A">
        <w:rPr>
          <w:rFonts w:cs="Linux Libertine"/>
          <w:szCs w:val="24"/>
        </w:rPr>
        <w:t>Inklusi</w:t>
      </w:r>
      <w:proofErr w:type="spellEnd"/>
      <w:r w:rsidRPr="00E0754A">
        <w:rPr>
          <w:rFonts w:cs="Linux Libertine"/>
          <w:szCs w:val="24"/>
        </w:rPr>
        <w:t xml:space="preserve"> </w:t>
      </w:r>
      <w:proofErr w:type="spellStart"/>
      <w:r w:rsidRPr="00E0754A">
        <w:rPr>
          <w:rFonts w:cs="Linux Libertine"/>
          <w:szCs w:val="24"/>
        </w:rPr>
        <w:t>Jemaat</w:t>
      </w:r>
      <w:proofErr w:type="spellEnd"/>
      <w:r w:rsidRPr="00E0754A">
        <w:rPr>
          <w:rFonts w:cs="Linux Libertine"/>
          <w:szCs w:val="24"/>
        </w:rPr>
        <w:t xml:space="preserve"> </w:t>
      </w:r>
      <w:proofErr w:type="spellStart"/>
      <w:r w:rsidRPr="00E0754A">
        <w:rPr>
          <w:rFonts w:cs="Linux Libertine"/>
          <w:szCs w:val="24"/>
        </w:rPr>
        <w:t>Ahmadiyah</w:t>
      </w:r>
      <w:proofErr w:type="spellEnd"/>
      <w:r w:rsidRPr="00E0754A">
        <w:rPr>
          <w:rFonts w:cs="Linux Libertine"/>
          <w:szCs w:val="24"/>
        </w:rPr>
        <w:t xml:space="preserve"> Indonesia </w:t>
      </w:r>
      <w:proofErr w:type="spellStart"/>
      <w:r w:rsidRPr="00E0754A">
        <w:rPr>
          <w:rFonts w:cs="Linux Libertine"/>
          <w:szCs w:val="24"/>
        </w:rPr>
        <w:t>Dalam</w:t>
      </w:r>
      <w:proofErr w:type="spellEnd"/>
      <w:r w:rsidRPr="00E0754A">
        <w:rPr>
          <w:rFonts w:cs="Linux Libertine"/>
          <w:szCs w:val="24"/>
        </w:rPr>
        <w:t xml:space="preserve"> </w:t>
      </w:r>
      <w:proofErr w:type="spellStart"/>
      <w:r w:rsidRPr="00E0754A">
        <w:rPr>
          <w:rFonts w:cs="Linux Libertine"/>
          <w:szCs w:val="24"/>
        </w:rPr>
        <w:t>Keindonesiaan</w:t>
      </w:r>
      <w:proofErr w:type="spellEnd"/>
      <w:r w:rsidRPr="00E0754A">
        <w:rPr>
          <w:rFonts w:cs="Linux Libertine"/>
          <w:szCs w:val="24"/>
        </w:rPr>
        <w:t xml:space="preserve">. Pustaka Masyarakat </w:t>
      </w:r>
      <w:proofErr w:type="spellStart"/>
      <w:r w:rsidRPr="00E0754A">
        <w:rPr>
          <w:rFonts w:cs="Linux Libertine"/>
          <w:szCs w:val="24"/>
        </w:rPr>
        <w:t>Setara</w:t>
      </w:r>
      <w:proofErr w:type="spellEnd"/>
      <w:r w:rsidRPr="00E0754A">
        <w:rPr>
          <w:rFonts w:cs="Linux Libertine"/>
          <w:szCs w:val="24"/>
        </w:rPr>
        <w:t>, Jakarta.</w:t>
      </w:r>
    </w:p>
    <w:p w14:paraId="750D01F7" w14:textId="77777777" w:rsidR="00994D73" w:rsidRPr="00E0754A" w:rsidRDefault="00994D73" w:rsidP="00994D73">
      <w:pPr>
        <w:pStyle w:val="ParagraphNormal"/>
        <w:ind w:firstLine="0"/>
      </w:pPr>
      <w:r w:rsidRPr="00E0754A">
        <w:fldChar w:fldCharType="end"/>
      </w:r>
    </w:p>
    <w:p w14:paraId="29F9F720" w14:textId="6D89CB43" w:rsidR="00994D73" w:rsidRPr="00E0754A" w:rsidRDefault="00994D73" w:rsidP="00994D73">
      <w:pPr>
        <w:spacing w:line="360" w:lineRule="auto"/>
        <w:jc w:val="both"/>
        <w:rPr>
          <w:rFonts w:hint="cs"/>
        </w:rPr>
        <w:sectPr w:rsidR="00994D73" w:rsidRPr="00E0754A" w:rsidSect="00BD72D4">
          <w:headerReference w:type="even" r:id="rId36"/>
          <w:pgSz w:w="11906" w:h="16838" w:code="9"/>
          <w:pgMar w:top="2131" w:right="1411" w:bottom="1411" w:left="2131" w:header="1411" w:footer="706" w:gutter="0"/>
          <w:cols w:space="708"/>
          <w:docGrid w:linePitch="360"/>
        </w:sectPr>
      </w:pPr>
    </w:p>
    <w:p w14:paraId="36B95E4F" w14:textId="77777777" w:rsidR="00804A0E" w:rsidRPr="00E0754A" w:rsidRDefault="00804A0E" w:rsidP="006C0ED1">
      <w:pPr>
        <w:spacing w:line="360" w:lineRule="auto"/>
        <w:jc w:val="both"/>
        <w:sectPr w:rsidR="00804A0E" w:rsidRPr="00E0754A" w:rsidSect="00BD72D4">
          <w:headerReference w:type="even" r:id="rId37"/>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06" w:name="_Toc121200618"/>
      <w:r w:rsidRPr="00E0754A">
        <w:lastRenderedPageBreak/>
        <w:t>Bibliography</w:t>
      </w:r>
      <w:bookmarkEnd w:id="106"/>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33771" w14:textId="77777777" w:rsidR="00C665C7" w:rsidRDefault="00C665C7" w:rsidP="001E09B0">
      <w:r>
        <w:separator/>
      </w:r>
    </w:p>
  </w:endnote>
  <w:endnote w:type="continuationSeparator" w:id="0">
    <w:p w14:paraId="3FDBC111" w14:textId="77777777" w:rsidR="00C665C7" w:rsidRDefault="00C665C7"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DE42A14C-949F-1B43-BC16-A6372761C3D2}"/>
  </w:font>
  <w:font w:name="Times New Roman">
    <w:panose1 w:val="02020603050405020304"/>
    <w:charset w:val="00"/>
    <w:family w:val="roman"/>
    <w:pitch w:val="variable"/>
    <w:sig w:usb0="E0002EFF" w:usb1="C000785B" w:usb2="00000009" w:usb3="00000000" w:csb0="000001FF" w:csb1="00000000"/>
    <w:embedRegular r:id="rId2" w:fontKey="{01CDDF55-E14E-424A-9263-A848A479AFDE}"/>
    <w:embedBold r:id="rId3" w:fontKey="{9EAFE104-09A8-9242-B195-01AF234D3094}"/>
    <w:embedItalic r:id="rId4" w:fontKey="{436B8DC3-BFCC-624B-99C8-0ADFC038D0EB}"/>
    <w:embedBoldItalic r:id="rId5" w:fontKey="{5B9B376F-B954-7247-ADDD-67D8CDF171C4}"/>
  </w:font>
  <w:font w:name="Calibri">
    <w:panose1 w:val="020F0502020204030204"/>
    <w:charset w:val="00"/>
    <w:family w:val="swiss"/>
    <w:pitch w:val="variable"/>
    <w:sig w:usb0="E4002EFF" w:usb1="C000247B" w:usb2="00000009" w:usb3="00000000" w:csb0="000001FF" w:csb1="00000000"/>
    <w:embedRegular r:id="rId6" w:fontKey="{9E6A8AAB-5133-8A42-9A9D-567B34BAD5A6}"/>
    <w:embedBold r:id="rId7" w:fontKey="{05616D94-4A9B-944D-85E0-B2918F7944FA}"/>
    <w:embedItalic r:id="rId8" w:fontKey="{E9ACCC01-93E0-3B4E-8CD0-DC6B9B638130}"/>
  </w:font>
  <w:font w:name="Angsana New">
    <w:panose1 w:val="02020603050405020304"/>
    <w:charset w:val="DE"/>
    <w:family w:val="roman"/>
    <w:pitch w:val="variable"/>
    <w:sig w:usb0="81000003" w:usb1="00000000" w:usb2="00000000" w:usb3="00000000" w:csb0="00010001" w:csb1="00000000"/>
    <w:embedRegular r:id="rId9" w:fontKey="{061EF14C-BC2A-E945-A44A-A837614EA716}"/>
    <w:embedBold r:id="rId10" w:fontKey="{05CCDDD8-1868-A14B-B92E-87C18CC6FE8D}"/>
    <w:embedItalic r:id="rId11" w:fontKey="{2A278E34-02A5-9545-9779-B569C3537440}"/>
    <w:embedBoldItalic r:id="rId12" w:fontKey="{EE235C68-BDCF-B049-86A1-0AA4C75B6A27}"/>
  </w:font>
  <w:font w:name="Linux Libertine">
    <w:panose1 w:val="020B0604020202020204"/>
    <w:charset w:val="00"/>
    <w:family w:val="auto"/>
    <w:pitch w:val="variable"/>
    <w:sig w:usb0="E0000AFF" w:usb1="5200E5FB" w:usb2="02000020" w:usb3="00000000" w:csb0="000001BF" w:csb1="00000000"/>
    <w:embedRegular r:id="rId13" w:fontKey="{958F69CD-A8BD-6C45-B1DE-E189B1DB7339}"/>
    <w:embedBold r:id="rId14" w:fontKey="{0665E741-7DA1-8644-BEF7-A545F113486D}"/>
    <w:embedItalic r:id="rId15" w:fontKey="{B90F2902-3601-604B-B0BF-A1307AD8E2B0}"/>
    <w:embedBoldItalic r:id="rId16" w:fontKey="{44C23224-2761-C342-9279-6CC833774316}"/>
  </w:font>
  <w:font w:name="Merriweather">
    <w:panose1 w:val="00000500000000000000"/>
    <w:charset w:val="4D"/>
    <w:family w:val="auto"/>
    <w:pitch w:val="variable"/>
    <w:sig w:usb0="20000207" w:usb1="00000002" w:usb2="00000000" w:usb3="00000000" w:csb0="00000197" w:csb1="00000000"/>
    <w:embedRegular r:id="rId17" w:fontKey="{DDD4A3D3-4FAA-3B48-A3C4-B151AE1B3978}"/>
  </w:font>
  <w:font w:name="Segoe UI">
    <w:panose1 w:val="020B0604020202020204"/>
    <w:charset w:val="00"/>
    <w:family w:val="swiss"/>
    <w:pitch w:val="variable"/>
    <w:sig w:usb0="E4002EFF" w:usb1="C000E47F" w:usb2="00000009" w:usb3="00000000" w:csb0="000001FF" w:csb1="00000000"/>
    <w:embedRegular r:id="rId18" w:fontKey="{1D4D1919-880D-4F48-9A38-625BBA6A4D2D}"/>
  </w:font>
  <w:font w:name="Cordia New">
    <w:panose1 w:val="020B0304020202020204"/>
    <w:charset w:val="DE"/>
    <w:family w:val="swiss"/>
    <w:pitch w:val="variable"/>
    <w:sig w:usb0="81000003" w:usb1="00000000" w:usb2="00000000" w:usb3="00000000" w:csb0="00010001" w:csb1="00000000"/>
    <w:embedItalic r:id="rId19" w:fontKey="{CEB1640E-C8D1-D644-9511-C0D5C1ADF5B6}"/>
  </w:font>
  <w:font w:name="Georgia">
    <w:panose1 w:val="02040502050405020303"/>
    <w:charset w:val="00"/>
    <w:family w:val="roman"/>
    <w:pitch w:val="variable"/>
    <w:sig w:usb0="00000287" w:usb1="00000000" w:usb2="00000000" w:usb3="00000000" w:csb0="0000009F" w:csb1="00000000"/>
    <w:embedRegular r:id="rId20" w:fontKey="{7C3B6D40-A152-9149-9E5A-38D07B727F51}"/>
    <w:embedItalic r:id="rId21" w:fontKey="{8E071924-9B43-CD49-B15C-111EC4F6D674}"/>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3" w:fontKey="{FE76805D-1C71-9244-B31F-BA6560EFAD67}"/>
    <w:embedItalic r:id="rId24" w:fontKey="{C73AAC9F-58E7-5645-8DFA-C15933C04283}"/>
  </w:font>
  <w:font w:name="Arial Nova Cond Light">
    <w:panose1 w:val="020B0306020202020204"/>
    <w:charset w:val="00"/>
    <w:family w:val="swiss"/>
    <w:pitch w:val="variable"/>
    <w:sig w:usb0="0000028F" w:usb1="00000002" w:usb2="00000000" w:usb3="00000000" w:csb0="0000019F" w:csb1="00000000"/>
    <w:embedRegular r:id="rId25" w:fontKey="{C58A4EB7-B420-0C43-AFFF-D8CF4AAD06F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97F60" w14:textId="77777777" w:rsidR="00C665C7" w:rsidRDefault="00C665C7" w:rsidP="001E09B0">
      <w:r>
        <w:separator/>
      </w:r>
    </w:p>
  </w:footnote>
  <w:footnote w:type="continuationSeparator" w:id="0">
    <w:p w14:paraId="42477DCA" w14:textId="77777777" w:rsidR="00C665C7" w:rsidRDefault="00C665C7"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29">
    <w:p w14:paraId="7FC34A1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34">
    <w:p w14:paraId="47B0003E" w14:textId="77777777" w:rsidR="00994D73" w:rsidRPr="00171DFD" w:rsidRDefault="00994D73" w:rsidP="00994D73">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35">
    <w:p w14:paraId="560BFF3B" w14:textId="77777777" w:rsidR="00994D73" w:rsidRPr="003762A7" w:rsidRDefault="00994D73" w:rsidP="00994D73">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254B5A0B"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7">
    <w:p w14:paraId="56CA2924"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8">
    <w:p w14:paraId="24993F6B"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40">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41">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2">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3">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4">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45">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6">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47">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8">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9">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0">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1">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2">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3">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4">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5">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57">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58">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60">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1">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2">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3">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w:t>
      </w:r>
      <w:proofErr w:type="spellStart"/>
      <w:r w:rsidRPr="00734ABB">
        <w:t>Ahok</w:t>
      </w:r>
      <w:proofErr w:type="spellEnd"/>
      <w:r w:rsidRPr="00734ABB">
        <w:t xml:space="preserve">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64">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65">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w:t>
      </w:r>
      <w:proofErr w:type="spellStart"/>
      <w:r w:rsidRPr="00734ABB">
        <w:t>Ahok</w:t>
      </w:r>
      <w:proofErr w:type="spellEnd"/>
      <w:r w:rsidRPr="00734ABB">
        <w:t xml:space="preserve"> </w:t>
      </w:r>
      <w:proofErr w:type="spellStart"/>
      <w:r w:rsidRPr="00734ABB">
        <w:t>Ramaikan</w:t>
      </w:r>
      <w:proofErr w:type="spellEnd"/>
      <w:r w:rsidRPr="00734ABB">
        <w:t xml:space="preserve"> PN Jakarta Utara. Dec 2oth, 2016.</w:t>
      </w:r>
    </w:p>
  </w:footnote>
  <w:footnote w:id="66">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w:t>
      </w:r>
      <w:proofErr w:type="spellStart"/>
      <w:r w:rsidRPr="00734ABB">
        <w:t>Ahok</w:t>
      </w:r>
      <w:proofErr w:type="spellEnd"/>
      <w:r w:rsidRPr="00734ABB">
        <w:t xml:space="preserve">,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67">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68">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69">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70">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Ahok-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71">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w:t>
      </w:r>
      <w:proofErr w:type="spellStart"/>
      <w:r w:rsidRPr="00734ABB">
        <w:t>Ahok</w:t>
      </w:r>
      <w:proofErr w:type="spellEnd"/>
      <w:r w:rsidRPr="00734ABB">
        <w:t xml:space="preserve">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72">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w:t>
      </w:r>
      <w:proofErr w:type="spellStart"/>
      <w:r w:rsidRPr="00734ABB">
        <w:t>Ahok</w:t>
      </w:r>
      <w:proofErr w:type="spellEnd"/>
      <w:r w:rsidRPr="00734ABB">
        <w:t xml:space="preserve">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73">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Ahok</w:t>
      </w:r>
      <w:proofErr w:type="spellEnd"/>
      <w:r w:rsidRPr="00734ABB">
        <w:t xml:space="preserve">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74">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75">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76">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77">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8">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w:t>
      </w:r>
      <w:r>
        <w:t>”</w:t>
      </w:r>
      <w:r w:rsidRPr="00734ABB">
        <w:t xml:space="preserve"> 22 December 2014, accessed from http://referensi.elsam.or.id/2014/12/diskriminasi-dan-kekerasan-terhadap-agama-minoritas/</w:t>
      </w:r>
    </w:p>
  </w:footnote>
  <w:footnote w:id="79">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80">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1">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82">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3">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84">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5">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86">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87">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8">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9">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90">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1">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92">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93">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94">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5">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6">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7">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8">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99">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00">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1">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02">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3">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4">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w:t>
      </w:r>
      <w:r>
        <w:t>“</w:t>
      </w:r>
      <w:r w:rsidRPr="00734ABB">
        <w:t>Destruction of the Ahmadiyya Mosque in Kendal Condemned</w:t>
      </w:r>
      <w:r>
        <w:t>”</w:t>
      </w:r>
      <w:r w:rsidRPr="00734ABB">
        <w:t xml:space="preserve">, Click to read: https://nasional.kompas.com/read/2016/05/23/16054031/perusakan.masjid.ahmadiyah.di. </w:t>
      </w:r>
      <w:proofErr w:type="spellStart"/>
      <w:r w:rsidRPr="00734ABB">
        <w:t>kendal.denounced?page</w:t>
      </w:r>
      <w:proofErr w:type="spellEnd"/>
      <w:r w:rsidRPr="00734ABB">
        <w:t>=all.</w:t>
      </w:r>
    </w:p>
  </w:footnote>
  <w:footnote w:id="105">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6">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107">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8">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109">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14209507" w14:textId="77777777" w:rsidR="00994D73" w:rsidRPr="00734ABB" w:rsidRDefault="00994D73" w:rsidP="00994D73">
      <w:pPr>
        <w:pStyle w:val="FootnoteText"/>
      </w:pPr>
    </w:p>
  </w:footnote>
  <w:footnote w:id="110">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1">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2">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3">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14">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15">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33C2F228" w14:textId="77777777" w:rsidR="00994D73" w:rsidRPr="00734ABB" w:rsidRDefault="00994D73" w:rsidP="00994D73">
      <w:pPr>
        <w:pStyle w:val="FootnoteText"/>
        <w:rPr>
          <w:szCs w:val="18"/>
        </w:rPr>
      </w:pPr>
    </w:p>
  </w:footnote>
  <w:footnote w:id="116">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17">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8">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119">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120">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1">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122">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3">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4">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5">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6">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127">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8">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129">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30">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131">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2">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3">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4">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5">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6">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7">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8">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9">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40">
    <w:p w14:paraId="73CE4AE5" w14:textId="77777777" w:rsidR="00994D73" w:rsidRPr="00734ABB" w:rsidRDefault="00994D73" w:rsidP="00994D73">
      <w:pPr>
        <w:pStyle w:val="FootnoteText"/>
      </w:pPr>
      <w:r w:rsidRPr="00E82028">
        <w:rPr>
          <w:rStyle w:val="FootnoteReference"/>
        </w:rPr>
        <w:footnoteRef/>
      </w:r>
      <w:r w:rsidRPr="00734ABB">
        <w:t xml:space="preserve"> </w:t>
      </w:r>
      <w:r>
        <w:tab/>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1">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2">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3">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4"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9"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4"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3"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4"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3"/>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0"/>
  </w:num>
  <w:num w:numId="8" w16cid:durableId="1289707271">
    <w:abstractNumId w:val="16"/>
  </w:num>
  <w:num w:numId="9" w16cid:durableId="1217931304">
    <w:abstractNumId w:val="26"/>
  </w:num>
  <w:num w:numId="10" w16cid:durableId="1254390628">
    <w:abstractNumId w:val="8"/>
    <w:lvlOverride w:ilvl="0">
      <w:startOverride w:val="1"/>
    </w:lvlOverride>
  </w:num>
  <w:num w:numId="11" w16cid:durableId="1790198019">
    <w:abstractNumId w:val="17"/>
  </w:num>
  <w:num w:numId="12" w16cid:durableId="686903545">
    <w:abstractNumId w:val="34"/>
  </w:num>
  <w:num w:numId="13" w16cid:durableId="739324660">
    <w:abstractNumId w:val="28"/>
  </w:num>
  <w:num w:numId="14" w16cid:durableId="445731218">
    <w:abstractNumId w:val="14"/>
  </w:num>
  <w:num w:numId="15" w16cid:durableId="195196305">
    <w:abstractNumId w:val="33"/>
    <w:lvlOverride w:ilvl="0">
      <w:startOverride w:val="3"/>
    </w:lvlOverride>
    <w:lvlOverride w:ilvl="1">
      <w:startOverride w:val="3"/>
    </w:lvlOverride>
  </w:num>
  <w:num w:numId="16" w16cid:durableId="177431850">
    <w:abstractNumId w:val="35"/>
  </w:num>
  <w:num w:numId="17" w16cid:durableId="1302690595">
    <w:abstractNumId w:val="22"/>
  </w:num>
  <w:num w:numId="18" w16cid:durableId="402990720">
    <w:abstractNumId w:val="10"/>
  </w:num>
  <w:num w:numId="19" w16cid:durableId="615139368">
    <w:abstractNumId w:val="31"/>
  </w:num>
  <w:num w:numId="20" w16cid:durableId="1213543986">
    <w:abstractNumId w:val="25"/>
  </w:num>
  <w:num w:numId="21" w16cid:durableId="50620769">
    <w:abstractNumId w:val="27"/>
  </w:num>
  <w:num w:numId="22" w16cid:durableId="770472538">
    <w:abstractNumId w:val="19"/>
  </w:num>
  <w:num w:numId="23" w16cid:durableId="1078092050">
    <w:abstractNumId w:val="21"/>
  </w:num>
  <w:num w:numId="24" w16cid:durableId="501285906">
    <w:abstractNumId w:val="12"/>
  </w:num>
  <w:num w:numId="25" w16cid:durableId="1013000002">
    <w:abstractNumId w:val="32"/>
  </w:num>
  <w:num w:numId="26" w16cid:durableId="803693683">
    <w:abstractNumId w:val="29"/>
  </w:num>
  <w:num w:numId="27" w16cid:durableId="767895594">
    <w:abstractNumId w:val="23"/>
  </w:num>
  <w:num w:numId="28" w16cid:durableId="411899932">
    <w:abstractNumId w:val="30"/>
  </w:num>
  <w:num w:numId="29" w16cid:durableId="2125079794">
    <w:abstractNumId w:val="24"/>
  </w:num>
  <w:num w:numId="30" w16cid:durableId="402417001">
    <w:abstractNumId w:val="18"/>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8"/>
    <w:lvlOverride w:ilvl="0">
      <w:startOverride w:val="1"/>
    </w:lvlOverride>
  </w:num>
  <w:num w:numId="41" w16cid:durableId="1424495495">
    <w:abstractNumId w:val="18"/>
    <w:lvlOverride w:ilvl="0">
      <w:startOverride w:val="1"/>
    </w:lvlOverride>
  </w:num>
  <w:num w:numId="42" w16cid:durableId="1633176347">
    <w:abstractNumId w:val="18"/>
    <w:lvlOverride w:ilvl="0">
      <w:startOverride w:val="1"/>
    </w:lvlOverride>
  </w:num>
  <w:num w:numId="43" w16cid:durableId="2133939814">
    <w:abstractNumId w:val="18"/>
    <w:lvlOverride w:ilvl="0">
      <w:startOverride w:val="1"/>
    </w:lvlOverride>
  </w:num>
  <w:num w:numId="44" w16cid:durableId="776363620">
    <w:abstractNumId w:val="18"/>
    <w:lvlOverride w:ilvl="0">
      <w:startOverride w:val="1"/>
    </w:lvlOverride>
  </w:num>
  <w:num w:numId="45" w16cid:durableId="1688016840">
    <w:abstractNumId w:val="18"/>
    <w:lvlOverride w:ilvl="0">
      <w:startOverride w:val="1"/>
    </w:lvlOverride>
  </w:num>
  <w:num w:numId="46" w16cid:durableId="471866199">
    <w:abstractNumId w:val="11"/>
  </w:num>
  <w:num w:numId="47" w16cid:durableId="2084910670">
    <w:abstractNumId w:val="15"/>
  </w:num>
  <w:num w:numId="48" w16cid:durableId="1817796204">
    <w:abstractNumId w:val="8"/>
  </w:num>
  <w:num w:numId="49" w16cid:durableId="49235005">
    <w:abstractNumId w:val="33"/>
    <w:lvlOverride w:ilvl="0">
      <w:startOverride w:val="4"/>
    </w:lvlOverride>
    <w:lvlOverride w:ilvl="1">
      <w:startOverride w:val="2"/>
    </w:lvlOverride>
  </w:num>
  <w:num w:numId="50" w16cid:durableId="332879504">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7A2"/>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5C7"/>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Colors" Target="diagrams/colors1.xml"/><Relationship Id="rId39" Type="http://schemas.openxmlformats.org/officeDocument/2006/relationships/theme" Target="theme/theme1.xml"/><Relationship Id="rId21" Type="http://schemas.openxmlformats.org/officeDocument/2006/relationships/header" Target="header7.xml"/><Relationship Id="rId34"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QuickStyle" Target="diagrams/quickStyle1.xml"/><Relationship Id="rId33" Type="http://schemas.openxmlformats.org/officeDocument/2006/relationships/image" Target="media/image9.emf"/><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diagramLayout" Target="diagrams/layout1.xml"/><Relationship Id="rId32" Type="http://schemas.openxmlformats.org/officeDocument/2006/relationships/image" Target="media/image8.png"/><Relationship Id="rId37"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Data" Target="diagrams/data1.xml"/><Relationship Id="rId28" Type="http://schemas.openxmlformats.org/officeDocument/2006/relationships/header" Target="header8.xml"/><Relationship Id="rId36" Type="http://schemas.openxmlformats.org/officeDocument/2006/relationships/header" Target="header10.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diagramDrawing" Target="diagrams/drawing1.xml"/><Relationship Id="rId30" Type="http://schemas.openxmlformats.org/officeDocument/2006/relationships/image" Target="media/image6.png"/><Relationship Id="rId35" Type="http://schemas.openxmlformats.org/officeDocument/2006/relationships/header" Target="header9.xml"/><Relationship Id="rId8" Type="http://schemas.openxmlformats.org/officeDocument/2006/relationships/webSettings" Target="webSettings.xml"/><Relationship Id="rId3" Type="http://schemas.openxmlformats.org/officeDocument/2006/relationships/customXml" Target="../customXml/item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96</Pages>
  <Words>78604</Words>
  <Characters>448048</Characters>
  <Application>Microsoft Office Word</Application>
  <DocSecurity>0</DocSecurity>
  <Lines>3733</Lines>
  <Paragraphs>1051</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2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12</cp:revision>
  <cp:lastPrinted>2023-02-24T04:26:00Z</cp:lastPrinted>
  <dcterms:created xsi:type="dcterms:W3CDTF">2023-03-11T07:00:00Z</dcterms:created>
  <dcterms:modified xsi:type="dcterms:W3CDTF">2023-03-1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